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77777777" w:rsidR="00756427" w:rsidRPr="00280F56" w:rsidRDefault="00436549" w:rsidP="00330421">
      <w:pPr>
        <w:pStyle w:val="Subtitle"/>
      </w:pPr>
      <w:r w:rsidRPr="00280F56">
        <w:t>s</w:t>
      </w:r>
      <w:r w:rsidR="00756427" w:rsidRPr="00280F56">
        <w:t xml:space="preserve">ubmitted in partial </w:t>
      </w:r>
      <w:proofErr w:type="gramStart"/>
      <w:r w:rsidR="00756427" w:rsidRPr="00280F56">
        <w:t>fulfilment</w:t>
      </w:r>
      <w:proofErr w:type="gramEnd"/>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6552323"/>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2D5E5B7E" w:rsidR="00535804" w:rsidRPr="00280F56" w:rsidRDefault="000D1B4C" w:rsidP="006601A7">
      <w:pPr>
        <w:pStyle w:val="BodyText"/>
      </w:pPr>
      <w:r w:rsidRPr="00280F56">
        <w:t xml:space="preserve">Image stabilisation is desired for efficient identification of objects in the path of a self-driving vehicle. The gyroscope and accelerometer of an inertial </w:t>
      </w:r>
      <w:r w:rsidR="003F37B5">
        <w:t xml:space="preserve">measurement </w:t>
      </w:r>
      <w:r w:rsidRPr="00280F56">
        <w:t>unit (</w:t>
      </w:r>
      <w:r w:rsidR="00C97540">
        <w:t>IMU</w:t>
      </w:r>
      <w:r w:rsidRPr="00280F56">
        <w:t>) can be used to derive the movement of a vehicle, which can then be used by a rotation matrix to co</w:t>
      </w:r>
      <w:r w:rsidR="005275F2">
        <w:t xml:space="preserve">mpensate for this </w:t>
      </w:r>
      <w:proofErr w:type="gramStart"/>
      <w:r w:rsidRPr="00280F56">
        <w:t>movement</w:t>
      </w:r>
      <w:proofErr w:type="gramEnd"/>
      <w:r w:rsidRPr="00280F56">
        <w:t xml:space="preserve"> but a gyroscope has inherent “drift” errors</w:t>
      </w:r>
      <w:r w:rsidR="005275F2">
        <w:t>, and while t</w:t>
      </w:r>
      <w:r w:rsidRPr="00280F56">
        <w:t xml:space="preserve">he accelerometer of an </w:t>
      </w:r>
      <w:r w:rsidR="00C97540">
        <w:t>IMU</w:t>
      </w:r>
      <w:r w:rsidRPr="00280F56">
        <w:t xml:space="preserve"> is more accurate</w:t>
      </w:r>
      <w:r w:rsidR="005275F2">
        <w:t xml:space="preserve">, it has a slower response time </w:t>
      </w:r>
      <w:r w:rsidRPr="00280F56">
        <w:t xml:space="preserve">which reduces </w:t>
      </w:r>
      <w:r w:rsidR="005275F2">
        <w:t xml:space="preserve">the </w:t>
      </w:r>
      <w:r w:rsidRPr="00280F56">
        <w:t xml:space="preserve">detection </w:t>
      </w:r>
      <w:r w:rsidR="005275F2">
        <w:t>rate</w:t>
      </w:r>
      <w:r w:rsidRPr="00280F56">
        <w:t xml:space="preserve">. </w:t>
      </w:r>
      <w:r w:rsidRPr="00280F56">
        <w:br/>
        <w:t xml:space="preserve">Kalman filters are often used to fuse the gyroscope and accelerometer data to reduce the effects of drift, </w:t>
      </w:r>
      <w:proofErr w:type="gramStart"/>
      <w:r w:rsidRPr="00280F56">
        <w:t>noise</w:t>
      </w:r>
      <w:proofErr w:type="gramEnd"/>
      <w:r w:rsidRPr="00280F56">
        <w:t xml:space="preserve"> and other gaussian-based errors but these are computationally intensive for the sort of lightweight processor that a radio</w:t>
      </w:r>
      <w:r w:rsidR="005275F2">
        <w:t>-</w:t>
      </w:r>
      <w:r w:rsidRPr="00280F56">
        <w:t xml:space="preserve">controlled car could be expected to power. A complementary filter is a simpler and less processor-intensive solution. </w:t>
      </w:r>
      <w:r w:rsidRPr="00280F56">
        <w:br/>
      </w:r>
      <w:r w:rsidRPr="00280F56">
        <w:br/>
        <w:t>This project co</w:t>
      </w:r>
      <w:r w:rsidR="005275F2">
        <w:t xml:space="preserve">mpares </w:t>
      </w:r>
      <w:r w:rsidRPr="00280F56">
        <w:t>complementary and Kalman filter</w:t>
      </w:r>
      <w:r w:rsidR="005275F2">
        <w:t xml:space="preserve"> operation </w:t>
      </w:r>
      <w:r w:rsidRPr="00280F56">
        <w:t xml:space="preserve">with a neural network </w:t>
      </w:r>
      <w:r w:rsidR="005275F2">
        <w:t xml:space="preserve">when </w:t>
      </w:r>
      <w:r w:rsidRPr="00280F56">
        <w:t>perform</w:t>
      </w:r>
      <w:r w:rsidR="005275F2">
        <w:t>ing</w:t>
      </w:r>
      <w:r w:rsidRPr="00280F56">
        <w:t xml:space="preserve"> sensor fusion</w:t>
      </w:r>
      <w:r w:rsidR="005275F2">
        <w:t xml:space="preserve"> and investigates </w:t>
      </w:r>
      <w:r w:rsidRPr="00280F56">
        <w:t xml:space="preserve">if using a neural network of multiple </w:t>
      </w:r>
      <w:r w:rsidR="00C645EE">
        <w:t>IMUs</w:t>
      </w:r>
      <w:r w:rsidRPr="00280F56">
        <w:t xml:space="preserve"> </w:t>
      </w:r>
      <w:r w:rsidR="006601A7" w:rsidRPr="00280F56">
        <w:t xml:space="preserve">reduces errors and enhances performance compared to a single </w:t>
      </w:r>
      <w:r w:rsidR="00C97540">
        <w:t>IMU</w:t>
      </w:r>
      <w:r w:rsidR="006601A7" w:rsidRPr="00280F56">
        <w:t xml:space="preserve"> in the context of stabilising a video feed</w:t>
      </w:r>
      <w:r w:rsidR="00B361FB" w:rsidRPr="00280F56">
        <w:t xml:space="preserve"> of a consumer-level camera on a moving commercial off-the-shelf radio control vehicle. </w:t>
      </w:r>
    </w:p>
    <w:p w14:paraId="799DB24B" w14:textId="77777777" w:rsidR="00C709CE" w:rsidRPr="00280F56" w:rsidRDefault="00C709CE" w:rsidP="00535804">
      <w:pPr>
        <w:pStyle w:val="BodyText"/>
        <w:rPr>
          <w:rFonts w:cstheme="minorHAnsi"/>
          <w:szCs w:val="22"/>
        </w:rPr>
      </w:pPr>
    </w:p>
    <w:p w14:paraId="31CDEB7F" w14:textId="268070F6" w:rsidR="00380CC6" w:rsidRPr="00280F56" w:rsidRDefault="00380CC6" w:rsidP="00861963">
      <w:pPr>
        <w:pStyle w:val="BodyText"/>
        <w:rPr>
          <w:rFonts w:cstheme="minorHAnsi"/>
          <w:szCs w:val="22"/>
        </w:rPr>
      </w:pPr>
      <w:r w:rsidRPr="00280F56">
        <w:rPr>
          <w:rFonts w:cstheme="minorHAnsi"/>
          <w:b/>
          <w:szCs w:val="22"/>
        </w:rPr>
        <w:t>Keywords:</w:t>
      </w:r>
      <w:r w:rsidR="00DD5162" w:rsidRPr="00280F56">
        <w:rPr>
          <w:rFonts w:cstheme="minorHAnsi"/>
          <w:szCs w:val="22"/>
        </w:rPr>
        <w:t xml:space="preserve"> </w:t>
      </w:r>
      <w:bookmarkStart w:id="7" w:name="Text6"/>
      <w:r w:rsidR="00C97540">
        <w:rPr>
          <w:rFonts w:cstheme="minorHAnsi"/>
          <w:szCs w:val="22"/>
        </w:rPr>
        <w:t>IMU</w:t>
      </w:r>
      <w:r w:rsidR="006601A7" w:rsidRPr="00280F56">
        <w:rPr>
          <w:rFonts w:cstheme="minorHAnsi"/>
          <w:szCs w:val="22"/>
        </w:rPr>
        <w:t>, image stabilisation, neural network</w:t>
      </w:r>
      <w:r w:rsidR="002337A6" w:rsidRPr="00280F56">
        <w:rPr>
          <w:rFonts w:cstheme="minorHAnsi"/>
          <w:szCs w:val="22"/>
        </w:rPr>
        <w:t>, translational sensor drift</w:t>
      </w:r>
      <w:r w:rsidR="00BB22B0" w:rsidRPr="00280F56">
        <w:rPr>
          <w:rFonts w:cstheme="minorHAnsi"/>
          <w:szCs w:val="22"/>
        </w:rPr>
        <w:t>.</w:t>
      </w:r>
      <w:bookmarkEnd w:id="7"/>
      <w:r w:rsidR="00BB22B0" w:rsidRPr="00280F56">
        <w:rPr>
          <w:rFonts w:cstheme="minorHAnsi"/>
          <w:szCs w:val="22"/>
        </w:rPr>
        <w:t xml:space="preserve"> </w:t>
      </w:r>
    </w:p>
    <w:p w14:paraId="43D0318A" w14:textId="77777777" w:rsidR="00436549" w:rsidRPr="00280F56" w:rsidRDefault="00436549" w:rsidP="00667C2A">
      <w:pPr>
        <w:pStyle w:val="HeadingMyL1"/>
      </w:pPr>
      <w:r w:rsidRPr="00280F56">
        <w:br w:type="page"/>
      </w:r>
      <w:bookmarkStart w:id="8" w:name="_Toc146552324"/>
      <w:r w:rsidRPr="00280F56">
        <w:lastRenderedPageBreak/>
        <w:t>Acknowledgements</w:t>
      </w:r>
      <w:bookmarkEnd w:id="8"/>
    </w:p>
    <w:p w14:paraId="25096323" w14:textId="435F4CC9"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w:t>
      </w:r>
      <w:proofErr w:type="gramStart"/>
      <w:r w:rsidRPr="00280F56">
        <w:t>Charters</w:t>
      </w:r>
      <w:proofErr w:type="gramEnd"/>
      <w:r w:rsidRPr="00280F56">
        <w:t xml:space="preserve">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6552325"/>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05A24E58" w:rsidR="00F861F9" w:rsidRPr="00280F56" w:rsidRDefault="00F861F9" w:rsidP="00F861F9">
      <w:pPr>
        <w:pStyle w:val="BodyText"/>
        <w:jc w:val="right"/>
        <w:rPr>
          <w:i/>
          <w:iCs/>
          <w:lang w:eastAsia="zh-CN"/>
        </w:rPr>
      </w:pPr>
      <w:r w:rsidRPr="00280F56">
        <w:rPr>
          <w:i/>
          <w:iCs/>
          <w:lang w:eastAsia="zh-CN"/>
        </w:rPr>
        <w:t xml:space="preserve">(Brett </w:t>
      </w:r>
      <w:r w:rsidR="00750B8C">
        <w:rPr>
          <w:i/>
          <w:iCs/>
          <w:lang w:eastAsia="zh-CN"/>
        </w:rPr>
        <w:t xml:space="preserve">Malcolm </w:t>
      </w:r>
      <w:r w:rsidRPr="00280F56">
        <w:rPr>
          <w:i/>
          <w:iCs/>
          <w:lang w:eastAsia="zh-CN"/>
        </w:rPr>
        <w:t>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6552326"/>
      <w:r w:rsidRPr="00280F56">
        <w:lastRenderedPageBreak/>
        <w:t>Table of Contents</w:t>
      </w:r>
      <w:bookmarkEnd w:id="10"/>
    </w:p>
    <w:p w14:paraId="5679B17A" w14:textId="79FA639E" w:rsidR="002F218C" w:rsidRDefault="003F2E4C">
      <w:pPr>
        <w:pStyle w:val="TOC9"/>
        <w:rPr>
          <w:rFonts w:asciiTheme="minorHAnsi" w:eastAsiaTheme="minorEastAsia" w:hAnsiTheme="minorHAnsi" w:cstheme="minorBidi"/>
          <w:b w:val="0"/>
          <w:kern w:val="2"/>
          <w:szCs w:val="22"/>
          <w:lang w:eastAsia="zh-CN"/>
          <w14:ligatures w14:val="standardContextual"/>
        </w:rPr>
      </w:pPr>
      <w:r w:rsidRPr="00280F56">
        <w:rPr>
          <w:noProof w:val="0"/>
        </w:rPr>
        <w:fldChar w:fldCharType="begin"/>
      </w:r>
      <w:r w:rsidR="00E2006E" w:rsidRPr="00280F56">
        <w:rPr>
          <w:noProof w:val="0"/>
        </w:rPr>
        <w:instrText xml:space="preserve"> TOC \h \z \t "Heading 1,1,Heading 2,2,Heading 3,3,Heading MyL1,9,Heading MyL2,8,App1,1,App2,2" </w:instrText>
      </w:r>
      <w:r w:rsidRPr="00280F56">
        <w:rPr>
          <w:noProof w:val="0"/>
        </w:rPr>
        <w:fldChar w:fldCharType="separate"/>
      </w:r>
      <w:hyperlink w:anchor="_Toc146552323" w:history="1">
        <w:r w:rsidR="002F218C" w:rsidRPr="00267B17">
          <w:rPr>
            <w:rStyle w:val="Hyperlink"/>
          </w:rPr>
          <w:t>Abstract</w:t>
        </w:r>
        <w:r w:rsidR="002F218C">
          <w:rPr>
            <w:webHidden/>
          </w:rPr>
          <w:tab/>
        </w:r>
        <w:r w:rsidR="002F218C">
          <w:rPr>
            <w:webHidden/>
          </w:rPr>
          <w:fldChar w:fldCharType="begin"/>
        </w:r>
        <w:r w:rsidR="002F218C">
          <w:rPr>
            <w:webHidden/>
          </w:rPr>
          <w:instrText xml:space="preserve"> PAGEREF _Toc146552323 \h </w:instrText>
        </w:r>
        <w:r w:rsidR="002F218C">
          <w:rPr>
            <w:webHidden/>
          </w:rPr>
        </w:r>
        <w:r w:rsidR="002F218C">
          <w:rPr>
            <w:webHidden/>
          </w:rPr>
          <w:fldChar w:fldCharType="separate"/>
        </w:r>
        <w:r w:rsidR="002F218C">
          <w:rPr>
            <w:webHidden/>
          </w:rPr>
          <w:t>1</w:t>
        </w:r>
        <w:r w:rsidR="002F218C">
          <w:rPr>
            <w:webHidden/>
          </w:rPr>
          <w:fldChar w:fldCharType="end"/>
        </w:r>
      </w:hyperlink>
    </w:p>
    <w:p w14:paraId="159A68F1" w14:textId="03786B44"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4" w:history="1">
        <w:r w:rsidR="002F218C" w:rsidRPr="00267B17">
          <w:rPr>
            <w:rStyle w:val="Hyperlink"/>
          </w:rPr>
          <w:t>Acknowledgements</w:t>
        </w:r>
        <w:r w:rsidR="002F218C">
          <w:rPr>
            <w:webHidden/>
          </w:rPr>
          <w:tab/>
        </w:r>
        <w:r w:rsidR="002F218C">
          <w:rPr>
            <w:webHidden/>
          </w:rPr>
          <w:fldChar w:fldCharType="begin"/>
        </w:r>
        <w:r w:rsidR="002F218C">
          <w:rPr>
            <w:webHidden/>
          </w:rPr>
          <w:instrText xml:space="preserve"> PAGEREF _Toc146552324 \h </w:instrText>
        </w:r>
        <w:r w:rsidR="002F218C">
          <w:rPr>
            <w:webHidden/>
          </w:rPr>
        </w:r>
        <w:r w:rsidR="002F218C">
          <w:rPr>
            <w:webHidden/>
          </w:rPr>
          <w:fldChar w:fldCharType="separate"/>
        </w:r>
        <w:r w:rsidR="002F218C">
          <w:rPr>
            <w:webHidden/>
          </w:rPr>
          <w:t>2</w:t>
        </w:r>
        <w:r w:rsidR="002F218C">
          <w:rPr>
            <w:webHidden/>
          </w:rPr>
          <w:fldChar w:fldCharType="end"/>
        </w:r>
      </w:hyperlink>
    </w:p>
    <w:p w14:paraId="5FB8B44C" w14:textId="3111DBA4"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5" w:history="1">
        <w:r w:rsidR="002F218C" w:rsidRPr="00267B17">
          <w:rPr>
            <w:rStyle w:val="Hyperlink"/>
          </w:rPr>
          <w:t>Declaration</w:t>
        </w:r>
        <w:r w:rsidR="002F218C">
          <w:rPr>
            <w:webHidden/>
          </w:rPr>
          <w:tab/>
        </w:r>
        <w:r w:rsidR="002F218C">
          <w:rPr>
            <w:webHidden/>
          </w:rPr>
          <w:fldChar w:fldCharType="begin"/>
        </w:r>
        <w:r w:rsidR="002F218C">
          <w:rPr>
            <w:webHidden/>
          </w:rPr>
          <w:instrText xml:space="preserve"> PAGEREF _Toc146552325 \h </w:instrText>
        </w:r>
        <w:r w:rsidR="002F218C">
          <w:rPr>
            <w:webHidden/>
          </w:rPr>
        </w:r>
        <w:r w:rsidR="002F218C">
          <w:rPr>
            <w:webHidden/>
          </w:rPr>
          <w:fldChar w:fldCharType="separate"/>
        </w:r>
        <w:r w:rsidR="002F218C">
          <w:rPr>
            <w:webHidden/>
          </w:rPr>
          <w:t>2</w:t>
        </w:r>
        <w:r w:rsidR="002F218C">
          <w:rPr>
            <w:webHidden/>
          </w:rPr>
          <w:fldChar w:fldCharType="end"/>
        </w:r>
      </w:hyperlink>
    </w:p>
    <w:p w14:paraId="4BE9C424" w14:textId="4BFDAF1D"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6" w:history="1">
        <w:r w:rsidR="002F218C" w:rsidRPr="00267B17">
          <w:rPr>
            <w:rStyle w:val="Hyperlink"/>
          </w:rPr>
          <w:t>Table of Contents</w:t>
        </w:r>
        <w:r w:rsidR="002F218C">
          <w:rPr>
            <w:webHidden/>
          </w:rPr>
          <w:tab/>
        </w:r>
        <w:r w:rsidR="002F218C">
          <w:rPr>
            <w:webHidden/>
          </w:rPr>
          <w:fldChar w:fldCharType="begin"/>
        </w:r>
        <w:r w:rsidR="002F218C">
          <w:rPr>
            <w:webHidden/>
          </w:rPr>
          <w:instrText xml:space="preserve"> PAGEREF _Toc146552326 \h </w:instrText>
        </w:r>
        <w:r w:rsidR="002F218C">
          <w:rPr>
            <w:webHidden/>
          </w:rPr>
        </w:r>
        <w:r w:rsidR="002F218C">
          <w:rPr>
            <w:webHidden/>
          </w:rPr>
          <w:fldChar w:fldCharType="separate"/>
        </w:r>
        <w:r w:rsidR="002F218C">
          <w:rPr>
            <w:webHidden/>
          </w:rPr>
          <w:t>3</w:t>
        </w:r>
        <w:r w:rsidR="002F218C">
          <w:rPr>
            <w:webHidden/>
          </w:rPr>
          <w:fldChar w:fldCharType="end"/>
        </w:r>
      </w:hyperlink>
    </w:p>
    <w:p w14:paraId="62166E92" w14:textId="606F9862"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7" w:history="1">
        <w:r w:rsidR="002F218C" w:rsidRPr="00267B17">
          <w:rPr>
            <w:rStyle w:val="Hyperlink"/>
          </w:rPr>
          <w:t>List of Tables</w:t>
        </w:r>
        <w:r w:rsidR="002F218C">
          <w:rPr>
            <w:webHidden/>
          </w:rPr>
          <w:tab/>
        </w:r>
        <w:r w:rsidR="002F218C">
          <w:rPr>
            <w:webHidden/>
          </w:rPr>
          <w:fldChar w:fldCharType="begin"/>
        </w:r>
        <w:r w:rsidR="002F218C">
          <w:rPr>
            <w:webHidden/>
          </w:rPr>
          <w:instrText xml:space="preserve"> PAGEREF _Toc146552327 \h </w:instrText>
        </w:r>
        <w:r w:rsidR="002F218C">
          <w:rPr>
            <w:webHidden/>
          </w:rPr>
        </w:r>
        <w:r w:rsidR="002F218C">
          <w:rPr>
            <w:webHidden/>
          </w:rPr>
          <w:fldChar w:fldCharType="separate"/>
        </w:r>
        <w:r w:rsidR="002F218C">
          <w:rPr>
            <w:webHidden/>
          </w:rPr>
          <w:t>6</w:t>
        </w:r>
        <w:r w:rsidR="002F218C">
          <w:rPr>
            <w:webHidden/>
          </w:rPr>
          <w:fldChar w:fldCharType="end"/>
        </w:r>
      </w:hyperlink>
    </w:p>
    <w:p w14:paraId="119CBA8C" w14:textId="48F12E2E"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8" w:history="1">
        <w:r w:rsidR="002F218C" w:rsidRPr="00267B17">
          <w:rPr>
            <w:rStyle w:val="Hyperlink"/>
          </w:rPr>
          <w:t>List of Code</w:t>
        </w:r>
        <w:r w:rsidR="002F218C">
          <w:rPr>
            <w:webHidden/>
          </w:rPr>
          <w:tab/>
        </w:r>
        <w:r w:rsidR="002F218C">
          <w:rPr>
            <w:webHidden/>
          </w:rPr>
          <w:fldChar w:fldCharType="begin"/>
        </w:r>
        <w:r w:rsidR="002F218C">
          <w:rPr>
            <w:webHidden/>
          </w:rPr>
          <w:instrText xml:space="preserve"> PAGEREF _Toc146552328 \h </w:instrText>
        </w:r>
        <w:r w:rsidR="002F218C">
          <w:rPr>
            <w:webHidden/>
          </w:rPr>
        </w:r>
        <w:r w:rsidR="002F218C">
          <w:rPr>
            <w:webHidden/>
          </w:rPr>
          <w:fldChar w:fldCharType="separate"/>
        </w:r>
        <w:r w:rsidR="002F218C">
          <w:rPr>
            <w:webHidden/>
          </w:rPr>
          <w:t>6</w:t>
        </w:r>
        <w:r w:rsidR="002F218C">
          <w:rPr>
            <w:webHidden/>
          </w:rPr>
          <w:fldChar w:fldCharType="end"/>
        </w:r>
      </w:hyperlink>
    </w:p>
    <w:p w14:paraId="44AD48BA" w14:textId="394FE06D"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9" w:history="1">
        <w:r w:rsidR="002F218C" w:rsidRPr="00267B17">
          <w:rPr>
            <w:rStyle w:val="Hyperlink"/>
          </w:rPr>
          <w:t>List of Equations</w:t>
        </w:r>
        <w:r w:rsidR="002F218C">
          <w:rPr>
            <w:webHidden/>
          </w:rPr>
          <w:tab/>
        </w:r>
        <w:r w:rsidR="002F218C">
          <w:rPr>
            <w:webHidden/>
          </w:rPr>
          <w:fldChar w:fldCharType="begin"/>
        </w:r>
        <w:r w:rsidR="002F218C">
          <w:rPr>
            <w:webHidden/>
          </w:rPr>
          <w:instrText xml:space="preserve"> PAGEREF _Toc146552329 \h </w:instrText>
        </w:r>
        <w:r w:rsidR="002F218C">
          <w:rPr>
            <w:webHidden/>
          </w:rPr>
        </w:r>
        <w:r w:rsidR="002F218C">
          <w:rPr>
            <w:webHidden/>
          </w:rPr>
          <w:fldChar w:fldCharType="separate"/>
        </w:r>
        <w:r w:rsidR="002F218C">
          <w:rPr>
            <w:webHidden/>
          </w:rPr>
          <w:t>6</w:t>
        </w:r>
        <w:r w:rsidR="002F218C">
          <w:rPr>
            <w:webHidden/>
          </w:rPr>
          <w:fldChar w:fldCharType="end"/>
        </w:r>
      </w:hyperlink>
    </w:p>
    <w:p w14:paraId="46CBE66E" w14:textId="798455FB"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30" w:history="1">
        <w:r w:rsidR="002F218C" w:rsidRPr="00267B17">
          <w:rPr>
            <w:rStyle w:val="Hyperlink"/>
          </w:rPr>
          <w:t>List of Figures</w:t>
        </w:r>
        <w:r w:rsidR="002F218C">
          <w:rPr>
            <w:webHidden/>
          </w:rPr>
          <w:tab/>
        </w:r>
        <w:r w:rsidR="002F218C">
          <w:rPr>
            <w:webHidden/>
          </w:rPr>
          <w:fldChar w:fldCharType="begin"/>
        </w:r>
        <w:r w:rsidR="002F218C">
          <w:rPr>
            <w:webHidden/>
          </w:rPr>
          <w:instrText xml:space="preserve"> PAGEREF _Toc146552330 \h </w:instrText>
        </w:r>
        <w:r w:rsidR="002F218C">
          <w:rPr>
            <w:webHidden/>
          </w:rPr>
        </w:r>
        <w:r w:rsidR="002F218C">
          <w:rPr>
            <w:webHidden/>
          </w:rPr>
          <w:fldChar w:fldCharType="separate"/>
        </w:r>
        <w:r w:rsidR="002F218C">
          <w:rPr>
            <w:webHidden/>
          </w:rPr>
          <w:t>7</w:t>
        </w:r>
        <w:r w:rsidR="002F218C">
          <w:rPr>
            <w:webHidden/>
          </w:rPr>
          <w:fldChar w:fldCharType="end"/>
        </w:r>
      </w:hyperlink>
    </w:p>
    <w:p w14:paraId="1753E228" w14:textId="59220549"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31" w:history="1">
        <w:r w:rsidR="002F218C" w:rsidRPr="00267B17">
          <w:rPr>
            <w:rStyle w:val="Hyperlink"/>
          </w:rPr>
          <w:t>Chapter 1 Introduction</w:t>
        </w:r>
        <w:r w:rsidR="002F218C">
          <w:rPr>
            <w:webHidden/>
          </w:rPr>
          <w:tab/>
        </w:r>
        <w:r w:rsidR="002F218C">
          <w:rPr>
            <w:webHidden/>
          </w:rPr>
          <w:fldChar w:fldCharType="begin"/>
        </w:r>
        <w:r w:rsidR="002F218C">
          <w:rPr>
            <w:webHidden/>
          </w:rPr>
          <w:instrText xml:space="preserve"> PAGEREF _Toc146552331 \h </w:instrText>
        </w:r>
        <w:r w:rsidR="002F218C">
          <w:rPr>
            <w:webHidden/>
          </w:rPr>
        </w:r>
        <w:r w:rsidR="002F218C">
          <w:rPr>
            <w:webHidden/>
          </w:rPr>
          <w:fldChar w:fldCharType="separate"/>
        </w:r>
        <w:r w:rsidR="002F218C">
          <w:rPr>
            <w:webHidden/>
          </w:rPr>
          <w:t>9</w:t>
        </w:r>
        <w:r w:rsidR="002F218C">
          <w:rPr>
            <w:webHidden/>
          </w:rPr>
          <w:fldChar w:fldCharType="end"/>
        </w:r>
      </w:hyperlink>
    </w:p>
    <w:p w14:paraId="0817C3FE" w14:textId="0DB0BC28"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32" w:history="1">
        <w:r w:rsidR="002F218C" w:rsidRPr="00267B17">
          <w:rPr>
            <w:rStyle w:val="Hyperlink"/>
          </w:rPr>
          <w:t>1.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Motivation</w:t>
        </w:r>
        <w:r w:rsidR="002F218C">
          <w:rPr>
            <w:webHidden/>
          </w:rPr>
          <w:tab/>
        </w:r>
        <w:r w:rsidR="002F218C">
          <w:rPr>
            <w:webHidden/>
          </w:rPr>
          <w:fldChar w:fldCharType="begin"/>
        </w:r>
        <w:r w:rsidR="002F218C">
          <w:rPr>
            <w:webHidden/>
          </w:rPr>
          <w:instrText xml:space="preserve"> PAGEREF _Toc146552332 \h </w:instrText>
        </w:r>
        <w:r w:rsidR="002F218C">
          <w:rPr>
            <w:webHidden/>
          </w:rPr>
        </w:r>
        <w:r w:rsidR="002F218C">
          <w:rPr>
            <w:webHidden/>
          </w:rPr>
          <w:fldChar w:fldCharType="separate"/>
        </w:r>
        <w:r w:rsidR="002F218C">
          <w:rPr>
            <w:webHidden/>
          </w:rPr>
          <w:t>9</w:t>
        </w:r>
        <w:r w:rsidR="002F218C">
          <w:rPr>
            <w:webHidden/>
          </w:rPr>
          <w:fldChar w:fldCharType="end"/>
        </w:r>
      </w:hyperlink>
    </w:p>
    <w:p w14:paraId="12C6A83D" w14:textId="737D6990"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3" w:history="1">
        <w:r w:rsidR="002F218C" w:rsidRPr="00267B17">
          <w:rPr>
            <w:rStyle w:val="Hyperlink"/>
          </w:rPr>
          <w:t>1.1.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NZ Farm information and desired data</w:t>
        </w:r>
        <w:r w:rsidR="002F218C">
          <w:rPr>
            <w:webHidden/>
          </w:rPr>
          <w:tab/>
        </w:r>
        <w:r w:rsidR="002F218C">
          <w:rPr>
            <w:webHidden/>
          </w:rPr>
          <w:fldChar w:fldCharType="begin"/>
        </w:r>
        <w:r w:rsidR="002F218C">
          <w:rPr>
            <w:webHidden/>
          </w:rPr>
          <w:instrText xml:space="preserve"> PAGEREF _Toc146552333 \h </w:instrText>
        </w:r>
        <w:r w:rsidR="002F218C">
          <w:rPr>
            <w:webHidden/>
          </w:rPr>
        </w:r>
        <w:r w:rsidR="002F218C">
          <w:rPr>
            <w:webHidden/>
          </w:rPr>
          <w:fldChar w:fldCharType="separate"/>
        </w:r>
        <w:r w:rsidR="002F218C">
          <w:rPr>
            <w:webHidden/>
          </w:rPr>
          <w:t>9</w:t>
        </w:r>
        <w:r w:rsidR="002F218C">
          <w:rPr>
            <w:webHidden/>
          </w:rPr>
          <w:fldChar w:fldCharType="end"/>
        </w:r>
      </w:hyperlink>
    </w:p>
    <w:p w14:paraId="6A30F224" w14:textId="7A32D3E1"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4" w:history="1">
        <w:r w:rsidR="002F218C" w:rsidRPr="00267B17">
          <w:rPr>
            <w:rStyle w:val="Hyperlink"/>
          </w:rPr>
          <w:t>1.1.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Data Gathering Methods</w:t>
        </w:r>
        <w:r w:rsidR="002F218C">
          <w:rPr>
            <w:webHidden/>
          </w:rPr>
          <w:tab/>
        </w:r>
        <w:r w:rsidR="002F218C">
          <w:rPr>
            <w:webHidden/>
          </w:rPr>
          <w:fldChar w:fldCharType="begin"/>
        </w:r>
        <w:r w:rsidR="002F218C">
          <w:rPr>
            <w:webHidden/>
          </w:rPr>
          <w:instrText xml:space="preserve"> PAGEREF _Toc146552334 \h </w:instrText>
        </w:r>
        <w:r w:rsidR="002F218C">
          <w:rPr>
            <w:webHidden/>
          </w:rPr>
        </w:r>
        <w:r w:rsidR="002F218C">
          <w:rPr>
            <w:webHidden/>
          </w:rPr>
          <w:fldChar w:fldCharType="separate"/>
        </w:r>
        <w:r w:rsidR="002F218C">
          <w:rPr>
            <w:webHidden/>
          </w:rPr>
          <w:t>10</w:t>
        </w:r>
        <w:r w:rsidR="002F218C">
          <w:rPr>
            <w:webHidden/>
          </w:rPr>
          <w:fldChar w:fldCharType="end"/>
        </w:r>
      </w:hyperlink>
    </w:p>
    <w:p w14:paraId="72C641F1" w14:textId="7102446D"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5" w:history="1">
        <w:r w:rsidR="002F218C" w:rsidRPr="00267B17">
          <w:rPr>
            <w:rStyle w:val="Hyperlink"/>
          </w:rPr>
          <w:t>1.1.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Utilising a rover as a data mule</w:t>
        </w:r>
        <w:r w:rsidR="002F218C">
          <w:rPr>
            <w:webHidden/>
          </w:rPr>
          <w:tab/>
        </w:r>
        <w:r w:rsidR="002F218C">
          <w:rPr>
            <w:webHidden/>
          </w:rPr>
          <w:fldChar w:fldCharType="begin"/>
        </w:r>
        <w:r w:rsidR="002F218C">
          <w:rPr>
            <w:webHidden/>
          </w:rPr>
          <w:instrText xml:space="preserve"> PAGEREF _Toc146552335 \h </w:instrText>
        </w:r>
        <w:r w:rsidR="002F218C">
          <w:rPr>
            <w:webHidden/>
          </w:rPr>
        </w:r>
        <w:r w:rsidR="002F218C">
          <w:rPr>
            <w:webHidden/>
          </w:rPr>
          <w:fldChar w:fldCharType="separate"/>
        </w:r>
        <w:r w:rsidR="002F218C">
          <w:rPr>
            <w:webHidden/>
          </w:rPr>
          <w:t>18</w:t>
        </w:r>
        <w:r w:rsidR="002F218C">
          <w:rPr>
            <w:webHidden/>
          </w:rPr>
          <w:fldChar w:fldCharType="end"/>
        </w:r>
      </w:hyperlink>
    </w:p>
    <w:p w14:paraId="3ADCA5D9" w14:textId="166F0817"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6" w:history="1">
        <w:r w:rsidR="002F218C" w:rsidRPr="00267B17">
          <w:rPr>
            <w:rStyle w:val="Hyperlink"/>
          </w:rPr>
          <w:t>1.1.4</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Obstacle Avoidance</w:t>
        </w:r>
        <w:r w:rsidR="002F218C">
          <w:rPr>
            <w:webHidden/>
          </w:rPr>
          <w:tab/>
        </w:r>
        <w:r w:rsidR="002F218C">
          <w:rPr>
            <w:webHidden/>
          </w:rPr>
          <w:fldChar w:fldCharType="begin"/>
        </w:r>
        <w:r w:rsidR="002F218C">
          <w:rPr>
            <w:webHidden/>
          </w:rPr>
          <w:instrText xml:space="preserve"> PAGEREF _Toc146552336 \h </w:instrText>
        </w:r>
        <w:r w:rsidR="002F218C">
          <w:rPr>
            <w:webHidden/>
          </w:rPr>
        </w:r>
        <w:r w:rsidR="002F218C">
          <w:rPr>
            <w:webHidden/>
          </w:rPr>
          <w:fldChar w:fldCharType="separate"/>
        </w:r>
        <w:r w:rsidR="002F218C">
          <w:rPr>
            <w:webHidden/>
          </w:rPr>
          <w:t>19</w:t>
        </w:r>
        <w:r w:rsidR="002F218C">
          <w:rPr>
            <w:webHidden/>
          </w:rPr>
          <w:fldChar w:fldCharType="end"/>
        </w:r>
      </w:hyperlink>
    </w:p>
    <w:p w14:paraId="3DD353DE" w14:textId="0F2D485E"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7" w:history="1">
        <w:r w:rsidR="002F218C" w:rsidRPr="00267B17">
          <w:rPr>
            <w:rStyle w:val="Hyperlink"/>
          </w:rPr>
          <w:t>1.1.5</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Image stabilisation</w:t>
        </w:r>
        <w:r w:rsidR="002F218C">
          <w:rPr>
            <w:webHidden/>
          </w:rPr>
          <w:tab/>
        </w:r>
        <w:r w:rsidR="002F218C">
          <w:rPr>
            <w:webHidden/>
          </w:rPr>
          <w:fldChar w:fldCharType="begin"/>
        </w:r>
        <w:r w:rsidR="002F218C">
          <w:rPr>
            <w:webHidden/>
          </w:rPr>
          <w:instrText xml:space="preserve"> PAGEREF _Toc146552337 \h </w:instrText>
        </w:r>
        <w:r w:rsidR="002F218C">
          <w:rPr>
            <w:webHidden/>
          </w:rPr>
        </w:r>
        <w:r w:rsidR="002F218C">
          <w:rPr>
            <w:webHidden/>
          </w:rPr>
          <w:fldChar w:fldCharType="separate"/>
        </w:r>
        <w:r w:rsidR="002F218C">
          <w:rPr>
            <w:webHidden/>
          </w:rPr>
          <w:t>27</w:t>
        </w:r>
        <w:r w:rsidR="002F218C">
          <w:rPr>
            <w:webHidden/>
          </w:rPr>
          <w:fldChar w:fldCharType="end"/>
        </w:r>
      </w:hyperlink>
    </w:p>
    <w:p w14:paraId="6F4543E9" w14:textId="28995DB3"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38" w:history="1">
        <w:r w:rsidR="002F218C" w:rsidRPr="00267B17">
          <w:rPr>
            <w:rStyle w:val="Hyperlink"/>
          </w:rPr>
          <w:t>1.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Research Objectiv</w:t>
        </w:r>
        <w:r w:rsidR="002F218C" w:rsidRPr="00267B17">
          <w:rPr>
            <w:rStyle w:val="Hyperlink"/>
          </w:rPr>
          <w:t>e</w:t>
        </w:r>
        <w:r w:rsidR="002F218C">
          <w:rPr>
            <w:webHidden/>
          </w:rPr>
          <w:tab/>
        </w:r>
        <w:r w:rsidR="002F218C">
          <w:rPr>
            <w:webHidden/>
          </w:rPr>
          <w:fldChar w:fldCharType="begin"/>
        </w:r>
        <w:r w:rsidR="002F218C">
          <w:rPr>
            <w:webHidden/>
          </w:rPr>
          <w:instrText xml:space="preserve"> PAGEREF _Toc146552338 \h </w:instrText>
        </w:r>
        <w:r w:rsidR="002F218C">
          <w:rPr>
            <w:webHidden/>
          </w:rPr>
        </w:r>
        <w:r w:rsidR="002F218C">
          <w:rPr>
            <w:webHidden/>
          </w:rPr>
          <w:fldChar w:fldCharType="separate"/>
        </w:r>
        <w:r w:rsidR="002F218C">
          <w:rPr>
            <w:webHidden/>
          </w:rPr>
          <w:t>39</w:t>
        </w:r>
        <w:r w:rsidR="002F218C">
          <w:rPr>
            <w:webHidden/>
          </w:rPr>
          <w:fldChar w:fldCharType="end"/>
        </w:r>
      </w:hyperlink>
    </w:p>
    <w:p w14:paraId="4F4B40CC" w14:textId="207D5FE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39" w:history="1">
        <w:r w:rsidR="002F218C" w:rsidRPr="00267B17">
          <w:rPr>
            <w:rStyle w:val="Hyperlink"/>
          </w:rPr>
          <w:t>1.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Thesis Outline</w:t>
        </w:r>
        <w:r w:rsidR="002F218C">
          <w:rPr>
            <w:webHidden/>
          </w:rPr>
          <w:tab/>
        </w:r>
        <w:r w:rsidR="002F218C">
          <w:rPr>
            <w:webHidden/>
          </w:rPr>
          <w:fldChar w:fldCharType="begin"/>
        </w:r>
        <w:r w:rsidR="002F218C">
          <w:rPr>
            <w:webHidden/>
          </w:rPr>
          <w:instrText xml:space="preserve"> PAGEREF _Toc146552339 \h </w:instrText>
        </w:r>
        <w:r w:rsidR="002F218C">
          <w:rPr>
            <w:webHidden/>
          </w:rPr>
        </w:r>
        <w:r w:rsidR="002F218C">
          <w:rPr>
            <w:webHidden/>
          </w:rPr>
          <w:fldChar w:fldCharType="separate"/>
        </w:r>
        <w:r w:rsidR="002F218C">
          <w:rPr>
            <w:webHidden/>
          </w:rPr>
          <w:t>39</w:t>
        </w:r>
        <w:r w:rsidR="002F218C">
          <w:rPr>
            <w:webHidden/>
          </w:rPr>
          <w:fldChar w:fldCharType="end"/>
        </w:r>
      </w:hyperlink>
    </w:p>
    <w:p w14:paraId="1501B564" w14:textId="5E13ED06"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40" w:history="1">
        <w:r w:rsidR="002F218C" w:rsidRPr="00267B17">
          <w:rPr>
            <w:rStyle w:val="Hyperlink"/>
          </w:rPr>
          <w:t>Chapter 2 Literature Review</w:t>
        </w:r>
        <w:r w:rsidR="002F218C">
          <w:rPr>
            <w:webHidden/>
          </w:rPr>
          <w:tab/>
        </w:r>
        <w:r w:rsidR="002F218C">
          <w:rPr>
            <w:webHidden/>
          </w:rPr>
          <w:fldChar w:fldCharType="begin"/>
        </w:r>
        <w:r w:rsidR="002F218C">
          <w:rPr>
            <w:webHidden/>
          </w:rPr>
          <w:instrText xml:space="preserve"> PAGEREF _Toc146552340 \h </w:instrText>
        </w:r>
        <w:r w:rsidR="002F218C">
          <w:rPr>
            <w:webHidden/>
          </w:rPr>
        </w:r>
        <w:r w:rsidR="002F218C">
          <w:rPr>
            <w:webHidden/>
          </w:rPr>
          <w:fldChar w:fldCharType="separate"/>
        </w:r>
        <w:r w:rsidR="002F218C">
          <w:rPr>
            <w:webHidden/>
          </w:rPr>
          <w:t>40</w:t>
        </w:r>
        <w:r w:rsidR="002F218C">
          <w:rPr>
            <w:webHidden/>
          </w:rPr>
          <w:fldChar w:fldCharType="end"/>
        </w:r>
      </w:hyperlink>
    </w:p>
    <w:p w14:paraId="7D988AA7" w14:textId="1253D848"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41" w:history="1">
        <w:r w:rsidR="002F218C" w:rsidRPr="00267B17">
          <w:rPr>
            <w:rStyle w:val="Hyperlink"/>
          </w:rPr>
          <w:t>Chapter 3 Method</w:t>
        </w:r>
        <w:r w:rsidR="002F218C">
          <w:rPr>
            <w:webHidden/>
          </w:rPr>
          <w:tab/>
        </w:r>
        <w:r w:rsidR="002F218C">
          <w:rPr>
            <w:webHidden/>
          </w:rPr>
          <w:fldChar w:fldCharType="begin"/>
        </w:r>
        <w:r w:rsidR="002F218C">
          <w:rPr>
            <w:webHidden/>
          </w:rPr>
          <w:instrText xml:space="preserve"> PAGEREF _Toc146552341 \h </w:instrText>
        </w:r>
        <w:r w:rsidR="002F218C">
          <w:rPr>
            <w:webHidden/>
          </w:rPr>
        </w:r>
        <w:r w:rsidR="002F218C">
          <w:rPr>
            <w:webHidden/>
          </w:rPr>
          <w:fldChar w:fldCharType="separate"/>
        </w:r>
        <w:r w:rsidR="002F218C">
          <w:rPr>
            <w:webHidden/>
          </w:rPr>
          <w:t>43</w:t>
        </w:r>
        <w:r w:rsidR="002F218C">
          <w:rPr>
            <w:webHidden/>
          </w:rPr>
          <w:fldChar w:fldCharType="end"/>
        </w:r>
      </w:hyperlink>
    </w:p>
    <w:p w14:paraId="600C13E4" w14:textId="0E4C615D"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2" w:history="1">
        <w:r w:rsidR="002F218C" w:rsidRPr="00267B17">
          <w:rPr>
            <w:rStyle w:val="Hyperlink"/>
          </w:rPr>
          <w:t>3.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System Design</w:t>
        </w:r>
        <w:r w:rsidR="002F218C">
          <w:rPr>
            <w:webHidden/>
          </w:rPr>
          <w:tab/>
        </w:r>
        <w:r w:rsidR="002F218C">
          <w:rPr>
            <w:webHidden/>
          </w:rPr>
          <w:fldChar w:fldCharType="begin"/>
        </w:r>
        <w:r w:rsidR="002F218C">
          <w:rPr>
            <w:webHidden/>
          </w:rPr>
          <w:instrText xml:space="preserve"> PAGEREF _Toc146552342 \h </w:instrText>
        </w:r>
        <w:r w:rsidR="002F218C">
          <w:rPr>
            <w:webHidden/>
          </w:rPr>
        </w:r>
        <w:r w:rsidR="002F218C">
          <w:rPr>
            <w:webHidden/>
          </w:rPr>
          <w:fldChar w:fldCharType="separate"/>
        </w:r>
        <w:r w:rsidR="002F218C">
          <w:rPr>
            <w:webHidden/>
          </w:rPr>
          <w:t>43</w:t>
        </w:r>
        <w:r w:rsidR="002F218C">
          <w:rPr>
            <w:webHidden/>
          </w:rPr>
          <w:fldChar w:fldCharType="end"/>
        </w:r>
      </w:hyperlink>
    </w:p>
    <w:p w14:paraId="4A63E8F8" w14:textId="36A562EC"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3" w:history="1">
        <w:r w:rsidR="002F218C" w:rsidRPr="00267B17">
          <w:rPr>
            <w:rStyle w:val="Hyperlink"/>
          </w:rPr>
          <w:t>3.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Method Employed</w:t>
        </w:r>
        <w:r w:rsidR="002F218C">
          <w:rPr>
            <w:webHidden/>
          </w:rPr>
          <w:tab/>
        </w:r>
        <w:r w:rsidR="002F218C">
          <w:rPr>
            <w:webHidden/>
          </w:rPr>
          <w:fldChar w:fldCharType="begin"/>
        </w:r>
        <w:r w:rsidR="002F218C">
          <w:rPr>
            <w:webHidden/>
          </w:rPr>
          <w:instrText xml:space="preserve"> PAGEREF _Toc146552343 \h </w:instrText>
        </w:r>
        <w:r w:rsidR="002F218C">
          <w:rPr>
            <w:webHidden/>
          </w:rPr>
        </w:r>
        <w:r w:rsidR="002F218C">
          <w:rPr>
            <w:webHidden/>
          </w:rPr>
          <w:fldChar w:fldCharType="separate"/>
        </w:r>
        <w:r w:rsidR="002F218C">
          <w:rPr>
            <w:webHidden/>
          </w:rPr>
          <w:t>43</w:t>
        </w:r>
        <w:r w:rsidR="002F218C">
          <w:rPr>
            <w:webHidden/>
          </w:rPr>
          <w:fldChar w:fldCharType="end"/>
        </w:r>
      </w:hyperlink>
    </w:p>
    <w:p w14:paraId="75ED5572" w14:textId="6A422F6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4" w:history="1">
        <w:r w:rsidR="002F218C" w:rsidRPr="00267B17">
          <w:rPr>
            <w:rStyle w:val="Hyperlink"/>
          </w:rPr>
          <w:t>3.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Equipment utilised</w:t>
        </w:r>
        <w:r w:rsidR="002F218C">
          <w:rPr>
            <w:webHidden/>
          </w:rPr>
          <w:tab/>
        </w:r>
        <w:r w:rsidR="002F218C">
          <w:rPr>
            <w:webHidden/>
          </w:rPr>
          <w:fldChar w:fldCharType="begin"/>
        </w:r>
        <w:r w:rsidR="002F218C">
          <w:rPr>
            <w:webHidden/>
          </w:rPr>
          <w:instrText xml:space="preserve"> PAGEREF _Toc146552344 \h </w:instrText>
        </w:r>
        <w:r w:rsidR="002F218C">
          <w:rPr>
            <w:webHidden/>
          </w:rPr>
        </w:r>
        <w:r w:rsidR="002F218C">
          <w:rPr>
            <w:webHidden/>
          </w:rPr>
          <w:fldChar w:fldCharType="separate"/>
        </w:r>
        <w:r w:rsidR="002F218C">
          <w:rPr>
            <w:webHidden/>
          </w:rPr>
          <w:t>44</w:t>
        </w:r>
        <w:r w:rsidR="002F218C">
          <w:rPr>
            <w:webHidden/>
          </w:rPr>
          <w:fldChar w:fldCharType="end"/>
        </w:r>
      </w:hyperlink>
    </w:p>
    <w:p w14:paraId="2CF3F113" w14:textId="1E2AA1E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5" w:history="1">
        <w:r w:rsidR="002F218C" w:rsidRPr="00267B17">
          <w:rPr>
            <w:rStyle w:val="Hyperlink"/>
          </w:rPr>
          <w:t>3.4</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Initial baseline configuration</w:t>
        </w:r>
        <w:r w:rsidR="002F218C">
          <w:rPr>
            <w:webHidden/>
          </w:rPr>
          <w:tab/>
        </w:r>
        <w:r w:rsidR="002F218C">
          <w:rPr>
            <w:webHidden/>
          </w:rPr>
          <w:fldChar w:fldCharType="begin"/>
        </w:r>
        <w:r w:rsidR="002F218C">
          <w:rPr>
            <w:webHidden/>
          </w:rPr>
          <w:instrText xml:space="preserve"> PAGEREF _Toc146552345 \h </w:instrText>
        </w:r>
        <w:r w:rsidR="002F218C">
          <w:rPr>
            <w:webHidden/>
          </w:rPr>
        </w:r>
        <w:r w:rsidR="002F218C">
          <w:rPr>
            <w:webHidden/>
          </w:rPr>
          <w:fldChar w:fldCharType="separate"/>
        </w:r>
        <w:r w:rsidR="002F218C">
          <w:rPr>
            <w:webHidden/>
          </w:rPr>
          <w:t>46</w:t>
        </w:r>
        <w:r w:rsidR="002F218C">
          <w:rPr>
            <w:webHidden/>
          </w:rPr>
          <w:fldChar w:fldCharType="end"/>
        </w:r>
      </w:hyperlink>
    </w:p>
    <w:p w14:paraId="257426B8" w14:textId="45E1A5A7"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46" w:history="1">
        <w:r w:rsidR="002F218C" w:rsidRPr="00267B17">
          <w:rPr>
            <w:rStyle w:val="Hyperlink"/>
          </w:rPr>
          <w:t>Chapter 4 Results</w:t>
        </w:r>
        <w:r w:rsidR="002F218C">
          <w:rPr>
            <w:webHidden/>
          </w:rPr>
          <w:tab/>
        </w:r>
        <w:r w:rsidR="002F218C">
          <w:rPr>
            <w:webHidden/>
          </w:rPr>
          <w:fldChar w:fldCharType="begin"/>
        </w:r>
        <w:r w:rsidR="002F218C">
          <w:rPr>
            <w:webHidden/>
          </w:rPr>
          <w:instrText xml:space="preserve"> PAGEREF _Toc146552346 \h </w:instrText>
        </w:r>
        <w:r w:rsidR="002F218C">
          <w:rPr>
            <w:webHidden/>
          </w:rPr>
        </w:r>
        <w:r w:rsidR="002F218C">
          <w:rPr>
            <w:webHidden/>
          </w:rPr>
          <w:fldChar w:fldCharType="separate"/>
        </w:r>
        <w:r w:rsidR="002F218C">
          <w:rPr>
            <w:webHidden/>
          </w:rPr>
          <w:t>51</w:t>
        </w:r>
        <w:r w:rsidR="002F218C">
          <w:rPr>
            <w:webHidden/>
          </w:rPr>
          <w:fldChar w:fldCharType="end"/>
        </w:r>
      </w:hyperlink>
    </w:p>
    <w:p w14:paraId="73FE18E3" w14:textId="185426A9"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7" w:history="1">
        <w:r w:rsidR="002F218C" w:rsidRPr="00267B17">
          <w:rPr>
            <w:rStyle w:val="Hyperlink"/>
          </w:rPr>
          <w:t>4.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Initial data capture and calibration</w:t>
        </w:r>
        <w:r w:rsidR="002F218C">
          <w:rPr>
            <w:webHidden/>
          </w:rPr>
          <w:tab/>
        </w:r>
        <w:r w:rsidR="002F218C">
          <w:rPr>
            <w:webHidden/>
          </w:rPr>
          <w:fldChar w:fldCharType="begin"/>
        </w:r>
        <w:r w:rsidR="002F218C">
          <w:rPr>
            <w:webHidden/>
          </w:rPr>
          <w:instrText xml:space="preserve"> PAGEREF _Toc146552347 \h </w:instrText>
        </w:r>
        <w:r w:rsidR="002F218C">
          <w:rPr>
            <w:webHidden/>
          </w:rPr>
        </w:r>
        <w:r w:rsidR="002F218C">
          <w:rPr>
            <w:webHidden/>
          </w:rPr>
          <w:fldChar w:fldCharType="separate"/>
        </w:r>
        <w:r w:rsidR="002F218C">
          <w:rPr>
            <w:webHidden/>
          </w:rPr>
          <w:t>51</w:t>
        </w:r>
        <w:r w:rsidR="002F218C">
          <w:rPr>
            <w:webHidden/>
          </w:rPr>
          <w:fldChar w:fldCharType="end"/>
        </w:r>
      </w:hyperlink>
    </w:p>
    <w:p w14:paraId="760DB792" w14:textId="0E83C87A"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8" w:history="1">
        <w:r w:rsidR="002F218C" w:rsidRPr="00267B17">
          <w:rPr>
            <w:rStyle w:val="Hyperlink"/>
          </w:rPr>
          <w:t>4.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stationary vehicle</w:t>
        </w:r>
        <w:r w:rsidR="002F218C">
          <w:rPr>
            <w:webHidden/>
          </w:rPr>
          <w:tab/>
        </w:r>
        <w:r w:rsidR="002F218C">
          <w:rPr>
            <w:webHidden/>
          </w:rPr>
          <w:fldChar w:fldCharType="begin"/>
        </w:r>
        <w:r w:rsidR="002F218C">
          <w:rPr>
            <w:webHidden/>
          </w:rPr>
          <w:instrText xml:space="preserve"> PAGEREF _Toc146552348 \h </w:instrText>
        </w:r>
        <w:r w:rsidR="002F218C">
          <w:rPr>
            <w:webHidden/>
          </w:rPr>
        </w:r>
        <w:r w:rsidR="002F218C">
          <w:rPr>
            <w:webHidden/>
          </w:rPr>
          <w:fldChar w:fldCharType="separate"/>
        </w:r>
        <w:r w:rsidR="002F218C">
          <w:rPr>
            <w:webHidden/>
          </w:rPr>
          <w:t>54</w:t>
        </w:r>
        <w:r w:rsidR="002F218C">
          <w:rPr>
            <w:webHidden/>
          </w:rPr>
          <w:fldChar w:fldCharType="end"/>
        </w:r>
      </w:hyperlink>
    </w:p>
    <w:p w14:paraId="074846AA" w14:textId="23C51206"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9" w:history="1">
        <w:r w:rsidR="002F218C" w:rsidRPr="00267B17">
          <w:rPr>
            <w:rStyle w:val="Hyperlink"/>
          </w:rPr>
          <w:t>4.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rolling vehicle.</w:t>
        </w:r>
        <w:r w:rsidR="002F218C">
          <w:rPr>
            <w:webHidden/>
          </w:rPr>
          <w:tab/>
        </w:r>
        <w:r w:rsidR="002F218C">
          <w:rPr>
            <w:webHidden/>
          </w:rPr>
          <w:fldChar w:fldCharType="begin"/>
        </w:r>
        <w:r w:rsidR="002F218C">
          <w:rPr>
            <w:webHidden/>
          </w:rPr>
          <w:instrText xml:space="preserve"> PAGEREF _Toc146552349 \h </w:instrText>
        </w:r>
        <w:r w:rsidR="002F218C">
          <w:rPr>
            <w:webHidden/>
          </w:rPr>
        </w:r>
        <w:r w:rsidR="002F218C">
          <w:rPr>
            <w:webHidden/>
          </w:rPr>
          <w:fldChar w:fldCharType="separate"/>
        </w:r>
        <w:r w:rsidR="002F218C">
          <w:rPr>
            <w:webHidden/>
          </w:rPr>
          <w:t>56</w:t>
        </w:r>
        <w:r w:rsidR="002F218C">
          <w:rPr>
            <w:webHidden/>
          </w:rPr>
          <w:fldChar w:fldCharType="end"/>
        </w:r>
      </w:hyperlink>
    </w:p>
    <w:p w14:paraId="7ACBAD83" w14:textId="30374DEA"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0" w:history="1">
        <w:r w:rsidR="002F218C" w:rsidRPr="00267B17">
          <w:rPr>
            <w:rStyle w:val="Hyperlink"/>
          </w:rPr>
          <w:t>4.4</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pitching vehicle</w:t>
        </w:r>
        <w:r w:rsidR="002F218C">
          <w:rPr>
            <w:webHidden/>
          </w:rPr>
          <w:tab/>
        </w:r>
        <w:r w:rsidR="002F218C">
          <w:rPr>
            <w:webHidden/>
          </w:rPr>
          <w:fldChar w:fldCharType="begin"/>
        </w:r>
        <w:r w:rsidR="002F218C">
          <w:rPr>
            <w:webHidden/>
          </w:rPr>
          <w:instrText xml:space="preserve"> PAGEREF _Toc146552350 \h </w:instrText>
        </w:r>
        <w:r w:rsidR="002F218C">
          <w:rPr>
            <w:webHidden/>
          </w:rPr>
        </w:r>
        <w:r w:rsidR="002F218C">
          <w:rPr>
            <w:webHidden/>
          </w:rPr>
          <w:fldChar w:fldCharType="separate"/>
        </w:r>
        <w:r w:rsidR="002F218C">
          <w:rPr>
            <w:webHidden/>
          </w:rPr>
          <w:t>61</w:t>
        </w:r>
        <w:r w:rsidR="002F218C">
          <w:rPr>
            <w:webHidden/>
          </w:rPr>
          <w:fldChar w:fldCharType="end"/>
        </w:r>
      </w:hyperlink>
    </w:p>
    <w:p w14:paraId="72CC7EE9" w14:textId="730406B6"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1" w:history="1">
        <w:r w:rsidR="002F218C" w:rsidRPr="00267B17">
          <w:rPr>
            <w:rStyle w:val="Hyperlink"/>
          </w:rPr>
          <w:t>4.5</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varied roll and pitch vehicle</w:t>
        </w:r>
        <w:r w:rsidR="002F218C">
          <w:rPr>
            <w:webHidden/>
          </w:rPr>
          <w:tab/>
        </w:r>
        <w:r w:rsidR="002F218C">
          <w:rPr>
            <w:webHidden/>
          </w:rPr>
          <w:fldChar w:fldCharType="begin"/>
        </w:r>
        <w:r w:rsidR="002F218C">
          <w:rPr>
            <w:webHidden/>
          </w:rPr>
          <w:instrText xml:space="preserve"> PAGEREF _Toc146552351 \h </w:instrText>
        </w:r>
        <w:r w:rsidR="002F218C">
          <w:rPr>
            <w:webHidden/>
          </w:rPr>
        </w:r>
        <w:r w:rsidR="002F218C">
          <w:rPr>
            <w:webHidden/>
          </w:rPr>
          <w:fldChar w:fldCharType="separate"/>
        </w:r>
        <w:r w:rsidR="002F218C">
          <w:rPr>
            <w:webHidden/>
          </w:rPr>
          <w:t>63</w:t>
        </w:r>
        <w:r w:rsidR="002F218C">
          <w:rPr>
            <w:webHidden/>
          </w:rPr>
          <w:fldChar w:fldCharType="end"/>
        </w:r>
      </w:hyperlink>
    </w:p>
    <w:p w14:paraId="2A2DA875" w14:textId="3F8F7B5F"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2" w:history="1">
        <w:r w:rsidR="002F218C" w:rsidRPr="00267B17">
          <w:rPr>
            <w:rStyle w:val="Hyperlink"/>
          </w:rPr>
          <w:t>4.6</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Neural network using a single IMU.</w:t>
        </w:r>
        <w:r w:rsidR="002F218C">
          <w:rPr>
            <w:webHidden/>
          </w:rPr>
          <w:tab/>
        </w:r>
        <w:r w:rsidR="002F218C">
          <w:rPr>
            <w:webHidden/>
          </w:rPr>
          <w:fldChar w:fldCharType="begin"/>
        </w:r>
        <w:r w:rsidR="002F218C">
          <w:rPr>
            <w:webHidden/>
          </w:rPr>
          <w:instrText xml:space="preserve"> PAGEREF _Toc146552352 \h </w:instrText>
        </w:r>
        <w:r w:rsidR="002F218C">
          <w:rPr>
            <w:webHidden/>
          </w:rPr>
        </w:r>
        <w:r w:rsidR="002F218C">
          <w:rPr>
            <w:webHidden/>
          </w:rPr>
          <w:fldChar w:fldCharType="separate"/>
        </w:r>
        <w:r w:rsidR="002F218C">
          <w:rPr>
            <w:webHidden/>
          </w:rPr>
          <w:t>67</w:t>
        </w:r>
        <w:r w:rsidR="002F218C">
          <w:rPr>
            <w:webHidden/>
          </w:rPr>
          <w:fldChar w:fldCharType="end"/>
        </w:r>
      </w:hyperlink>
    </w:p>
    <w:p w14:paraId="34A45510" w14:textId="5883BCC6"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53" w:history="1">
        <w:r w:rsidR="002F218C" w:rsidRPr="00267B17">
          <w:rPr>
            <w:rStyle w:val="Hyperlink"/>
          </w:rPr>
          <w:t>4.6.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 xml:space="preserve">Neural network of a varied-motion vehicle: Three Front </w:t>
        </w:r>
        <w:r w:rsidR="00C645EE">
          <w:rPr>
            <w:rStyle w:val="Hyperlink"/>
          </w:rPr>
          <w:t>IMUs</w:t>
        </w:r>
        <w:r w:rsidR="002F218C">
          <w:rPr>
            <w:webHidden/>
          </w:rPr>
          <w:tab/>
        </w:r>
        <w:r w:rsidR="002F218C">
          <w:rPr>
            <w:webHidden/>
          </w:rPr>
          <w:fldChar w:fldCharType="begin"/>
        </w:r>
        <w:r w:rsidR="002F218C">
          <w:rPr>
            <w:webHidden/>
          </w:rPr>
          <w:instrText xml:space="preserve"> PAGEREF _Toc146552353 \h </w:instrText>
        </w:r>
        <w:r w:rsidR="002F218C">
          <w:rPr>
            <w:webHidden/>
          </w:rPr>
        </w:r>
        <w:r w:rsidR="002F218C">
          <w:rPr>
            <w:webHidden/>
          </w:rPr>
          <w:fldChar w:fldCharType="separate"/>
        </w:r>
        <w:r w:rsidR="002F218C">
          <w:rPr>
            <w:webHidden/>
          </w:rPr>
          <w:t>78</w:t>
        </w:r>
        <w:r w:rsidR="002F218C">
          <w:rPr>
            <w:webHidden/>
          </w:rPr>
          <w:fldChar w:fldCharType="end"/>
        </w:r>
      </w:hyperlink>
    </w:p>
    <w:p w14:paraId="1F60285F" w14:textId="52A5D56C"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54" w:history="1">
        <w:r w:rsidR="002F218C" w:rsidRPr="00267B17">
          <w:rPr>
            <w:rStyle w:val="Hyperlink"/>
          </w:rPr>
          <w:t>4.6.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 xml:space="preserve">Neural network of a varied-motion vehicle: All </w:t>
        </w:r>
        <w:r w:rsidR="00C645EE">
          <w:rPr>
            <w:rStyle w:val="Hyperlink"/>
          </w:rPr>
          <w:t>IMUs</w:t>
        </w:r>
        <w:r w:rsidR="002F218C">
          <w:rPr>
            <w:webHidden/>
          </w:rPr>
          <w:tab/>
        </w:r>
        <w:r w:rsidR="002F218C">
          <w:rPr>
            <w:webHidden/>
          </w:rPr>
          <w:fldChar w:fldCharType="begin"/>
        </w:r>
        <w:r w:rsidR="002F218C">
          <w:rPr>
            <w:webHidden/>
          </w:rPr>
          <w:instrText xml:space="preserve"> PAGEREF _Toc146552354 \h </w:instrText>
        </w:r>
        <w:r w:rsidR="002F218C">
          <w:rPr>
            <w:webHidden/>
          </w:rPr>
        </w:r>
        <w:r w:rsidR="002F218C">
          <w:rPr>
            <w:webHidden/>
          </w:rPr>
          <w:fldChar w:fldCharType="separate"/>
        </w:r>
        <w:r w:rsidR="002F218C">
          <w:rPr>
            <w:webHidden/>
          </w:rPr>
          <w:t>78</w:t>
        </w:r>
        <w:r w:rsidR="002F218C">
          <w:rPr>
            <w:webHidden/>
          </w:rPr>
          <w:fldChar w:fldCharType="end"/>
        </w:r>
      </w:hyperlink>
    </w:p>
    <w:p w14:paraId="46F98B05" w14:textId="01FCA5DA"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55" w:history="1">
        <w:r w:rsidR="002F218C" w:rsidRPr="00267B17">
          <w:rPr>
            <w:rStyle w:val="Hyperlink"/>
          </w:rPr>
          <w:t>4.6.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 xml:space="preserve">Evaluating differing orientations of </w:t>
        </w:r>
        <w:r w:rsidR="00C645EE">
          <w:rPr>
            <w:rStyle w:val="Hyperlink"/>
          </w:rPr>
          <w:t>IMUs</w:t>
        </w:r>
        <w:r w:rsidR="002F218C">
          <w:rPr>
            <w:webHidden/>
          </w:rPr>
          <w:tab/>
        </w:r>
        <w:r w:rsidR="002F218C">
          <w:rPr>
            <w:webHidden/>
          </w:rPr>
          <w:fldChar w:fldCharType="begin"/>
        </w:r>
        <w:r w:rsidR="002F218C">
          <w:rPr>
            <w:webHidden/>
          </w:rPr>
          <w:instrText xml:space="preserve"> PAGEREF _Toc146552355 \h </w:instrText>
        </w:r>
        <w:r w:rsidR="002F218C">
          <w:rPr>
            <w:webHidden/>
          </w:rPr>
        </w:r>
        <w:r w:rsidR="002F218C">
          <w:rPr>
            <w:webHidden/>
          </w:rPr>
          <w:fldChar w:fldCharType="separate"/>
        </w:r>
        <w:r w:rsidR="002F218C">
          <w:rPr>
            <w:webHidden/>
          </w:rPr>
          <w:t>78</w:t>
        </w:r>
        <w:r w:rsidR="002F218C">
          <w:rPr>
            <w:webHidden/>
          </w:rPr>
          <w:fldChar w:fldCharType="end"/>
        </w:r>
      </w:hyperlink>
    </w:p>
    <w:p w14:paraId="6E5715BB" w14:textId="7A84F6F3"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56" w:history="1">
        <w:r w:rsidR="002F218C" w:rsidRPr="00267B17">
          <w:rPr>
            <w:rStyle w:val="Hyperlink"/>
          </w:rPr>
          <w:t>Chapter 5 Discussion and Analysis</w:t>
        </w:r>
        <w:r w:rsidR="002F218C">
          <w:rPr>
            <w:webHidden/>
          </w:rPr>
          <w:tab/>
        </w:r>
        <w:r w:rsidR="002F218C">
          <w:rPr>
            <w:webHidden/>
          </w:rPr>
          <w:fldChar w:fldCharType="begin"/>
        </w:r>
        <w:r w:rsidR="002F218C">
          <w:rPr>
            <w:webHidden/>
          </w:rPr>
          <w:instrText xml:space="preserve"> PAGEREF _Toc146552356 \h </w:instrText>
        </w:r>
        <w:r w:rsidR="002F218C">
          <w:rPr>
            <w:webHidden/>
          </w:rPr>
        </w:r>
        <w:r w:rsidR="002F218C">
          <w:rPr>
            <w:webHidden/>
          </w:rPr>
          <w:fldChar w:fldCharType="separate"/>
        </w:r>
        <w:r w:rsidR="002F218C">
          <w:rPr>
            <w:webHidden/>
          </w:rPr>
          <w:t>80</w:t>
        </w:r>
        <w:r w:rsidR="002F218C">
          <w:rPr>
            <w:webHidden/>
          </w:rPr>
          <w:fldChar w:fldCharType="end"/>
        </w:r>
      </w:hyperlink>
    </w:p>
    <w:p w14:paraId="1DE99BC0" w14:textId="4E63A90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7" w:history="1">
        <w:r w:rsidR="002F218C" w:rsidRPr="00267B17">
          <w:rPr>
            <w:rStyle w:val="Hyperlink"/>
          </w:rPr>
          <w:t>5.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Experimental Design</w:t>
        </w:r>
        <w:r w:rsidR="002F218C">
          <w:rPr>
            <w:webHidden/>
          </w:rPr>
          <w:tab/>
        </w:r>
        <w:r w:rsidR="002F218C">
          <w:rPr>
            <w:webHidden/>
          </w:rPr>
          <w:fldChar w:fldCharType="begin"/>
        </w:r>
        <w:r w:rsidR="002F218C">
          <w:rPr>
            <w:webHidden/>
          </w:rPr>
          <w:instrText xml:space="preserve"> PAGEREF _Toc146552357 \h </w:instrText>
        </w:r>
        <w:r w:rsidR="002F218C">
          <w:rPr>
            <w:webHidden/>
          </w:rPr>
        </w:r>
        <w:r w:rsidR="002F218C">
          <w:rPr>
            <w:webHidden/>
          </w:rPr>
          <w:fldChar w:fldCharType="separate"/>
        </w:r>
        <w:r w:rsidR="002F218C">
          <w:rPr>
            <w:webHidden/>
          </w:rPr>
          <w:t>80</w:t>
        </w:r>
        <w:r w:rsidR="002F218C">
          <w:rPr>
            <w:webHidden/>
          </w:rPr>
          <w:fldChar w:fldCharType="end"/>
        </w:r>
      </w:hyperlink>
    </w:p>
    <w:p w14:paraId="2608CF1F" w14:textId="3C2CE9A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8" w:history="1">
        <w:r w:rsidR="002F218C" w:rsidRPr="00267B17">
          <w:rPr>
            <w:rStyle w:val="Hyperlink"/>
          </w:rPr>
          <w:t>5.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results.</w:t>
        </w:r>
        <w:r w:rsidR="002F218C">
          <w:rPr>
            <w:webHidden/>
          </w:rPr>
          <w:tab/>
        </w:r>
        <w:r w:rsidR="002F218C">
          <w:rPr>
            <w:webHidden/>
          </w:rPr>
          <w:fldChar w:fldCharType="begin"/>
        </w:r>
        <w:r w:rsidR="002F218C">
          <w:rPr>
            <w:webHidden/>
          </w:rPr>
          <w:instrText xml:space="preserve"> PAGEREF _Toc146552358 \h </w:instrText>
        </w:r>
        <w:r w:rsidR="002F218C">
          <w:rPr>
            <w:webHidden/>
          </w:rPr>
        </w:r>
        <w:r w:rsidR="002F218C">
          <w:rPr>
            <w:webHidden/>
          </w:rPr>
          <w:fldChar w:fldCharType="separate"/>
        </w:r>
        <w:r w:rsidR="002F218C">
          <w:rPr>
            <w:webHidden/>
          </w:rPr>
          <w:t>81</w:t>
        </w:r>
        <w:r w:rsidR="002F218C">
          <w:rPr>
            <w:webHidden/>
          </w:rPr>
          <w:fldChar w:fldCharType="end"/>
        </w:r>
      </w:hyperlink>
    </w:p>
    <w:p w14:paraId="3AFE9ED8" w14:textId="4BD7B2A2"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59" w:history="1">
        <w:r w:rsidR="002F218C" w:rsidRPr="00267B17">
          <w:rPr>
            <w:rStyle w:val="Hyperlink"/>
          </w:rPr>
          <w:t>Chapter 6 Conclusion and Future Works</w:t>
        </w:r>
        <w:r w:rsidR="002F218C">
          <w:rPr>
            <w:webHidden/>
          </w:rPr>
          <w:tab/>
        </w:r>
        <w:r w:rsidR="002F218C">
          <w:rPr>
            <w:webHidden/>
          </w:rPr>
          <w:fldChar w:fldCharType="begin"/>
        </w:r>
        <w:r w:rsidR="002F218C">
          <w:rPr>
            <w:webHidden/>
          </w:rPr>
          <w:instrText xml:space="preserve"> PAGEREF _Toc146552359 \h </w:instrText>
        </w:r>
        <w:r w:rsidR="002F218C">
          <w:rPr>
            <w:webHidden/>
          </w:rPr>
        </w:r>
        <w:r w:rsidR="002F218C">
          <w:rPr>
            <w:webHidden/>
          </w:rPr>
          <w:fldChar w:fldCharType="separate"/>
        </w:r>
        <w:r w:rsidR="002F218C">
          <w:rPr>
            <w:webHidden/>
          </w:rPr>
          <w:t>82</w:t>
        </w:r>
        <w:r w:rsidR="002F218C">
          <w:rPr>
            <w:webHidden/>
          </w:rPr>
          <w:fldChar w:fldCharType="end"/>
        </w:r>
      </w:hyperlink>
    </w:p>
    <w:p w14:paraId="5520A25A" w14:textId="3625DC88"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60" w:history="1">
        <w:r w:rsidR="002F218C" w:rsidRPr="00267B17">
          <w:rPr>
            <w:rStyle w:val="Hyperlink"/>
          </w:rPr>
          <w:t>Chapter 7 Appendices</w:t>
        </w:r>
        <w:r w:rsidR="002F218C">
          <w:rPr>
            <w:webHidden/>
          </w:rPr>
          <w:tab/>
        </w:r>
        <w:r w:rsidR="002F218C">
          <w:rPr>
            <w:webHidden/>
          </w:rPr>
          <w:fldChar w:fldCharType="begin"/>
        </w:r>
        <w:r w:rsidR="002F218C">
          <w:rPr>
            <w:webHidden/>
          </w:rPr>
          <w:instrText xml:space="preserve"> PAGEREF _Toc146552360 \h </w:instrText>
        </w:r>
        <w:r w:rsidR="002F218C">
          <w:rPr>
            <w:webHidden/>
          </w:rPr>
        </w:r>
        <w:r w:rsidR="002F218C">
          <w:rPr>
            <w:webHidden/>
          </w:rPr>
          <w:fldChar w:fldCharType="separate"/>
        </w:r>
        <w:r w:rsidR="002F218C">
          <w:rPr>
            <w:webHidden/>
          </w:rPr>
          <w:t>84</w:t>
        </w:r>
        <w:r w:rsidR="002F218C">
          <w:rPr>
            <w:webHidden/>
          </w:rPr>
          <w:fldChar w:fldCharType="end"/>
        </w:r>
      </w:hyperlink>
    </w:p>
    <w:p w14:paraId="60014763" w14:textId="59F5FFBB"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61" w:history="1">
        <w:r w:rsidR="002F218C" w:rsidRPr="00267B17">
          <w:rPr>
            <w:rStyle w:val="Hyperlink"/>
          </w:rPr>
          <w:t>7.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Appendix 1. Code</w:t>
        </w:r>
        <w:r w:rsidR="002F218C">
          <w:rPr>
            <w:webHidden/>
          </w:rPr>
          <w:tab/>
        </w:r>
        <w:r w:rsidR="002F218C">
          <w:rPr>
            <w:webHidden/>
          </w:rPr>
          <w:fldChar w:fldCharType="begin"/>
        </w:r>
        <w:r w:rsidR="002F218C">
          <w:rPr>
            <w:webHidden/>
          </w:rPr>
          <w:instrText xml:space="preserve"> PAGEREF _Toc146552361 \h </w:instrText>
        </w:r>
        <w:r w:rsidR="002F218C">
          <w:rPr>
            <w:webHidden/>
          </w:rPr>
        </w:r>
        <w:r w:rsidR="002F218C">
          <w:rPr>
            <w:webHidden/>
          </w:rPr>
          <w:fldChar w:fldCharType="separate"/>
        </w:r>
        <w:r w:rsidR="002F218C">
          <w:rPr>
            <w:webHidden/>
          </w:rPr>
          <w:t>84</w:t>
        </w:r>
        <w:r w:rsidR="002F218C">
          <w:rPr>
            <w:webHidden/>
          </w:rPr>
          <w:fldChar w:fldCharType="end"/>
        </w:r>
      </w:hyperlink>
    </w:p>
    <w:p w14:paraId="2C1C8200" w14:textId="6F5DB477"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62" w:history="1">
        <w:r w:rsidR="002F218C" w:rsidRPr="00267B17">
          <w:rPr>
            <w:rStyle w:val="Hyperlink"/>
          </w:rPr>
          <w:t>7.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Appendix 2. Calibration results.</w:t>
        </w:r>
        <w:r w:rsidR="002F218C">
          <w:rPr>
            <w:webHidden/>
          </w:rPr>
          <w:tab/>
        </w:r>
        <w:r w:rsidR="002F218C">
          <w:rPr>
            <w:webHidden/>
          </w:rPr>
          <w:fldChar w:fldCharType="begin"/>
        </w:r>
        <w:r w:rsidR="002F218C">
          <w:rPr>
            <w:webHidden/>
          </w:rPr>
          <w:instrText xml:space="preserve"> PAGEREF _Toc146552362 \h </w:instrText>
        </w:r>
        <w:r w:rsidR="002F218C">
          <w:rPr>
            <w:webHidden/>
          </w:rPr>
        </w:r>
        <w:r w:rsidR="002F218C">
          <w:rPr>
            <w:webHidden/>
          </w:rPr>
          <w:fldChar w:fldCharType="separate"/>
        </w:r>
        <w:r w:rsidR="002F218C">
          <w:rPr>
            <w:webHidden/>
          </w:rPr>
          <w:t>84</w:t>
        </w:r>
        <w:r w:rsidR="002F218C">
          <w:rPr>
            <w:webHidden/>
          </w:rPr>
          <w:fldChar w:fldCharType="end"/>
        </w:r>
      </w:hyperlink>
    </w:p>
    <w:p w14:paraId="5CB3F617" w14:textId="524844D6"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63" w:history="1">
        <w:r w:rsidR="002F218C" w:rsidRPr="00267B17">
          <w:rPr>
            <w:rStyle w:val="Hyperlink"/>
            <w:lang w:eastAsia="zh-CN"/>
          </w:rPr>
          <w:t>7.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Appendix 3. Electrical Characteristics of IMU-29048 IMU</w:t>
        </w:r>
        <w:r w:rsidR="002F218C">
          <w:rPr>
            <w:webHidden/>
          </w:rPr>
          <w:tab/>
        </w:r>
        <w:r w:rsidR="002F218C">
          <w:rPr>
            <w:webHidden/>
          </w:rPr>
          <w:fldChar w:fldCharType="begin"/>
        </w:r>
        <w:r w:rsidR="002F218C">
          <w:rPr>
            <w:webHidden/>
          </w:rPr>
          <w:instrText xml:space="preserve"> PAGEREF _Toc146552363 \h </w:instrText>
        </w:r>
        <w:r w:rsidR="002F218C">
          <w:rPr>
            <w:webHidden/>
          </w:rPr>
        </w:r>
        <w:r w:rsidR="002F218C">
          <w:rPr>
            <w:webHidden/>
          </w:rPr>
          <w:fldChar w:fldCharType="separate"/>
        </w:r>
        <w:r w:rsidR="002F218C">
          <w:rPr>
            <w:webHidden/>
          </w:rPr>
          <w:t>86</w:t>
        </w:r>
        <w:r w:rsidR="002F218C">
          <w:rPr>
            <w:webHidden/>
          </w:rPr>
          <w:fldChar w:fldCharType="end"/>
        </w:r>
      </w:hyperlink>
    </w:p>
    <w:p w14:paraId="7EF4C41E" w14:textId="333C36EE"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64" w:history="1">
        <w:r w:rsidR="002F218C" w:rsidRPr="00267B17">
          <w:rPr>
            <w:rStyle w:val="Hyperlink"/>
          </w:rPr>
          <w:t>Chapter 8. References</w:t>
        </w:r>
        <w:r w:rsidR="002F218C">
          <w:rPr>
            <w:webHidden/>
          </w:rPr>
          <w:tab/>
        </w:r>
        <w:r w:rsidR="002F218C">
          <w:rPr>
            <w:webHidden/>
          </w:rPr>
          <w:fldChar w:fldCharType="begin"/>
        </w:r>
        <w:r w:rsidR="002F218C">
          <w:rPr>
            <w:webHidden/>
          </w:rPr>
          <w:instrText xml:space="preserve"> PAGEREF _Toc146552364 \h </w:instrText>
        </w:r>
        <w:r w:rsidR="002F218C">
          <w:rPr>
            <w:webHidden/>
          </w:rPr>
        </w:r>
        <w:r w:rsidR="002F218C">
          <w:rPr>
            <w:webHidden/>
          </w:rPr>
          <w:fldChar w:fldCharType="separate"/>
        </w:r>
        <w:r w:rsidR="002F218C">
          <w:rPr>
            <w:webHidden/>
          </w:rPr>
          <w:t>87</w:t>
        </w:r>
        <w:r w:rsidR="002F218C">
          <w:rPr>
            <w:webHidden/>
          </w:rPr>
          <w:fldChar w:fldCharType="end"/>
        </w:r>
      </w:hyperlink>
    </w:p>
    <w:p w14:paraId="736CA53E" w14:textId="5235554C"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11" w:name="_Toc146552327"/>
      <w:r w:rsidRPr="00280F56">
        <w:lastRenderedPageBreak/>
        <w:t>List of Tables</w:t>
      </w:r>
      <w:bookmarkEnd w:id="11"/>
    </w:p>
    <w:p w14:paraId="041D0F46" w14:textId="77777777" w:rsidR="00E729BB" w:rsidRDefault="00866BAC">
      <w:pPr>
        <w:pStyle w:val="TableofFigures"/>
      </w:pPr>
      <w:r w:rsidRPr="00280F56">
        <w:fldChar w:fldCharType="begin"/>
      </w:r>
      <w:r w:rsidRPr="00280F56">
        <w:instrText xml:space="preserve"> TOC \c "Table" </w:instrText>
      </w:r>
      <w:r w:rsidR="00000000">
        <w:fldChar w:fldCharType="separate"/>
      </w:r>
      <w:r w:rsidRPr="00280F56">
        <w:fldChar w:fldCharType="end"/>
      </w:r>
      <w:r w:rsidR="00841042">
        <w:fldChar w:fldCharType="begin"/>
      </w:r>
      <w:r w:rsidR="00841042">
        <w:instrText xml:space="preserve"> TOC \c "Table" </w:instrText>
      </w:r>
      <w:r w:rsidR="00841042">
        <w:fldChar w:fldCharType="separate"/>
      </w:r>
    </w:p>
    <w:p w14:paraId="69DFA135" w14:textId="60782837" w:rsidR="00E729BB" w:rsidRDefault="00E729BB">
      <w:pPr>
        <w:pStyle w:val="TableofFigures"/>
        <w:rPr>
          <w:rFonts w:asciiTheme="minorHAnsi" w:eastAsiaTheme="minorEastAsia" w:hAnsiTheme="minorHAnsi" w:cstheme="minorBidi"/>
          <w:kern w:val="2"/>
          <w:szCs w:val="22"/>
          <w:lang w:eastAsia="zh-CN"/>
          <w14:ligatures w14:val="standardContextual"/>
        </w:rPr>
      </w:pPr>
      <w:r>
        <w:t>Table 1.1 Backhaul (long range) communication protocols compared.</w:t>
      </w:r>
      <w:r>
        <w:tab/>
      </w:r>
      <w:r>
        <w:fldChar w:fldCharType="begin"/>
      </w:r>
      <w:r>
        <w:instrText xml:space="preserve"> PAGEREF _Toc146720811 \h </w:instrText>
      </w:r>
      <w:r>
        <w:fldChar w:fldCharType="separate"/>
      </w:r>
      <w:r>
        <w:t>13</w:t>
      </w:r>
      <w:r>
        <w:fldChar w:fldCharType="end"/>
      </w:r>
    </w:p>
    <w:p w14:paraId="4338519C" w14:textId="07BE119C" w:rsidR="00E729BB" w:rsidRDefault="00E729BB">
      <w:pPr>
        <w:pStyle w:val="TableofFigures"/>
        <w:rPr>
          <w:rFonts w:asciiTheme="minorHAnsi" w:eastAsiaTheme="minorEastAsia" w:hAnsiTheme="minorHAnsi" w:cstheme="minorBidi"/>
          <w:kern w:val="2"/>
          <w:szCs w:val="22"/>
          <w:lang w:eastAsia="zh-CN"/>
          <w14:ligatures w14:val="standardContextual"/>
        </w:rPr>
      </w:pPr>
      <w:r>
        <w:t>Table 1.2  Short range communication protocols compared</w:t>
      </w:r>
      <w:r>
        <w:tab/>
      </w:r>
      <w:r>
        <w:fldChar w:fldCharType="begin"/>
      </w:r>
      <w:r>
        <w:instrText xml:space="preserve"> PAGEREF _Toc146720812 \h </w:instrText>
      </w:r>
      <w:r>
        <w:fldChar w:fldCharType="separate"/>
      </w:r>
      <w:r>
        <w:t>14</w:t>
      </w:r>
      <w:r>
        <w:fldChar w:fldCharType="end"/>
      </w:r>
    </w:p>
    <w:p w14:paraId="629FA1F7" w14:textId="331C8654" w:rsidR="00E729BB" w:rsidRDefault="00E729BB">
      <w:pPr>
        <w:pStyle w:val="TableofFigures"/>
        <w:rPr>
          <w:rFonts w:asciiTheme="minorHAnsi" w:eastAsiaTheme="minorEastAsia" w:hAnsiTheme="minorHAnsi" w:cstheme="minorBidi"/>
          <w:kern w:val="2"/>
          <w:szCs w:val="22"/>
          <w:lang w:eastAsia="zh-CN"/>
          <w14:ligatures w14:val="standardContextual"/>
        </w:rPr>
      </w:pPr>
      <w:r>
        <w:t>Table 1.3  Communication protocol options available on a range of microcomputers</w:t>
      </w:r>
      <w:r>
        <w:tab/>
      </w:r>
      <w:r>
        <w:fldChar w:fldCharType="begin"/>
      </w:r>
      <w:r>
        <w:instrText xml:space="preserve"> PAGEREF _Toc146720813 \h </w:instrText>
      </w:r>
      <w:r>
        <w:fldChar w:fldCharType="separate"/>
      </w:r>
      <w:r>
        <w:t>16</w:t>
      </w:r>
      <w:r>
        <w:fldChar w:fldCharType="end"/>
      </w:r>
    </w:p>
    <w:p w14:paraId="211567D6" w14:textId="5045BB4F" w:rsidR="00E729BB" w:rsidRDefault="00E729BB">
      <w:pPr>
        <w:pStyle w:val="TableofFigures"/>
        <w:rPr>
          <w:rFonts w:asciiTheme="minorHAnsi" w:eastAsiaTheme="minorEastAsia" w:hAnsiTheme="minorHAnsi" w:cstheme="minorBidi"/>
          <w:kern w:val="2"/>
          <w:szCs w:val="22"/>
          <w:lang w:eastAsia="zh-CN"/>
          <w14:ligatures w14:val="standardContextual"/>
        </w:rPr>
      </w:pPr>
      <w:r>
        <w:t>Table 1.4  Single obstacle-avoiding Sensor Summary</w:t>
      </w:r>
      <w:r>
        <w:tab/>
      </w:r>
      <w:r>
        <w:fldChar w:fldCharType="begin"/>
      </w:r>
      <w:r>
        <w:instrText xml:space="preserve"> PAGEREF _Toc146720814 \h </w:instrText>
      </w:r>
      <w:r>
        <w:fldChar w:fldCharType="separate"/>
      </w:r>
      <w:r>
        <w:t>23</w:t>
      </w:r>
      <w:r>
        <w:fldChar w:fldCharType="end"/>
      </w:r>
    </w:p>
    <w:p w14:paraId="4D3D2DD2" w14:textId="4A8A872D" w:rsidR="00E729BB" w:rsidRDefault="00E729BB">
      <w:pPr>
        <w:pStyle w:val="TableofFigures"/>
        <w:rPr>
          <w:rFonts w:asciiTheme="minorHAnsi" w:eastAsiaTheme="minorEastAsia" w:hAnsiTheme="minorHAnsi" w:cstheme="minorBidi"/>
          <w:kern w:val="2"/>
          <w:szCs w:val="22"/>
          <w:lang w:eastAsia="zh-CN"/>
          <w14:ligatures w14:val="standardContextual"/>
        </w:rPr>
      </w:pPr>
      <w:r>
        <w:t>Table 1.5 Simple representation of a single video image.</w:t>
      </w:r>
      <w:r>
        <w:tab/>
      </w:r>
      <w:r>
        <w:fldChar w:fldCharType="begin"/>
      </w:r>
      <w:r>
        <w:instrText xml:space="preserve"> PAGEREF _Toc146720815 \h </w:instrText>
      </w:r>
      <w:r>
        <w:fldChar w:fldCharType="separate"/>
      </w:r>
      <w:r>
        <w:t>25</w:t>
      </w:r>
      <w:r>
        <w:fldChar w:fldCharType="end"/>
      </w:r>
    </w:p>
    <w:p w14:paraId="3F13AA28" w14:textId="1F9EF14A" w:rsidR="00E729BB" w:rsidRDefault="00E729BB">
      <w:pPr>
        <w:pStyle w:val="TableofFigures"/>
        <w:rPr>
          <w:rFonts w:asciiTheme="minorHAnsi" w:eastAsiaTheme="minorEastAsia" w:hAnsiTheme="minorHAnsi" w:cstheme="minorBidi"/>
          <w:kern w:val="2"/>
          <w:szCs w:val="22"/>
          <w:lang w:eastAsia="zh-CN"/>
          <w14:ligatures w14:val="standardContextual"/>
        </w:rPr>
      </w:pPr>
      <w:r>
        <w:t>Table 3.1 Angles of movement per motion test</w:t>
      </w:r>
      <w:r>
        <w:tab/>
      </w:r>
      <w:r>
        <w:fldChar w:fldCharType="begin"/>
      </w:r>
      <w:r>
        <w:instrText xml:space="preserve"> PAGEREF _Toc146720816 \h </w:instrText>
      </w:r>
      <w:r>
        <w:fldChar w:fldCharType="separate"/>
      </w:r>
      <w:r>
        <w:t>47</w:t>
      </w:r>
      <w:r>
        <w:fldChar w:fldCharType="end"/>
      </w:r>
    </w:p>
    <w:p w14:paraId="70738457" w14:textId="33C84DAC" w:rsidR="00E729BB" w:rsidRDefault="00E729BB">
      <w:pPr>
        <w:pStyle w:val="TableofFigures"/>
        <w:rPr>
          <w:rFonts w:asciiTheme="minorHAnsi" w:eastAsiaTheme="minorEastAsia" w:hAnsiTheme="minorHAnsi" w:cstheme="minorBidi"/>
          <w:kern w:val="2"/>
          <w:szCs w:val="22"/>
          <w:lang w:eastAsia="zh-CN"/>
          <w14:ligatures w14:val="standardContextual"/>
        </w:rPr>
      </w:pPr>
      <w:r>
        <w:t>Table 4.1 First three lines of data from the Camera IMU</w:t>
      </w:r>
      <w:r>
        <w:tab/>
      </w:r>
      <w:r>
        <w:fldChar w:fldCharType="begin"/>
      </w:r>
      <w:r>
        <w:instrText xml:space="preserve"> PAGEREF _Toc146720817 \h </w:instrText>
      </w:r>
      <w:r>
        <w:fldChar w:fldCharType="separate"/>
      </w:r>
      <w:r>
        <w:t>49</w:t>
      </w:r>
      <w:r>
        <w:fldChar w:fldCharType="end"/>
      </w:r>
    </w:p>
    <w:p w14:paraId="1AA8E635" w14:textId="09D12CBC" w:rsidR="00E729BB" w:rsidRDefault="00E729BB">
      <w:pPr>
        <w:pStyle w:val="TableofFigures"/>
        <w:rPr>
          <w:rFonts w:asciiTheme="minorHAnsi" w:eastAsiaTheme="minorEastAsia" w:hAnsiTheme="minorHAnsi" w:cstheme="minorBidi"/>
          <w:kern w:val="2"/>
          <w:szCs w:val="22"/>
          <w:lang w:eastAsia="zh-CN"/>
          <w14:ligatures w14:val="standardContextual"/>
        </w:rPr>
      </w:pPr>
      <w:r>
        <w:t>Table 4.2 Initial Camera IMU Gyroscope Offsets</w:t>
      </w:r>
      <w:r>
        <w:tab/>
      </w:r>
      <w:r>
        <w:fldChar w:fldCharType="begin"/>
      </w:r>
      <w:r>
        <w:instrText xml:space="preserve"> PAGEREF _Toc146720818 \h </w:instrText>
      </w:r>
      <w:r>
        <w:fldChar w:fldCharType="separate"/>
      </w:r>
      <w:r>
        <w:t>50</w:t>
      </w:r>
      <w:r>
        <w:fldChar w:fldCharType="end"/>
      </w:r>
    </w:p>
    <w:p w14:paraId="5C94489B" w14:textId="1C2FFDB9" w:rsidR="00E729BB" w:rsidRDefault="00E729BB">
      <w:pPr>
        <w:pStyle w:val="TableofFigures"/>
        <w:rPr>
          <w:rFonts w:asciiTheme="minorHAnsi" w:eastAsiaTheme="minorEastAsia" w:hAnsiTheme="minorHAnsi" w:cstheme="minorBidi"/>
          <w:kern w:val="2"/>
          <w:szCs w:val="22"/>
          <w:lang w:eastAsia="zh-CN"/>
          <w14:ligatures w14:val="standardContextual"/>
        </w:rPr>
      </w:pPr>
      <w:r>
        <w:t>Table 4.3 Accelerometer Slope and Offset Table</w:t>
      </w:r>
      <w:r>
        <w:tab/>
      </w:r>
      <w:r>
        <w:fldChar w:fldCharType="begin"/>
      </w:r>
      <w:r>
        <w:instrText xml:space="preserve"> PAGEREF _Toc146720819 \h </w:instrText>
      </w:r>
      <w:r>
        <w:fldChar w:fldCharType="separate"/>
      </w:r>
      <w:r>
        <w:t>50</w:t>
      </w:r>
      <w:r>
        <w:fldChar w:fldCharType="end"/>
      </w:r>
    </w:p>
    <w:p w14:paraId="3FB25BD8" w14:textId="28E3D321" w:rsidR="00E729BB" w:rsidRDefault="00E729BB">
      <w:pPr>
        <w:pStyle w:val="TableofFigures"/>
        <w:rPr>
          <w:rFonts w:asciiTheme="minorHAnsi" w:eastAsiaTheme="minorEastAsia" w:hAnsiTheme="minorHAnsi" w:cstheme="minorBidi"/>
          <w:kern w:val="2"/>
          <w:szCs w:val="22"/>
          <w:lang w:eastAsia="zh-CN"/>
          <w14:ligatures w14:val="standardContextual"/>
        </w:rPr>
      </w:pPr>
      <w:r>
        <w:t>Table 4.4 Sample of Euler angle results using tool arm sensors while at rest.</w:t>
      </w:r>
      <w:r>
        <w:tab/>
      </w:r>
      <w:r>
        <w:fldChar w:fldCharType="begin"/>
      </w:r>
      <w:r>
        <w:instrText xml:space="preserve"> PAGEREF _Toc146720820 \h </w:instrText>
      </w:r>
      <w:r>
        <w:fldChar w:fldCharType="separate"/>
      </w:r>
      <w:r>
        <w:t>51</w:t>
      </w:r>
      <w:r>
        <w:fldChar w:fldCharType="end"/>
      </w:r>
    </w:p>
    <w:p w14:paraId="387A38C6" w14:textId="3392EB60" w:rsidR="00E729BB" w:rsidRDefault="00E729BB">
      <w:pPr>
        <w:pStyle w:val="TableofFigures"/>
        <w:rPr>
          <w:rFonts w:asciiTheme="minorHAnsi" w:eastAsiaTheme="minorEastAsia" w:hAnsiTheme="minorHAnsi" w:cstheme="minorBidi"/>
          <w:kern w:val="2"/>
          <w:szCs w:val="22"/>
          <w:lang w:eastAsia="zh-CN"/>
          <w14:ligatures w14:val="standardContextual"/>
        </w:rPr>
      </w:pPr>
      <w:r>
        <w:t>Table 4.5 Joint angles of Robot at rest</w:t>
      </w:r>
      <w:r>
        <w:tab/>
      </w:r>
      <w:r>
        <w:fldChar w:fldCharType="begin"/>
      </w:r>
      <w:r>
        <w:instrText xml:space="preserve"> PAGEREF _Toc146720821 \h </w:instrText>
      </w:r>
      <w:r>
        <w:fldChar w:fldCharType="separate"/>
      </w:r>
      <w:r>
        <w:t>51</w:t>
      </w:r>
      <w:r>
        <w:fldChar w:fldCharType="end"/>
      </w:r>
    </w:p>
    <w:p w14:paraId="43E0CC76" w14:textId="1E8547BC" w:rsidR="00E729BB" w:rsidRDefault="00E729BB">
      <w:pPr>
        <w:pStyle w:val="TableofFigures"/>
        <w:rPr>
          <w:rFonts w:asciiTheme="minorHAnsi" w:eastAsiaTheme="minorEastAsia" w:hAnsiTheme="minorHAnsi" w:cstheme="minorBidi"/>
          <w:kern w:val="2"/>
          <w:szCs w:val="22"/>
          <w:lang w:eastAsia="zh-CN"/>
          <w14:ligatures w14:val="standardContextual"/>
        </w:rPr>
      </w:pPr>
      <w:r>
        <w:t>Table 4.6 Madgwick filter results from a stationary vehicle.</w:t>
      </w:r>
      <w:r>
        <w:tab/>
      </w:r>
      <w:r>
        <w:fldChar w:fldCharType="begin"/>
      </w:r>
      <w:r>
        <w:instrText xml:space="preserve"> PAGEREF _Toc146720822 \h </w:instrText>
      </w:r>
      <w:r>
        <w:fldChar w:fldCharType="separate"/>
      </w:r>
      <w:r>
        <w:t>52</w:t>
      </w:r>
      <w:r>
        <w:fldChar w:fldCharType="end"/>
      </w:r>
    </w:p>
    <w:p w14:paraId="22109E1D" w14:textId="0903A550" w:rsidR="00E729BB" w:rsidRDefault="00E729BB">
      <w:pPr>
        <w:pStyle w:val="TableofFigures"/>
        <w:rPr>
          <w:rFonts w:asciiTheme="minorHAnsi" w:eastAsiaTheme="minorEastAsia" w:hAnsiTheme="minorHAnsi" w:cstheme="minorBidi"/>
          <w:kern w:val="2"/>
          <w:szCs w:val="22"/>
          <w:lang w:eastAsia="zh-CN"/>
          <w14:ligatures w14:val="standardContextual"/>
        </w:rPr>
      </w:pPr>
      <w:r>
        <w:t>Table 4.7 Initial Neural Network training results with default layer size of 10</w:t>
      </w:r>
      <w:r>
        <w:tab/>
      </w:r>
      <w:r>
        <w:fldChar w:fldCharType="begin"/>
      </w:r>
      <w:r>
        <w:instrText xml:space="preserve"> PAGEREF _Toc146720823 \h </w:instrText>
      </w:r>
      <w:r>
        <w:fldChar w:fldCharType="separate"/>
      </w:r>
      <w:r>
        <w:t>66</w:t>
      </w:r>
      <w:r>
        <w:fldChar w:fldCharType="end"/>
      </w:r>
    </w:p>
    <w:p w14:paraId="728E90CE" w14:textId="25353788" w:rsidR="00E729BB" w:rsidRDefault="00E729BB">
      <w:pPr>
        <w:pStyle w:val="TableofFigures"/>
        <w:rPr>
          <w:rFonts w:asciiTheme="minorHAnsi" w:eastAsiaTheme="minorEastAsia" w:hAnsiTheme="minorHAnsi" w:cstheme="minorBidi"/>
          <w:kern w:val="2"/>
          <w:szCs w:val="22"/>
          <w:lang w:eastAsia="zh-CN"/>
          <w14:ligatures w14:val="standardContextual"/>
        </w:rPr>
      </w:pPr>
      <w:r>
        <w:t>Table 4.8 Training results of initial neural network with a layer size of 20.</w:t>
      </w:r>
      <w:r>
        <w:tab/>
      </w:r>
      <w:r>
        <w:fldChar w:fldCharType="begin"/>
      </w:r>
      <w:r>
        <w:instrText xml:space="preserve"> PAGEREF _Toc146720824 \h </w:instrText>
      </w:r>
      <w:r>
        <w:fldChar w:fldCharType="separate"/>
      </w:r>
      <w:r>
        <w:t>67</w:t>
      </w:r>
      <w:r>
        <w:fldChar w:fldCharType="end"/>
      </w:r>
    </w:p>
    <w:p w14:paraId="6256199B" w14:textId="6650F42D" w:rsidR="00E729BB" w:rsidRDefault="00E729BB">
      <w:pPr>
        <w:pStyle w:val="TableofFigures"/>
        <w:rPr>
          <w:rFonts w:asciiTheme="minorHAnsi" w:eastAsiaTheme="minorEastAsia" w:hAnsiTheme="minorHAnsi" w:cstheme="minorBidi"/>
          <w:kern w:val="2"/>
          <w:szCs w:val="22"/>
          <w:lang w:eastAsia="zh-CN"/>
          <w14:ligatures w14:val="standardContextual"/>
        </w:rPr>
      </w:pPr>
      <w:r>
        <w:t>Table 4.9 Training Results</w:t>
      </w:r>
      <w:r>
        <w:tab/>
      </w:r>
      <w:r>
        <w:fldChar w:fldCharType="begin"/>
      </w:r>
      <w:r>
        <w:instrText xml:space="preserve"> PAGEREF _Toc146720825 \h </w:instrText>
      </w:r>
      <w:r>
        <w:fldChar w:fldCharType="separate"/>
      </w:r>
      <w:r>
        <w:t>68</w:t>
      </w:r>
      <w:r>
        <w:fldChar w:fldCharType="end"/>
      </w:r>
    </w:p>
    <w:p w14:paraId="1C21495F" w14:textId="79189BA0" w:rsidR="00E729BB" w:rsidRDefault="00E729BB">
      <w:pPr>
        <w:pStyle w:val="TableofFigures"/>
        <w:rPr>
          <w:rFonts w:asciiTheme="minorHAnsi" w:eastAsiaTheme="minorEastAsia" w:hAnsiTheme="minorHAnsi" w:cstheme="minorBidi"/>
          <w:kern w:val="2"/>
          <w:szCs w:val="22"/>
          <w:lang w:eastAsia="zh-CN"/>
          <w14:ligatures w14:val="standardContextual"/>
        </w:rPr>
      </w:pPr>
      <w:r>
        <w:t>Table 4.10 Neural Network training progress after optimised alignment</w:t>
      </w:r>
      <w:r>
        <w:tab/>
      </w:r>
      <w:r>
        <w:fldChar w:fldCharType="begin"/>
      </w:r>
      <w:r>
        <w:instrText xml:space="preserve"> PAGEREF _Toc146720826 \h </w:instrText>
      </w:r>
      <w:r>
        <w:fldChar w:fldCharType="separate"/>
      </w:r>
      <w:r>
        <w:t>73</w:t>
      </w:r>
      <w:r>
        <w:fldChar w:fldCharType="end"/>
      </w:r>
    </w:p>
    <w:p w14:paraId="440870DE" w14:textId="44B7BC2C" w:rsidR="00E729BB" w:rsidRDefault="00E729BB">
      <w:pPr>
        <w:pStyle w:val="TableofFigures"/>
        <w:rPr>
          <w:rFonts w:asciiTheme="minorHAnsi" w:eastAsiaTheme="minorEastAsia" w:hAnsiTheme="minorHAnsi" w:cstheme="minorBidi"/>
          <w:kern w:val="2"/>
          <w:szCs w:val="22"/>
          <w:lang w:eastAsia="zh-CN"/>
          <w14:ligatures w14:val="standardContextual"/>
        </w:rPr>
      </w:pPr>
      <w:r>
        <w:t>Table 4.11 Training results of Neural Network after optimised alignment.</w:t>
      </w:r>
      <w:r>
        <w:tab/>
      </w:r>
      <w:r>
        <w:fldChar w:fldCharType="begin"/>
      </w:r>
      <w:r>
        <w:instrText xml:space="preserve"> PAGEREF _Toc146720827 \h </w:instrText>
      </w:r>
      <w:r>
        <w:fldChar w:fldCharType="separate"/>
      </w:r>
      <w:r>
        <w:t>73</w:t>
      </w:r>
      <w:r>
        <w:fldChar w:fldCharType="end"/>
      </w:r>
    </w:p>
    <w:p w14:paraId="12DEC6B3" w14:textId="39E87138" w:rsidR="00E729BB" w:rsidRDefault="00E729BB">
      <w:pPr>
        <w:pStyle w:val="TableofFigures"/>
        <w:rPr>
          <w:rFonts w:asciiTheme="minorHAnsi" w:eastAsiaTheme="minorEastAsia" w:hAnsiTheme="minorHAnsi" w:cstheme="minorBidi"/>
          <w:kern w:val="2"/>
          <w:szCs w:val="22"/>
          <w:lang w:eastAsia="zh-CN"/>
          <w14:ligatures w14:val="standardContextual"/>
        </w:rPr>
      </w:pPr>
      <w:r>
        <w:t>Table 4.12 Training progress on a 5 layer Neural network</w:t>
      </w:r>
      <w:r>
        <w:tab/>
      </w:r>
      <w:r>
        <w:fldChar w:fldCharType="begin"/>
      </w:r>
      <w:r>
        <w:instrText xml:space="preserve"> PAGEREF _Toc146720828 \h </w:instrText>
      </w:r>
      <w:r>
        <w:fldChar w:fldCharType="separate"/>
      </w:r>
      <w:r>
        <w:t>75</w:t>
      </w:r>
      <w:r>
        <w:fldChar w:fldCharType="end"/>
      </w:r>
    </w:p>
    <w:p w14:paraId="07797089" w14:textId="4F96E02C" w:rsidR="00E729BB" w:rsidRDefault="00E729BB">
      <w:pPr>
        <w:pStyle w:val="TableofFigures"/>
        <w:rPr>
          <w:rFonts w:asciiTheme="minorHAnsi" w:eastAsiaTheme="minorEastAsia" w:hAnsiTheme="minorHAnsi" w:cstheme="minorBidi"/>
          <w:kern w:val="2"/>
          <w:szCs w:val="22"/>
          <w:lang w:eastAsia="zh-CN"/>
          <w14:ligatures w14:val="standardContextual"/>
        </w:rPr>
      </w:pPr>
      <w:r>
        <w:t>Table 4.13 Training results on a 5-layer Neural Network</w:t>
      </w:r>
      <w:r>
        <w:tab/>
      </w:r>
      <w:r>
        <w:fldChar w:fldCharType="begin"/>
      </w:r>
      <w:r>
        <w:instrText xml:space="preserve"> PAGEREF _Toc146720829 \h </w:instrText>
      </w:r>
      <w:r>
        <w:fldChar w:fldCharType="separate"/>
      </w:r>
      <w:r>
        <w:t>75</w:t>
      </w:r>
      <w:r>
        <w:fldChar w:fldCharType="end"/>
      </w:r>
    </w:p>
    <w:p w14:paraId="58DEF163" w14:textId="5A02FB3C" w:rsidR="00E729BB" w:rsidRDefault="00E729BB">
      <w:pPr>
        <w:pStyle w:val="TableofFigures"/>
        <w:rPr>
          <w:rFonts w:asciiTheme="minorHAnsi" w:eastAsiaTheme="minorEastAsia" w:hAnsiTheme="minorHAnsi" w:cstheme="minorBidi"/>
          <w:kern w:val="2"/>
          <w:szCs w:val="22"/>
          <w:lang w:eastAsia="zh-CN"/>
          <w14:ligatures w14:val="standardContextual"/>
        </w:rPr>
      </w:pPr>
      <w:r>
        <w:t>Using the inputs of all three front IMUs, the 10-layer neural network above trained with the Levenberg-Marquardt method performed as outlined in Tables 4.14 and 4.15.  Table 4.14 LM Training progress on 3 IMUs with 10-layer NN</w:t>
      </w:r>
      <w:r>
        <w:tab/>
      </w:r>
      <w:r>
        <w:fldChar w:fldCharType="begin"/>
      </w:r>
      <w:r>
        <w:instrText xml:space="preserve"> PAGEREF _Toc146720830 \h </w:instrText>
      </w:r>
      <w:r>
        <w:fldChar w:fldCharType="separate"/>
      </w:r>
      <w:r>
        <w:t>76</w:t>
      </w:r>
      <w:r>
        <w:fldChar w:fldCharType="end"/>
      </w:r>
    </w:p>
    <w:p w14:paraId="7BDF56F3" w14:textId="7A05C03E" w:rsidR="00E729BB" w:rsidRDefault="00E729BB">
      <w:pPr>
        <w:pStyle w:val="TableofFigures"/>
        <w:rPr>
          <w:rFonts w:asciiTheme="minorHAnsi" w:eastAsiaTheme="minorEastAsia" w:hAnsiTheme="minorHAnsi" w:cstheme="minorBidi"/>
          <w:kern w:val="2"/>
          <w:szCs w:val="22"/>
          <w:lang w:eastAsia="zh-CN"/>
          <w14:ligatures w14:val="standardContextual"/>
        </w:rPr>
      </w:pPr>
      <w:r>
        <w:t>Table 4.15 LM Training results on 3 IMUs with 10-layer NN</w:t>
      </w:r>
      <w:r>
        <w:tab/>
      </w:r>
      <w:r>
        <w:fldChar w:fldCharType="begin"/>
      </w:r>
      <w:r>
        <w:instrText xml:space="preserve"> PAGEREF _Toc146720831 \h </w:instrText>
      </w:r>
      <w:r>
        <w:fldChar w:fldCharType="separate"/>
      </w:r>
      <w:r>
        <w:t>76</w:t>
      </w:r>
      <w:r>
        <w:fldChar w:fldCharType="end"/>
      </w:r>
    </w:p>
    <w:p w14:paraId="4217AF60" w14:textId="61264DB0" w:rsidR="00E729BB" w:rsidRDefault="00E729BB">
      <w:pPr>
        <w:pStyle w:val="TableofFigures"/>
        <w:rPr>
          <w:rFonts w:asciiTheme="minorHAnsi" w:eastAsiaTheme="minorEastAsia" w:hAnsiTheme="minorHAnsi" w:cstheme="minorBidi"/>
          <w:kern w:val="2"/>
          <w:szCs w:val="22"/>
          <w:lang w:eastAsia="zh-CN"/>
          <w14:ligatures w14:val="standardContextual"/>
        </w:rPr>
      </w:pPr>
      <w:r>
        <w:t>Table 4.16 LM Training progress on 3 IMUs with 5-layer NN</w:t>
      </w:r>
      <w:r>
        <w:tab/>
      </w:r>
      <w:r>
        <w:fldChar w:fldCharType="begin"/>
      </w:r>
      <w:r>
        <w:instrText xml:space="preserve"> PAGEREF _Toc146720832 \h </w:instrText>
      </w:r>
      <w:r>
        <w:fldChar w:fldCharType="separate"/>
      </w:r>
      <w:r>
        <w:t>76</w:t>
      </w:r>
      <w:r>
        <w:fldChar w:fldCharType="end"/>
      </w:r>
    </w:p>
    <w:p w14:paraId="21AFBC89" w14:textId="057AEFA3" w:rsidR="00E729BB" w:rsidRDefault="00E729BB">
      <w:pPr>
        <w:pStyle w:val="TableofFigures"/>
        <w:rPr>
          <w:rFonts w:asciiTheme="minorHAnsi" w:eastAsiaTheme="minorEastAsia" w:hAnsiTheme="minorHAnsi" w:cstheme="minorBidi"/>
          <w:kern w:val="2"/>
          <w:szCs w:val="22"/>
          <w:lang w:eastAsia="zh-CN"/>
          <w14:ligatures w14:val="standardContextual"/>
        </w:rPr>
      </w:pPr>
      <w:r>
        <w:t>Table 4.17 LM Training results on 3 IMUs with 5-layer NN</w:t>
      </w:r>
      <w:r>
        <w:tab/>
      </w:r>
      <w:r>
        <w:fldChar w:fldCharType="begin"/>
      </w:r>
      <w:r>
        <w:instrText xml:space="preserve"> PAGEREF _Toc146720833 \h </w:instrText>
      </w:r>
      <w:r>
        <w:fldChar w:fldCharType="separate"/>
      </w:r>
      <w:r>
        <w:t>76</w:t>
      </w:r>
      <w:r>
        <w:fldChar w:fldCharType="end"/>
      </w:r>
    </w:p>
    <w:p w14:paraId="6DE09242" w14:textId="44461A4D" w:rsidR="00E729BB" w:rsidRDefault="00E729BB">
      <w:pPr>
        <w:pStyle w:val="TableofFigures"/>
        <w:rPr>
          <w:rFonts w:asciiTheme="minorHAnsi" w:eastAsiaTheme="minorEastAsia" w:hAnsiTheme="minorHAnsi" w:cstheme="minorBidi"/>
          <w:kern w:val="2"/>
          <w:szCs w:val="22"/>
          <w:lang w:eastAsia="zh-CN"/>
          <w14:ligatures w14:val="standardContextual"/>
        </w:rPr>
      </w:pPr>
      <w:r>
        <w:t>Table 4.18 LM Training progress on 5 IMUs with 10-layer NN</w:t>
      </w:r>
      <w:r>
        <w:tab/>
      </w:r>
      <w:r>
        <w:fldChar w:fldCharType="begin"/>
      </w:r>
      <w:r>
        <w:instrText xml:space="preserve"> PAGEREF _Toc146720834 \h </w:instrText>
      </w:r>
      <w:r>
        <w:fldChar w:fldCharType="separate"/>
      </w:r>
      <w:r>
        <w:t>77</w:t>
      </w:r>
      <w:r>
        <w:fldChar w:fldCharType="end"/>
      </w:r>
    </w:p>
    <w:p w14:paraId="5B57DA8C" w14:textId="05CC946B" w:rsidR="00E729BB" w:rsidRDefault="00E729BB">
      <w:pPr>
        <w:pStyle w:val="TableofFigures"/>
        <w:rPr>
          <w:rFonts w:asciiTheme="minorHAnsi" w:eastAsiaTheme="minorEastAsia" w:hAnsiTheme="minorHAnsi" w:cstheme="minorBidi"/>
          <w:kern w:val="2"/>
          <w:szCs w:val="22"/>
          <w:lang w:eastAsia="zh-CN"/>
          <w14:ligatures w14:val="standardContextual"/>
        </w:rPr>
      </w:pPr>
      <w:r>
        <w:t>Table 7.1  IMU Error Coefficients produced from initial calibration (rounded to 8 decimal places)</w:t>
      </w:r>
      <w:r>
        <w:tab/>
      </w:r>
      <w:r>
        <w:fldChar w:fldCharType="begin"/>
      </w:r>
      <w:r>
        <w:instrText xml:space="preserve"> PAGEREF _Toc146720835 \h </w:instrText>
      </w:r>
      <w:r>
        <w:fldChar w:fldCharType="separate"/>
      </w:r>
      <w:r>
        <w:t>83</w:t>
      </w:r>
      <w:r>
        <w:fldChar w:fldCharType="end"/>
      </w:r>
    </w:p>
    <w:p w14:paraId="35594CB7" w14:textId="0F242EFC" w:rsidR="00452E46" w:rsidRPr="00280F56" w:rsidRDefault="00841042" w:rsidP="00841042">
      <w:pPr>
        <w:pStyle w:val="BodyText"/>
      </w:pPr>
      <w:r>
        <w:fldChar w:fldCharType="end"/>
      </w:r>
    </w:p>
    <w:p w14:paraId="5C32FC20" w14:textId="3244BBDC" w:rsidR="00352936" w:rsidRDefault="00352936" w:rsidP="00352936">
      <w:pPr>
        <w:pStyle w:val="HeadingMyL1"/>
      </w:pPr>
      <w:bookmarkStart w:id="12" w:name="_Toc146552328"/>
      <w:r w:rsidRPr="00280F56">
        <w:t>List of Code</w:t>
      </w:r>
      <w:bookmarkEnd w:id="12"/>
    </w:p>
    <w:p w14:paraId="45F162B9" w14:textId="79FFCBEE" w:rsidR="00352936" w:rsidRPr="00280F56" w:rsidRDefault="00B928F2" w:rsidP="00352936">
      <w:pPr>
        <w:pStyle w:val="BodyText"/>
      </w:pPr>
      <w:r>
        <w:t xml:space="preserve">All code can be found at the project </w:t>
      </w:r>
      <w:proofErr w:type="spellStart"/>
      <w:r>
        <w:t>github</w:t>
      </w:r>
      <w:proofErr w:type="spellEnd"/>
      <w:r>
        <w:t xml:space="preserve"> location, https://github.com/BratNZ/Thesis</w:t>
      </w:r>
    </w:p>
    <w:p w14:paraId="58652028" w14:textId="77777777" w:rsidR="00352936" w:rsidRPr="00280F56" w:rsidRDefault="00352936" w:rsidP="00352936">
      <w:pPr>
        <w:pStyle w:val="HeadingMyL1"/>
      </w:pPr>
      <w:bookmarkStart w:id="13" w:name="_Toc146552329"/>
      <w:r w:rsidRPr="00280F56">
        <w:t>List of Equations</w:t>
      </w:r>
      <w:bookmarkEnd w:id="13"/>
    </w:p>
    <w:p w14:paraId="2458CB3A" w14:textId="5827F578" w:rsidR="005D128A" w:rsidRDefault="00352936">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5D128A">
        <w:t>Equation 1.1 Acceleration at rest where g=9.81m/s</w:t>
      </w:r>
      <w:r w:rsidR="005D128A" w:rsidRPr="00474D17">
        <w:rPr>
          <w:vertAlign w:val="superscript"/>
        </w:rPr>
        <w:t>2</w:t>
      </w:r>
      <w:r w:rsidR="005D128A">
        <w:t>.</w:t>
      </w:r>
      <w:r w:rsidR="005D128A">
        <w:tab/>
      </w:r>
      <w:r w:rsidR="005D128A">
        <w:fldChar w:fldCharType="begin"/>
      </w:r>
      <w:r w:rsidR="005D128A">
        <w:instrText xml:space="preserve"> PAGEREF _Toc146549494 \h </w:instrText>
      </w:r>
      <w:r w:rsidR="005D128A">
        <w:fldChar w:fldCharType="separate"/>
      </w:r>
      <w:r w:rsidR="005D128A">
        <w:t>37</w:t>
      </w:r>
      <w:r w:rsidR="005D128A">
        <w:fldChar w:fldCharType="end"/>
      </w:r>
    </w:p>
    <w:p w14:paraId="7D7945C9" w14:textId="653B1029"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6549495 \h </w:instrText>
      </w:r>
      <w:r>
        <w:fldChar w:fldCharType="separate"/>
      </w:r>
      <w:r>
        <w:t>37</w:t>
      </w:r>
      <w:r>
        <w:fldChar w:fldCharType="end"/>
      </w:r>
    </w:p>
    <w:p w14:paraId="3077286E" w14:textId="6382FD11"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6549496 \h </w:instrText>
      </w:r>
      <w:r>
        <w:fldChar w:fldCharType="separate"/>
      </w:r>
      <w:r>
        <w:t>37</w:t>
      </w:r>
      <w:r>
        <w:fldChar w:fldCharType="end"/>
      </w:r>
    </w:p>
    <w:p w14:paraId="6656D9E7" w14:textId="50E342DC"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6549497 \h </w:instrText>
      </w:r>
      <w:r>
        <w:fldChar w:fldCharType="separate"/>
      </w:r>
      <w:r>
        <w:t>37</w:t>
      </w:r>
      <w:r>
        <w:fldChar w:fldCharType="end"/>
      </w:r>
    </w:p>
    <w:p w14:paraId="6C425881" w14:textId="058E8536" w:rsidR="00352936" w:rsidRPr="00280F56" w:rsidRDefault="00352936" w:rsidP="00352936">
      <w:pPr>
        <w:pStyle w:val="HeadingMyL1"/>
      </w:pPr>
      <w:r w:rsidRPr="00280F56">
        <w:rPr>
          <w:b w:val="0"/>
          <w:bCs/>
        </w:rPr>
        <w:fldChar w:fldCharType="end"/>
      </w:r>
      <w:r w:rsidR="00D03434" w:rsidRPr="00280F56">
        <w:br/>
      </w:r>
    </w:p>
    <w:p w14:paraId="63D7A9CD" w14:textId="77777777" w:rsidR="00352936" w:rsidRPr="00280F56" w:rsidRDefault="00352936">
      <w:pPr>
        <w:rPr>
          <w:rFonts w:ascii="Calibri" w:hAnsi="Calibri" w:cs="Calibri"/>
          <w:b/>
          <w:sz w:val="32"/>
        </w:rPr>
      </w:pPr>
      <w:r w:rsidRPr="00280F56">
        <w:br w:type="page"/>
      </w:r>
    </w:p>
    <w:p w14:paraId="65E3024C" w14:textId="484A4220" w:rsidR="00452E46" w:rsidRPr="00280F56" w:rsidRDefault="00452E46" w:rsidP="00667C2A">
      <w:pPr>
        <w:pStyle w:val="HeadingMyL1"/>
      </w:pPr>
      <w:bookmarkStart w:id="14" w:name="_Toc146552330"/>
      <w:r w:rsidRPr="00280F56">
        <w:lastRenderedPageBreak/>
        <w:t>List of Figures</w:t>
      </w:r>
      <w:bookmarkEnd w:id="14"/>
    </w:p>
    <w:p w14:paraId="2677C3AE" w14:textId="1A63C88B" w:rsidR="00F24F35" w:rsidRDefault="00D03434">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F24F35">
        <w:t>Figure 1.1  Differentiating Cat-M1 and NB-IoT technologies. Image from (</w:t>
      </w:r>
      <w:r w:rsidR="00F24F35" w:rsidRPr="00813B8D">
        <w:rPr>
          <w:i/>
        </w:rPr>
        <w:t>Standards for the IoT</w:t>
      </w:r>
      <w:r w:rsidR="00F24F35">
        <w:t>, 2016)</w:t>
      </w:r>
      <w:r w:rsidR="00F24F35">
        <w:tab/>
      </w:r>
      <w:r w:rsidR="00F24F35">
        <w:fldChar w:fldCharType="begin"/>
      </w:r>
      <w:r w:rsidR="00F24F35">
        <w:instrText xml:space="preserve"> PAGEREF _Toc146551640 \h </w:instrText>
      </w:r>
      <w:r w:rsidR="00F24F35">
        <w:fldChar w:fldCharType="separate"/>
      </w:r>
      <w:r w:rsidR="00F24F35">
        <w:t>12</w:t>
      </w:r>
      <w:r w:rsidR="00F24F35">
        <w:fldChar w:fldCharType="end"/>
      </w:r>
    </w:p>
    <w:p w14:paraId="5B9AC2DA" w14:textId="418B992D" w:rsidR="00F24F35" w:rsidRDefault="00F24F35">
      <w:pPr>
        <w:pStyle w:val="TableofFigures"/>
        <w:rPr>
          <w:rFonts w:asciiTheme="minorHAnsi" w:eastAsiaTheme="minorEastAsia" w:hAnsiTheme="minorHAnsi" w:cstheme="minorBidi"/>
          <w:kern w:val="2"/>
          <w:szCs w:val="22"/>
          <w:lang w:eastAsia="zh-CN"/>
          <w14:ligatures w14:val="standardContextual"/>
        </w:rPr>
      </w:pPr>
      <w:r>
        <w:t>Figure 1.2  Obstacle detecting Sensor Types</w:t>
      </w:r>
      <w:r>
        <w:tab/>
      </w:r>
      <w:r>
        <w:fldChar w:fldCharType="begin"/>
      </w:r>
      <w:r>
        <w:instrText xml:space="preserve"> PAGEREF _Toc146551641 \h </w:instrText>
      </w:r>
      <w:r>
        <w:fldChar w:fldCharType="separate"/>
      </w:r>
      <w:r>
        <w:t>20</w:t>
      </w:r>
      <w:r>
        <w:fldChar w:fldCharType="end"/>
      </w:r>
    </w:p>
    <w:p w14:paraId="5B31FA76" w14:textId="095D08A7" w:rsidR="00F24F35" w:rsidRDefault="00F24F35">
      <w:pPr>
        <w:pStyle w:val="TableofFigures"/>
        <w:rPr>
          <w:rFonts w:asciiTheme="minorHAnsi" w:eastAsiaTheme="minorEastAsia" w:hAnsiTheme="minorHAnsi" w:cstheme="minorBidi"/>
          <w:kern w:val="2"/>
          <w:szCs w:val="22"/>
          <w:lang w:eastAsia="zh-CN"/>
          <w14:ligatures w14:val="standardContextual"/>
        </w:rPr>
      </w:pPr>
      <w:r>
        <w:t>Figure 1.3   Diagram of roll, pitch and yaw angles. Image from (Fang et al., 2013)</w:t>
      </w:r>
      <w:r>
        <w:tab/>
      </w:r>
      <w:r>
        <w:fldChar w:fldCharType="begin"/>
      </w:r>
      <w:r>
        <w:instrText xml:space="preserve"> PAGEREF _Toc146551642 \h </w:instrText>
      </w:r>
      <w:r>
        <w:fldChar w:fldCharType="separate"/>
      </w:r>
      <w:r>
        <w:t>30</w:t>
      </w:r>
      <w:r>
        <w:fldChar w:fldCharType="end"/>
      </w:r>
    </w:p>
    <w:p w14:paraId="276275D5" w14:textId="6784719E" w:rsidR="00F24F35" w:rsidRDefault="00F24F35">
      <w:pPr>
        <w:pStyle w:val="TableofFigures"/>
        <w:rPr>
          <w:rFonts w:asciiTheme="minorHAnsi" w:eastAsiaTheme="minorEastAsia" w:hAnsiTheme="minorHAnsi" w:cstheme="minorBidi"/>
          <w:kern w:val="2"/>
          <w:szCs w:val="22"/>
          <w:lang w:eastAsia="zh-CN"/>
          <w14:ligatures w14:val="standardContextual"/>
        </w:rPr>
      </w:pPr>
      <w:r>
        <w:t>Figure 1.4  Fisheye Lens capture example. Image from (BHPhotoVideo.com, n.d.)</w:t>
      </w:r>
      <w:r>
        <w:tab/>
      </w:r>
      <w:r>
        <w:fldChar w:fldCharType="begin"/>
      </w:r>
      <w:r>
        <w:instrText xml:space="preserve"> PAGEREF _Toc146551643 \h </w:instrText>
      </w:r>
      <w:r>
        <w:fldChar w:fldCharType="separate"/>
      </w:r>
      <w:r>
        <w:t>33</w:t>
      </w:r>
      <w:r>
        <w:fldChar w:fldCharType="end"/>
      </w:r>
    </w:p>
    <w:p w14:paraId="074F349D" w14:textId="6A698C41" w:rsidR="00F24F35" w:rsidRDefault="00F24F35">
      <w:pPr>
        <w:pStyle w:val="TableofFigures"/>
        <w:rPr>
          <w:rFonts w:asciiTheme="minorHAnsi" w:eastAsiaTheme="minorEastAsia" w:hAnsiTheme="minorHAnsi" w:cstheme="minorBidi"/>
          <w:kern w:val="2"/>
          <w:szCs w:val="22"/>
          <w:lang w:eastAsia="zh-CN"/>
          <w14:ligatures w14:val="standardContextual"/>
        </w:rPr>
      </w:pPr>
      <w:r>
        <w:t>Figure 1.5 Neuron construction (unit part of the diagram). Image from (Samarasinghe, 2006).</w:t>
      </w:r>
      <w:r>
        <w:tab/>
      </w:r>
      <w:r>
        <w:fldChar w:fldCharType="begin"/>
      </w:r>
      <w:r>
        <w:instrText xml:space="preserve"> PAGEREF _Toc146551644 \h </w:instrText>
      </w:r>
      <w:r>
        <w:fldChar w:fldCharType="separate"/>
      </w:r>
      <w:r>
        <w:t>34</w:t>
      </w:r>
      <w:r>
        <w:fldChar w:fldCharType="end"/>
      </w:r>
    </w:p>
    <w:p w14:paraId="04A22269" w14:textId="68D07656" w:rsidR="00F24F35" w:rsidRDefault="00F24F35">
      <w:pPr>
        <w:pStyle w:val="TableofFigures"/>
        <w:rPr>
          <w:rFonts w:asciiTheme="minorHAnsi" w:eastAsiaTheme="minorEastAsia" w:hAnsiTheme="minorHAnsi" w:cstheme="minorBidi"/>
          <w:kern w:val="2"/>
          <w:szCs w:val="22"/>
          <w:lang w:eastAsia="zh-CN"/>
          <w14:ligatures w14:val="standardContextual"/>
        </w:rPr>
      </w:pPr>
      <w:r>
        <w:t>Figure 1.6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6551645 \h </w:instrText>
      </w:r>
      <w:r>
        <w:fldChar w:fldCharType="separate"/>
      </w:r>
      <w:r>
        <w:t>36</w:t>
      </w:r>
      <w:r>
        <w:fldChar w:fldCharType="end"/>
      </w:r>
    </w:p>
    <w:p w14:paraId="5B0ED289" w14:textId="1543F0A7" w:rsidR="00F24F35" w:rsidRDefault="00F24F35">
      <w:pPr>
        <w:pStyle w:val="TableofFigures"/>
        <w:rPr>
          <w:rFonts w:asciiTheme="minorHAnsi" w:eastAsiaTheme="minorEastAsia" w:hAnsiTheme="minorHAnsi" w:cstheme="minorBidi"/>
          <w:kern w:val="2"/>
          <w:szCs w:val="22"/>
          <w:lang w:eastAsia="zh-CN"/>
          <w14:ligatures w14:val="standardContextual"/>
        </w:rPr>
      </w:pPr>
      <w:r>
        <w:t>Figure 1.7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6551646 \h </w:instrText>
      </w:r>
      <w:r>
        <w:fldChar w:fldCharType="separate"/>
      </w:r>
      <w:r>
        <w:t>37</w:t>
      </w:r>
      <w:r>
        <w:fldChar w:fldCharType="end"/>
      </w:r>
    </w:p>
    <w:p w14:paraId="62AFBB0B" w14:textId="7D0F4C34" w:rsidR="00F24F35" w:rsidRDefault="00F24F35">
      <w:pPr>
        <w:pStyle w:val="TableofFigures"/>
        <w:rPr>
          <w:rFonts w:asciiTheme="minorHAnsi" w:eastAsiaTheme="minorEastAsia" w:hAnsiTheme="minorHAnsi" w:cstheme="minorBidi"/>
          <w:kern w:val="2"/>
          <w:szCs w:val="22"/>
          <w:lang w:eastAsia="zh-CN"/>
          <w14:ligatures w14:val="standardContextual"/>
        </w:rPr>
      </w:pPr>
      <w:r>
        <w:t>Figure 3.1 UR5 Robotic Arm Base position showing mounted baseboard</w:t>
      </w:r>
      <w:r>
        <w:tab/>
      </w:r>
      <w:r>
        <w:fldChar w:fldCharType="begin"/>
      </w:r>
      <w:r>
        <w:instrText xml:space="preserve"> PAGEREF _Toc146551647 \h </w:instrText>
      </w:r>
      <w:r>
        <w:fldChar w:fldCharType="separate"/>
      </w:r>
      <w:r>
        <w:t>46</w:t>
      </w:r>
      <w:r>
        <w:fldChar w:fldCharType="end"/>
      </w:r>
    </w:p>
    <w:p w14:paraId="0AA776B5" w14:textId="071257D5" w:rsidR="00F24F35" w:rsidRDefault="00F24F35">
      <w:pPr>
        <w:pStyle w:val="TableofFigures"/>
        <w:rPr>
          <w:rFonts w:asciiTheme="minorHAnsi" w:eastAsiaTheme="minorEastAsia" w:hAnsiTheme="minorHAnsi" w:cstheme="minorBidi"/>
          <w:kern w:val="2"/>
          <w:szCs w:val="22"/>
          <w:lang w:eastAsia="zh-CN"/>
          <w14:ligatures w14:val="standardContextual"/>
        </w:rPr>
      </w:pPr>
      <w:r>
        <w:t>Figure 3.2 Initial Design of Neural Network using nnstart</w:t>
      </w:r>
      <w:r>
        <w:tab/>
      </w:r>
      <w:r>
        <w:fldChar w:fldCharType="begin"/>
      </w:r>
      <w:r>
        <w:instrText xml:space="preserve"> PAGEREF _Toc146551648 \h </w:instrText>
      </w:r>
      <w:r>
        <w:fldChar w:fldCharType="separate"/>
      </w:r>
      <w:r>
        <w:t>50</w:t>
      </w:r>
      <w:r>
        <w:fldChar w:fldCharType="end"/>
      </w:r>
    </w:p>
    <w:p w14:paraId="5581ABD5" w14:textId="04816A0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 Madgwick filter results on stationary vehicle (Brown=Roll,Yellow=Pitch,Blue=Yaw)</w:t>
      </w:r>
      <w:r>
        <w:tab/>
      </w:r>
      <w:r>
        <w:fldChar w:fldCharType="begin"/>
      </w:r>
      <w:r>
        <w:instrText xml:space="preserve"> PAGEREF _Toc146551649 \h </w:instrText>
      </w:r>
      <w:r>
        <w:fldChar w:fldCharType="separate"/>
      </w:r>
      <w:r>
        <w:t>54</w:t>
      </w:r>
      <w:r>
        <w:fldChar w:fldCharType="end"/>
      </w:r>
    </w:p>
    <w:p w14:paraId="6AA9FF6A" w14:textId="4B29A4F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 Kalman Filter results from a stationary vehicle</w:t>
      </w:r>
      <w:r>
        <w:tab/>
      </w:r>
      <w:r>
        <w:fldChar w:fldCharType="begin"/>
      </w:r>
      <w:r>
        <w:instrText xml:space="preserve"> PAGEREF _Toc146551650 \h </w:instrText>
      </w:r>
      <w:r>
        <w:fldChar w:fldCharType="separate"/>
      </w:r>
      <w:r>
        <w:t>55</w:t>
      </w:r>
      <w:r>
        <w:fldChar w:fldCharType="end"/>
      </w:r>
    </w:p>
    <w:p w14:paraId="16B87B13" w14:textId="4BC91A9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 Magnified view of Kalman filter results from a stationary vehicle.</w:t>
      </w:r>
      <w:r>
        <w:tab/>
      </w:r>
      <w:r>
        <w:fldChar w:fldCharType="begin"/>
      </w:r>
      <w:r>
        <w:instrText xml:space="preserve"> PAGEREF _Toc146551651 \h </w:instrText>
      </w:r>
      <w:r>
        <w:fldChar w:fldCharType="separate"/>
      </w:r>
      <w:r>
        <w:t>56</w:t>
      </w:r>
      <w:r>
        <w:fldChar w:fldCharType="end"/>
      </w:r>
    </w:p>
    <w:p w14:paraId="3E563B27" w14:textId="0C63619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4 Madgwick results from a stationary vehicle with a default gain of 0.1</w:t>
      </w:r>
      <w:r>
        <w:tab/>
      </w:r>
      <w:r>
        <w:fldChar w:fldCharType="begin"/>
      </w:r>
      <w:r>
        <w:instrText xml:space="preserve"> PAGEREF _Toc146551652 \h </w:instrText>
      </w:r>
      <w:r>
        <w:fldChar w:fldCharType="separate"/>
      </w:r>
      <w:r>
        <w:t>57</w:t>
      </w:r>
      <w:r>
        <w:fldChar w:fldCharType="end"/>
      </w:r>
    </w:p>
    <w:p w14:paraId="0D282A4D" w14:textId="3B3ECBD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with a gain of 1</w:t>
      </w:r>
      <w:r>
        <w:tab/>
      </w:r>
      <w:r>
        <w:fldChar w:fldCharType="begin"/>
      </w:r>
      <w:r>
        <w:instrText xml:space="preserve"> PAGEREF _Toc146551653 \h </w:instrText>
      </w:r>
      <w:r>
        <w:fldChar w:fldCharType="separate"/>
      </w:r>
      <w:r>
        <w:t>57</w:t>
      </w:r>
      <w:r>
        <w:fldChar w:fldCharType="end"/>
      </w:r>
    </w:p>
    <w:p w14:paraId="58EB8B5C" w14:textId="4BC3A27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with a gain of 10</w:t>
      </w:r>
      <w:r>
        <w:tab/>
      </w:r>
      <w:r>
        <w:fldChar w:fldCharType="begin"/>
      </w:r>
      <w:r>
        <w:instrText xml:space="preserve"> PAGEREF _Toc146551654 \h </w:instrText>
      </w:r>
      <w:r>
        <w:fldChar w:fldCharType="separate"/>
      </w:r>
      <w:r>
        <w:t>58</w:t>
      </w:r>
      <w:r>
        <w:fldChar w:fldCharType="end"/>
      </w:r>
    </w:p>
    <w:p w14:paraId="5F4E3BE3" w14:textId="3E77CE11" w:rsidR="00F24F35" w:rsidRDefault="00F24F35">
      <w:pPr>
        <w:pStyle w:val="TableofFigures"/>
        <w:rPr>
          <w:rFonts w:asciiTheme="minorHAnsi" w:eastAsiaTheme="minorEastAsia" w:hAnsiTheme="minorHAnsi" w:cstheme="minorBidi"/>
          <w:kern w:val="2"/>
          <w:szCs w:val="22"/>
          <w:lang w:eastAsia="zh-CN"/>
          <w14:ligatures w14:val="standardContextual"/>
        </w:rPr>
      </w:pPr>
      <w:r>
        <w:t>Figure 4.7 Madgwick filter on a rolling vehicle with a gain of 15</w:t>
      </w:r>
      <w:r>
        <w:tab/>
      </w:r>
      <w:r>
        <w:fldChar w:fldCharType="begin"/>
      </w:r>
      <w:r>
        <w:instrText xml:space="preserve"> PAGEREF _Toc146551655 \h </w:instrText>
      </w:r>
      <w:r>
        <w:fldChar w:fldCharType="separate"/>
      </w:r>
      <w:r>
        <w:t>59</w:t>
      </w:r>
      <w:r>
        <w:fldChar w:fldCharType="end"/>
      </w:r>
    </w:p>
    <w:p w14:paraId="575C49C8" w14:textId="7ADD82F5" w:rsidR="00F24F35" w:rsidRDefault="00F24F35">
      <w:pPr>
        <w:pStyle w:val="TableofFigures"/>
        <w:rPr>
          <w:rFonts w:asciiTheme="minorHAnsi" w:eastAsiaTheme="minorEastAsia" w:hAnsiTheme="minorHAnsi" w:cstheme="minorBidi"/>
          <w:kern w:val="2"/>
          <w:szCs w:val="22"/>
          <w:lang w:eastAsia="zh-CN"/>
          <w14:ligatures w14:val="standardContextual"/>
        </w:rPr>
      </w:pPr>
      <w:r>
        <w:t>Figure 4.8 Filter and Robot arm data for a rolling vehicle using Camera IMU values.</w:t>
      </w:r>
      <w:r>
        <w:tab/>
      </w:r>
      <w:r>
        <w:fldChar w:fldCharType="begin"/>
      </w:r>
      <w:r>
        <w:instrText xml:space="preserve"> PAGEREF _Toc146551656 \h </w:instrText>
      </w:r>
      <w:r>
        <w:fldChar w:fldCharType="separate"/>
      </w:r>
      <w:r>
        <w:t>60</w:t>
      </w:r>
      <w:r>
        <w:fldChar w:fldCharType="end"/>
      </w:r>
    </w:p>
    <w:p w14:paraId="0A876117" w14:textId="356BD215" w:rsidR="00F24F35" w:rsidRDefault="00F24F35">
      <w:pPr>
        <w:pStyle w:val="TableofFigures"/>
        <w:rPr>
          <w:rFonts w:asciiTheme="minorHAnsi" w:eastAsiaTheme="minorEastAsia" w:hAnsiTheme="minorHAnsi" w:cstheme="minorBidi"/>
          <w:kern w:val="2"/>
          <w:szCs w:val="22"/>
          <w:lang w:eastAsia="zh-CN"/>
          <w14:ligatures w14:val="standardContextual"/>
        </w:rPr>
      </w:pPr>
      <w:r>
        <w:t>Figure 4.9 Averages of Filter Roll values against robot arm movements</w:t>
      </w:r>
      <w:r>
        <w:tab/>
      </w:r>
      <w:r>
        <w:fldChar w:fldCharType="begin"/>
      </w:r>
      <w:r>
        <w:instrText xml:space="preserve"> PAGEREF _Toc146551657 \h </w:instrText>
      </w:r>
      <w:r>
        <w:fldChar w:fldCharType="separate"/>
      </w:r>
      <w:r>
        <w:t>61</w:t>
      </w:r>
      <w:r>
        <w:fldChar w:fldCharType="end"/>
      </w:r>
    </w:p>
    <w:p w14:paraId="06A46442" w14:textId="276297A6"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0 Filter and robot arm data for a pitching vehicle using camera IMU values</w:t>
      </w:r>
      <w:r>
        <w:tab/>
      </w:r>
      <w:r>
        <w:fldChar w:fldCharType="begin"/>
      </w:r>
      <w:r>
        <w:instrText xml:space="preserve"> PAGEREF _Toc146551658 \h </w:instrText>
      </w:r>
      <w:r>
        <w:fldChar w:fldCharType="separate"/>
      </w:r>
      <w:r>
        <w:t>62</w:t>
      </w:r>
      <w:r>
        <w:fldChar w:fldCharType="end"/>
      </w:r>
    </w:p>
    <w:p w14:paraId="6BA6F497" w14:textId="6DD53CA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1 Averages of Filter Roll values against pitching robot arm movements</w:t>
      </w:r>
      <w:r>
        <w:tab/>
      </w:r>
      <w:r>
        <w:fldChar w:fldCharType="begin"/>
      </w:r>
      <w:r>
        <w:instrText xml:space="preserve"> PAGEREF _Toc146551659 \h </w:instrText>
      </w:r>
      <w:r>
        <w:fldChar w:fldCharType="separate"/>
      </w:r>
      <w:r>
        <w:t>62</w:t>
      </w:r>
      <w:r>
        <w:fldChar w:fldCharType="end"/>
      </w:r>
    </w:p>
    <w:p w14:paraId="7F024308" w14:textId="4CD2B77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2 Filter and robot arm varied-motion data using a Madgwick sample rate of 8.33</w:t>
      </w:r>
      <w:r>
        <w:tab/>
      </w:r>
      <w:r>
        <w:fldChar w:fldCharType="begin"/>
      </w:r>
      <w:r>
        <w:instrText xml:space="preserve"> PAGEREF _Toc146551660 \h </w:instrText>
      </w:r>
      <w:r>
        <w:fldChar w:fldCharType="separate"/>
      </w:r>
      <w:r>
        <w:t>63</w:t>
      </w:r>
      <w:r>
        <w:fldChar w:fldCharType="end"/>
      </w:r>
    </w:p>
    <w:p w14:paraId="14D2859E" w14:textId="6B072AE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3 Averages of Filter values with a sample rate of 4998.</w:t>
      </w:r>
      <w:r>
        <w:tab/>
      </w:r>
      <w:r>
        <w:fldChar w:fldCharType="begin"/>
      </w:r>
      <w:r>
        <w:instrText xml:space="preserve"> PAGEREF _Toc146551661 \h </w:instrText>
      </w:r>
      <w:r>
        <w:fldChar w:fldCharType="separate"/>
      </w:r>
      <w:r>
        <w:t>64</w:t>
      </w:r>
      <w:r>
        <w:fldChar w:fldCharType="end"/>
      </w:r>
    </w:p>
    <w:p w14:paraId="6B5CADAD" w14:textId="025015E9"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4 Madgwick and Kalman values with a sample rate of 100</w:t>
      </w:r>
      <w:r>
        <w:tab/>
      </w:r>
      <w:r>
        <w:fldChar w:fldCharType="begin"/>
      </w:r>
      <w:r>
        <w:instrText xml:space="preserve"> PAGEREF _Toc146551662 \h </w:instrText>
      </w:r>
      <w:r>
        <w:fldChar w:fldCharType="separate"/>
      </w:r>
      <w:r>
        <w:t>65</w:t>
      </w:r>
      <w:r>
        <w:fldChar w:fldCharType="end"/>
      </w:r>
    </w:p>
    <w:p w14:paraId="5D7FB74A" w14:textId="7A68267F"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5 Averages of Madgwick and Kalman values with a sample rate of 100</w:t>
      </w:r>
      <w:r>
        <w:tab/>
      </w:r>
      <w:r>
        <w:fldChar w:fldCharType="begin"/>
      </w:r>
      <w:r>
        <w:instrText xml:space="preserve"> PAGEREF _Toc146551663 \h </w:instrText>
      </w:r>
      <w:r>
        <w:fldChar w:fldCharType="separate"/>
      </w:r>
      <w:r>
        <w:t>65</w:t>
      </w:r>
      <w:r>
        <w:fldChar w:fldCharType="end"/>
      </w:r>
    </w:p>
    <w:p w14:paraId="07A76C06" w14:textId="1EA019A5"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6 Madgwick and Kalman values with a sample rate of 50</w:t>
      </w:r>
      <w:r>
        <w:tab/>
      </w:r>
      <w:r>
        <w:fldChar w:fldCharType="begin"/>
      </w:r>
      <w:r>
        <w:instrText xml:space="preserve"> PAGEREF _Toc146551664 \h </w:instrText>
      </w:r>
      <w:r>
        <w:fldChar w:fldCharType="separate"/>
      </w:r>
      <w:r>
        <w:t>66</w:t>
      </w:r>
      <w:r>
        <w:fldChar w:fldCharType="end"/>
      </w:r>
    </w:p>
    <w:p w14:paraId="3CE7E95D" w14:textId="1F9A6AF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7 Madgwick and Kalman values with a sample rate of 500</w:t>
      </w:r>
      <w:r>
        <w:tab/>
      </w:r>
      <w:r>
        <w:fldChar w:fldCharType="begin"/>
      </w:r>
      <w:r>
        <w:instrText xml:space="preserve"> PAGEREF _Toc146551665 \h </w:instrText>
      </w:r>
      <w:r>
        <w:fldChar w:fldCharType="separate"/>
      </w:r>
      <w:r>
        <w:t>66</w:t>
      </w:r>
      <w:r>
        <w:fldChar w:fldCharType="end"/>
      </w:r>
    </w:p>
    <w:p w14:paraId="27F05DB1" w14:textId="5A5A89C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8 Madgwick filter beta value set to 0.5 with a sample rate of 100</w:t>
      </w:r>
      <w:r>
        <w:tab/>
      </w:r>
      <w:r>
        <w:fldChar w:fldCharType="begin"/>
      </w:r>
      <w:r>
        <w:instrText xml:space="preserve"> PAGEREF _Toc146551666 \h </w:instrText>
      </w:r>
      <w:r>
        <w:fldChar w:fldCharType="separate"/>
      </w:r>
      <w:r>
        <w:t>66</w:t>
      </w:r>
      <w:r>
        <w:fldChar w:fldCharType="end"/>
      </w:r>
    </w:p>
    <w:p w14:paraId="4B471F06" w14:textId="6E2DBFF2"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9 Madgwick filter beta value set to 5.0 with a sample rate of 100</w:t>
      </w:r>
      <w:r>
        <w:tab/>
      </w:r>
      <w:r>
        <w:fldChar w:fldCharType="begin"/>
      </w:r>
      <w:r>
        <w:instrText xml:space="preserve"> PAGEREF _Toc146551667 \h </w:instrText>
      </w:r>
      <w:r>
        <w:fldChar w:fldCharType="separate"/>
      </w:r>
      <w:r>
        <w:t>67</w:t>
      </w:r>
      <w:r>
        <w:fldChar w:fldCharType="end"/>
      </w:r>
    </w:p>
    <w:p w14:paraId="027E0D37" w14:textId="7192DF05"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0 Neural network Model training summary</w:t>
      </w:r>
      <w:r>
        <w:tab/>
      </w:r>
      <w:r>
        <w:fldChar w:fldCharType="begin"/>
      </w:r>
      <w:r>
        <w:instrText xml:space="preserve"> PAGEREF _Toc146551668 \h </w:instrText>
      </w:r>
      <w:r>
        <w:fldChar w:fldCharType="separate"/>
      </w:r>
      <w:r>
        <w:t>67</w:t>
      </w:r>
      <w:r>
        <w:fldChar w:fldCharType="end"/>
      </w:r>
    </w:p>
    <w:p w14:paraId="38CD96E7" w14:textId="66BC7AE2"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1 Initial Neural Network Performance plot with default layer size of 10</w:t>
      </w:r>
      <w:r>
        <w:tab/>
      </w:r>
      <w:r>
        <w:fldChar w:fldCharType="begin"/>
      </w:r>
      <w:r>
        <w:instrText xml:space="preserve"> PAGEREF _Toc146551669 \h </w:instrText>
      </w:r>
      <w:r>
        <w:fldChar w:fldCharType="separate"/>
      </w:r>
      <w:r>
        <w:t>68</w:t>
      </w:r>
      <w:r>
        <w:fldChar w:fldCharType="end"/>
      </w:r>
    </w:p>
    <w:p w14:paraId="4222DDEF" w14:textId="20703EA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2 Initial Neural Network Error Histogram plot with default layer size of 10</w:t>
      </w:r>
      <w:r>
        <w:tab/>
      </w:r>
      <w:r>
        <w:fldChar w:fldCharType="begin"/>
      </w:r>
      <w:r>
        <w:instrText xml:space="preserve"> PAGEREF _Toc146551670 \h </w:instrText>
      </w:r>
      <w:r>
        <w:fldChar w:fldCharType="separate"/>
      </w:r>
      <w:r>
        <w:t>68</w:t>
      </w:r>
      <w:r>
        <w:fldChar w:fldCharType="end"/>
      </w:r>
    </w:p>
    <w:p w14:paraId="4EA8E547" w14:textId="6F9546D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3 Initial Neural Network Regression plots with default layer size of 10</w:t>
      </w:r>
      <w:r>
        <w:tab/>
      </w:r>
      <w:r>
        <w:fldChar w:fldCharType="begin"/>
      </w:r>
      <w:r>
        <w:instrText xml:space="preserve"> PAGEREF _Toc146551671 \h </w:instrText>
      </w:r>
      <w:r>
        <w:fldChar w:fldCharType="separate"/>
      </w:r>
      <w:r>
        <w:t>69</w:t>
      </w:r>
      <w:r>
        <w:fldChar w:fldCharType="end"/>
      </w:r>
    </w:p>
    <w:p w14:paraId="4070AB43" w14:textId="67E8F97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4 Initial Neural Network Performance plot with 20 layers</w:t>
      </w:r>
      <w:r>
        <w:tab/>
      </w:r>
      <w:r>
        <w:fldChar w:fldCharType="begin"/>
      </w:r>
      <w:r>
        <w:instrText xml:space="preserve"> PAGEREF _Toc146551672 \h </w:instrText>
      </w:r>
      <w:r>
        <w:fldChar w:fldCharType="separate"/>
      </w:r>
      <w:r>
        <w:t>70</w:t>
      </w:r>
      <w:r>
        <w:fldChar w:fldCharType="end"/>
      </w:r>
    </w:p>
    <w:p w14:paraId="3D66F458" w14:textId="3530811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5 Initial Neural Network Error Histogram plot with 20 layers</w:t>
      </w:r>
      <w:r>
        <w:tab/>
      </w:r>
      <w:r>
        <w:fldChar w:fldCharType="begin"/>
      </w:r>
      <w:r>
        <w:instrText xml:space="preserve"> PAGEREF _Toc146551673 \h </w:instrText>
      </w:r>
      <w:r>
        <w:fldChar w:fldCharType="separate"/>
      </w:r>
      <w:r>
        <w:t>70</w:t>
      </w:r>
      <w:r>
        <w:fldChar w:fldCharType="end"/>
      </w:r>
    </w:p>
    <w:p w14:paraId="31B8A6FE" w14:textId="28D50B18"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6 Initial Neural Network Regression plot with 20 layers</w:t>
      </w:r>
      <w:r>
        <w:tab/>
      </w:r>
      <w:r>
        <w:fldChar w:fldCharType="begin"/>
      </w:r>
      <w:r>
        <w:instrText xml:space="preserve"> PAGEREF _Toc146551674 \h </w:instrText>
      </w:r>
      <w:r>
        <w:fldChar w:fldCharType="separate"/>
      </w:r>
      <w:r>
        <w:t>71</w:t>
      </w:r>
      <w:r>
        <w:fldChar w:fldCharType="end"/>
      </w:r>
    </w:p>
    <w:p w14:paraId="13EB1BA5" w14:textId="3A872778"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7 Initial Neural Network Training State plot with 20 layers</w:t>
      </w:r>
      <w:r>
        <w:tab/>
      </w:r>
      <w:r>
        <w:fldChar w:fldCharType="begin"/>
      </w:r>
      <w:r>
        <w:instrText xml:space="preserve"> PAGEREF _Toc146551675 \h </w:instrText>
      </w:r>
      <w:r>
        <w:fldChar w:fldCharType="separate"/>
      </w:r>
      <w:r>
        <w:t>71</w:t>
      </w:r>
      <w:r>
        <w:fldChar w:fldCharType="end"/>
      </w:r>
    </w:p>
    <w:p w14:paraId="3D90335A" w14:textId="15BE3D8F"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8 Plot IMU and robot values from t=1000 to t=1300 from a dataset of 4999 values</w:t>
      </w:r>
      <w:r>
        <w:tab/>
      </w:r>
      <w:r>
        <w:fldChar w:fldCharType="begin"/>
      </w:r>
      <w:r>
        <w:instrText xml:space="preserve"> PAGEREF _Toc146551676 \h </w:instrText>
      </w:r>
      <w:r>
        <w:fldChar w:fldCharType="separate"/>
      </w:r>
      <w:r>
        <w:t>72</w:t>
      </w:r>
      <w:r>
        <w:fldChar w:fldCharType="end"/>
      </w:r>
    </w:p>
    <w:p w14:paraId="600ED631" w14:textId="11B97FF1"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9 Filter and Robot angles after new offset values – looks OK</w:t>
      </w:r>
      <w:r>
        <w:tab/>
      </w:r>
      <w:r>
        <w:fldChar w:fldCharType="begin"/>
      </w:r>
      <w:r>
        <w:instrText xml:space="preserve"> PAGEREF _Toc146551677 \h </w:instrText>
      </w:r>
      <w:r>
        <w:fldChar w:fldCharType="separate"/>
      </w:r>
      <w:r>
        <w:t>73</w:t>
      </w:r>
      <w:r>
        <w:fldChar w:fldCharType="end"/>
      </w:r>
    </w:p>
    <w:p w14:paraId="343BEF1E" w14:textId="3B5A30C0"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0 Filter and Arm results after new offset values - samples from 100-300.</w:t>
      </w:r>
      <w:r>
        <w:tab/>
      </w:r>
      <w:r>
        <w:fldChar w:fldCharType="begin"/>
      </w:r>
      <w:r>
        <w:instrText xml:space="preserve"> PAGEREF _Toc146551678 \h </w:instrText>
      </w:r>
      <w:r>
        <w:fldChar w:fldCharType="separate"/>
      </w:r>
      <w:r>
        <w:t>73</w:t>
      </w:r>
      <w:r>
        <w:fldChar w:fldCharType="end"/>
      </w:r>
    </w:p>
    <w:p w14:paraId="7A511927" w14:textId="26D5BD4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1 Filter and Arm results after new offset values - samples from 1000-1300.</w:t>
      </w:r>
      <w:r>
        <w:tab/>
      </w:r>
      <w:r>
        <w:fldChar w:fldCharType="begin"/>
      </w:r>
      <w:r>
        <w:instrText xml:space="preserve"> PAGEREF _Toc146551679 \h </w:instrText>
      </w:r>
      <w:r>
        <w:fldChar w:fldCharType="separate"/>
      </w:r>
      <w:r>
        <w:t>74</w:t>
      </w:r>
      <w:r>
        <w:fldChar w:fldCharType="end"/>
      </w:r>
    </w:p>
    <w:p w14:paraId="143EE368" w14:textId="33AE9619"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2 Filter and Arm results after new offset values - samples from 3000-3300.</w:t>
      </w:r>
      <w:r>
        <w:tab/>
      </w:r>
      <w:r>
        <w:fldChar w:fldCharType="begin"/>
      </w:r>
      <w:r>
        <w:instrText xml:space="preserve"> PAGEREF _Toc146551680 \h </w:instrText>
      </w:r>
      <w:r>
        <w:fldChar w:fldCharType="separate"/>
      </w:r>
      <w:r>
        <w:t>74</w:t>
      </w:r>
      <w:r>
        <w:fldChar w:fldCharType="end"/>
      </w:r>
    </w:p>
    <w:p w14:paraId="4BA6D889" w14:textId="57A77596"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3 Filter and Arm results after new offset values - samples from 4500-4999.</w:t>
      </w:r>
      <w:r>
        <w:tab/>
      </w:r>
      <w:r>
        <w:fldChar w:fldCharType="begin"/>
      </w:r>
      <w:r>
        <w:instrText xml:space="preserve"> PAGEREF _Toc146551681 \h </w:instrText>
      </w:r>
      <w:r>
        <w:fldChar w:fldCharType="separate"/>
      </w:r>
      <w:r>
        <w:t>74</w:t>
      </w:r>
      <w:r>
        <w:fldChar w:fldCharType="end"/>
      </w:r>
    </w:p>
    <w:p w14:paraId="5ACDCBBF" w14:textId="6C08A3A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4 Training state plot after alignment optimisation</w:t>
      </w:r>
      <w:r>
        <w:tab/>
      </w:r>
      <w:r>
        <w:fldChar w:fldCharType="begin"/>
      </w:r>
      <w:r>
        <w:instrText xml:space="preserve"> PAGEREF _Toc146551682 \h </w:instrText>
      </w:r>
      <w:r>
        <w:fldChar w:fldCharType="separate"/>
      </w:r>
      <w:r>
        <w:t>75</w:t>
      </w:r>
      <w:r>
        <w:fldChar w:fldCharType="end"/>
      </w:r>
    </w:p>
    <w:p w14:paraId="240E3F45" w14:textId="0CFC071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5 Performance plot after alignment optimisation</w:t>
      </w:r>
      <w:r>
        <w:tab/>
      </w:r>
      <w:r>
        <w:fldChar w:fldCharType="begin"/>
      </w:r>
      <w:r>
        <w:instrText xml:space="preserve"> PAGEREF _Toc146551683 \h </w:instrText>
      </w:r>
      <w:r>
        <w:fldChar w:fldCharType="separate"/>
      </w:r>
      <w:r>
        <w:t>76</w:t>
      </w:r>
      <w:r>
        <w:fldChar w:fldCharType="end"/>
      </w:r>
    </w:p>
    <w:p w14:paraId="519E0E96" w14:textId="56BDF800"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6 Error Histogram plot after alignment optimisation</w:t>
      </w:r>
      <w:r>
        <w:tab/>
      </w:r>
      <w:r>
        <w:fldChar w:fldCharType="begin"/>
      </w:r>
      <w:r>
        <w:instrText xml:space="preserve"> PAGEREF _Toc146551684 \h </w:instrText>
      </w:r>
      <w:r>
        <w:fldChar w:fldCharType="separate"/>
      </w:r>
      <w:r>
        <w:t>76</w:t>
      </w:r>
      <w:r>
        <w:fldChar w:fldCharType="end"/>
      </w:r>
    </w:p>
    <w:p w14:paraId="37A26623" w14:textId="5945BC47"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7 Regression plot after alignment optimisation</w:t>
      </w:r>
      <w:r>
        <w:tab/>
      </w:r>
      <w:r>
        <w:fldChar w:fldCharType="begin"/>
      </w:r>
      <w:r>
        <w:instrText xml:space="preserve"> PAGEREF _Toc146551685 \h </w:instrText>
      </w:r>
      <w:r>
        <w:fldChar w:fldCharType="separate"/>
      </w:r>
      <w:r>
        <w:t>77</w:t>
      </w:r>
      <w:r>
        <w:fldChar w:fldCharType="end"/>
      </w:r>
    </w:p>
    <w:p w14:paraId="6C3517CA" w14:textId="7BC53700" w:rsidR="00F24F35" w:rsidRDefault="00F24F35">
      <w:pPr>
        <w:pStyle w:val="TableofFigures"/>
        <w:rPr>
          <w:rFonts w:asciiTheme="minorHAnsi" w:eastAsiaTheme="minorEastAsia" w:hAnsiTheme="minorHAnsi" w:cstheme="minorBidi"/>
          <w:kern w:val="2"/>
          <w:szCs w:val="22"/>
          <w:lang w:eastAsia="zh-CN"/>
          <w14:ligatures w14:val="standardContextual"/>
        </w:rPr>
      </w:pPr>
      <w:r>
        <w:lastRenderedPageBreak/>
        <w:t>Figure 7.1  IMU Calibration graphs for Central Camera IMU</w:t>
      </w:r>
      <w:r>
        <w:tab/>
      </w:r>
      <w:r>
        <w:fldChar w:fldCharType="begin"/>
      </w:r>
      <w:r>
        <w:instrText xml:space="preserve"> PAGEREF _Toc146551686 \h </w:instrText>
      </w:r>
      <w:r>
        <w:fldChar w:fldCharType="separate"/>
      </w:r>
      <w:r>
        <w:t>84</w:t>
      </w:r>
      <w:r>
        <w:fldChar w:fldCharType="end"/>
      </w:r>
    </w:p>
    <w:p w14:paraId="4BDEA0BC" w14:textId="0AE65720" w:rsidR="00F24F35" w:rsidRDefault="00F24F35">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6551687 \h </w:instrText>
      </w:r>
      <w:r>
        <w:fldChar w:fldCharType="separate"/>
      </w:r>
      <w:r>
        <w:t>85</w:t>
      </w:r>
      <w:r>
        <w:fldChar w:fldCharType="end"/>
      </w:r>
    </w:p>
    <w:p w14:paraId="36C92BFB" w14:textId="5A3BF514" w:rsidR="00F24F35" w:rsidRDefault="00F24F35">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6551688 \h </w:instrText>
      </w:r>
      <w:r>
        <w:fldChar w:fldCharType="separate"/>
      </w:r>
      <w:r>
        <w:t>85</w:t>
      </w:r>
      <w:r>
        <w:fldChar w:fldCharType="end"/>
      </w:r>
    </w:p>
    <w:p w14:paraId="5EA9144C" w14:textId="24CFA4F0" w:rsidR="00F24F35" w:rsidRDefault="00F24F35">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6551689 \h </w:instrText>
      </w:r>
      <w:r>
        <w:fldChar w:fldCharType="separate"/>
      </w:r>
      <w:r>
        <w:t>85</w:t>
      </w:r>
      <w:r>
        <w:fldChar w:fldCharType="end"/>
      </w:r>
    </w:p>
    <w:p w14:paraId="177C98D4" w14:textId="2E13B69E" w:rsidR="00F24F35" w:rsidRDefault="00F24F35">
      <w:pPr>
        <w:pStyle w:val="TableofFigures"/>
        <w:rPr>
          <w:rFonts w:asciiTheme="minorHAnsi" w:eastAsiaTheme="minorEastAsia" w:hAnsiTheme="minorHAnsi" w:cstheme="minorBidi"/>
          <w:kern w:val="2"/>
          <w:szCs w:val="22"/>
          <w:lang w:eastAsia="zh-CN"/>
          <w14:ligatures w14:val="standardContextual"/>
        </w:rPr>
      </w:pPr>
      <w:r>
        <w:t>Figure 7.5 Figure  IMU Calibration graphs for Right Rear IMU</w:t>
      </w:r>
      <w:r>
        <w:tab/>
      </w:r>
      <w:r>
        <w:fldChar w:fldCharType="begin"/>
      </w:r>
      <w:r>
        <w:instrText xml:space="preserve"> PAGEREF _Toc146551690 \h </w:instrText>
      </w:r>
      <w:r>
        <w:fldChar w:fldCharType="separate"/>
      </w:r>
      <w:r>
        <w:t>86</w:t>
      </w:r>
      <w:r>
        <w:fldChar w:fldCharType="end"/>
      </w:r>
    </w:p>
    <w:p w14:paraId="24729754" w14:textId="5156FC48" w:rsidR="00951044" w:rsidRPr="00280F56" w:rsidRDefault="00D03434" w:rsidP="00252943">
      <w:r w:rsidRPr="00280F56">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15" w:name="_Toc146552331"/>
      <w:r w:rsidR="00586617" w:rsidRPr="00280F56">
        <w:t>Introduction</w:t>
      </w:r>
      <w:bookmarkEnd w:id="15"/>
    </w:p>
    <w:p w14:paraId="47B6B725" w14:textId="63390EA1" w:rsidR="009E25F6" w:rsidRPr="00280F56" w:rsidRDefault="003B7727" w:rsidP="00C0493D">
      <w:pPr>
        <w:pStyle w:val="Heading2"/>
        <w:rPr>
          <w:noProof w:val="0"/>
        </w:rPr>
      </w:pPr>
      <w:bookmarkStart w:id="16" w:name="_Toc146552332"/>
      <w:r w:rsidRPr="00280F56">
        <w:rPr>
          <w:noProof w:val="0"/>
        </w:rPr>
        <w:t>Motivation</w:t>
      </w:r>
      <w:bookmarkEnd w:id="16"/>
    </w:p>
    <w:p w14:paraId="17DEBCE0" w14:textId="1C037452"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 xml:space="preserve">over) is </w:t>
      </w:r>
      <w:r w:rsidR="001513DF">
        <w:t>required</w:t>
      </w:r>
      <w:r w:rsidRPr="00280F56">
        <w:t>,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17" w:name="_Toc146552333"/>
      <w:r w:rsidRPr="00280F56">
        <w:rPr>
          <w:noProof w:val="0"/>
        </w:rPr>
        <w:t>NZ Farm information</w:t>
      </w:r>
      <w:r w:rsidR="00BD64C9" w:rsidRPr="00280F56">
        <w:rPr>
          <w:noProof w:val="0"/>
        </w:rPr>
        <w:t xml:space="preserve"> and desired data</w:t>
      </w:r>
      <w:bookmarkEnd w:id="17"/>
    </w:p>
    <w:p w14:paraId="368422D9" w14:textId="1A463FE3"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commentRangeStart w:id="18"/>
      <w:commentRangeStart w:id="19"/>
      <w:commentRangeStart w:id="20"/>
      <w:r w:rsidR="006E5D54"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commentRangeEnd w:id="18"/>
      <w:r w:rsidR="00811DC8" w:rsidRPr="00280F56">
        <w:rPr>
          <w:rStyle w:val="CommentReference"/>
          <w:rFonts w:asciiTheme="minorHAnsi" w:hAnsiTheme="minorHAnsi"/>
        </w:rPr>
        <w:commentReference w:id="18"/>
      </w:r>
      <w:commentRangeEnd w:id="19"/>
      <w:r w:rsidR="0035760E" w:rsidRPr="00280F56">
        <w:rPr>
          <w:rStyle w:val="CommentReference"/>
          <w:rFonts w:asciiTheme="minorHAnsi" w:hAnsiTheme="minorHAnsi"/>
        </w:rPr>
        <w:commentReference w:id="19"/>
      </w:r>
      <w:commentRangeEnd w:id="20"/>
      <w:r w:rsidR="00F24F35">
        <w:rPr>
          <w:rStyle w:val="CommentReference"/>
          <w:rFonts w:asciiTheme="minorHAnsi" w:hAnsiTheme="minorHAnsi"/>
        </w:rPr>
        <w:commentReference w:id="20"/>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92%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26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6C7C1C5C"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commentRangeStart w:id="21"/>
      <w:commentRangeEnd w:id="21"/>
      <w:r w:rsidR="00044542" w:rsidRPr="00280F56">
        <w:rPr>
          <w:rStyle w:val="CommentReference"/>
          <w:rFonts w:asciiTheme="minorHAnsi" w:hAnsiTheme="minorHAnsi"/>
        </w:rPr>
        <w:commentReference w:id="21"/>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D40BA6" w:rsidRPr="00280F5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rsidRPr="00280F56">
        <w:fldChar w:fldCharType="separate"/>
      </w:r>
      <w:r w:rsidR="00D40BA6" w:rsidRPr="00280F56">
        <w:rPr>
          <w:noProof/>
        </w:rPr>
        <w:t>(Derek W. Bailey, Mark G. Trotter, Colt W. Knight, 2018)</w:t>
      </w:r>
      <w:r w:rsidR="003F68CD" w:rsidRPr="00280F56">
        <w:fldChar w:fldCharType="end"/>
      </w:r>
      <w:r w:rsidR="00461337" w:rsidRPr="00280F56">
        <w:t>.</w:t>
      </w:r>
      <w:r w:rsidR="00C65974" w:rsidRPr="00280F56">
        <w:br/>
      </w:r>
      <w:r w:rsidR="00C65974" w:rsidRPr="00280F56">
        <w:lastRenderedPageBreak/>
        <w:br/>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C65974" w:rsidRPr="00280F5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C65974" w:rsidRPr="00280F56">
        <w:fldChar w:fldCharType="separate"/>
      </w:r>
      <w:r w:rsidR="00C65974" w:rsidRPr="00280F56">
        <w:rPr>
          <w:noProof/>
        </w:rPr>
        <w:t>(Y Ropert-Coudert,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w:t>
      </w:r>
      <w:proofErr w:type="gramStart"/>
      <w:r w:rsidR="00C65974" w:rsidRPr="00280F56">
        <w:t>errors</w:t>
      </w:r>
      <w:proofErr w:type="gramEnd"/>
      <w:r w:rsidR="00C65974" w:rsidRPr="00280F56">
        <w:t xml:space="preserve"> but this project will not explore these further.</w:t>
      </w:r>
    </w:p>
    <w:p w14:paraId="683B8F2D" w14:textId="0A4FA7D0"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C65974" w:rsidRPr="00280F56">
        <w:t xml:space="preserve"> and the rationale for using a rover for data capture is outlined. Besides battery life and route planning, the next major issue of using a rover on alpine terrain is object avoidance, and various sensor types are presented and the reason for using a camera as the main sensor (with assistance from others) is presented. One issue effecting the use of a camera is image stabilisation, especially when a rover could be travelling at high speeds. Various image stabilisation methodologies are presented and the utilisation of </w:t>
      </w:r>
      <w:r w:rsidR="00A125C7" w:rsidRPr="00280F56">
        <w:t>IMU</w:t>
      </w:r>
      <w:r w:rsidR="00C65974" w:rsidRPr="00280F56">
        <w:t>s is outlined.</w:t>
      </w:r>
    </w:p>
    <w:p w14:paraId="0FBAB2B1" w14:textId="77777777" w:rsidR="00983782" w:rsidRPr="00280F56" w:rsidRDefault="00983782" w:rsidP="00710A5E">
      <w:pPr>
        <w:pStyle w:val="BodyText"/>
      </w:pPr>
    </w:p>
    <w:p w14:paraId="01A0BC04" w14:textId="44CDF5F2" w:rsidR="008A12AF" w:rsidRPr="00280F56" w:rsidRDefault="00952362" w:rsidP="00710A5E">
      <w:pPr>
        <w:pStyle w:val="Heading3"/>
        <w:rPr>
          <w:noProof w:val="0"/>
        </w:rPr>
      </w:pPr>
      <w:bookmarkStart w:id="22" w:name="_Toc146552334"/>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22"/>
    </w:p>
    <w:p w14:paraId="3054FED3" w14:textId="108F8329" w:rsidR="0094417A" w:rsidRPr="00280F56" w:rsidRDefault="009675CC" w:rsidP="0094417A">
      <w:pPr>
        <w:pStyle w:val="BodyText"/>
      </w:pPr>
      <w:bookmarkStart w:id="23"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167088FC"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xml:space="preserve">, </w:t>
      </w:r>
      <w:proofErr w:type="spellStart"/>
      <w:r w:rsidR="009675CC" w:rsidRPr="00280F56">
        <w:rPr>
          <w:rStyle w:val="BodyTextChar"/>
        </w:rPr>
        <w:t>LongRange</w:t>
      </w:r>
      <w:proofErr w:type="spellEnd"/>
      <w:r w:rsidR="004E53CB" w:rsidRPr="00280F56">
        <w:rPr>
          <w:rStyle w:val="BodyTextChar"/>
        </w:rPr>
        <w:t xml:space="preserve"> Wireless Area Network</w:t>
      </w:r>
      <w:r w:rsidR="009675CC" w:rsidRPr="00280F56">
        <w:rPr>
          <w:rStyle w:val="BodyTextChar"/>
        </w:rPr>
        <w:t xml:space="preserve"> (</w:t>
      </w:r>
      <w:proofErr w:type="spellStart"/>
      <w:r w:rsidR="009675CC" w:rsidRPr="00280F56">
        <w:rPr>
          <w:rStyle w:val="BodyTextChar"/>
        </w:rPr>
        <w:t>L</w:t>
      </w:r>
      <w:r w:rsidR="004E53CB" w:rsidRPr="00280F56">
        <w:rPr>
          <w:rStyle w:val="BodyTextChar"/>
        </w:rPr>
        <w:t>o</w:t>
      </w:r>
      <w:r w:rsidR="009675CC" w:rsidRPr="00280F56">
        <w:rPr>
          <w:rStyle w:val="BodyTextChar"/>
        </w:rPr>
        <w:t>R</w:t>
      </w:r>
      <w:r w:rsidR="004E53CB" w:rsidRPr="00280F56">
        <w:rPr>
          <w:rStyle w:val="BodyTextChar"/>
        </w:rPr>
        <w:t>aWAN</w:t>
      </w:r>
      <w:proofErr w:type="spellEnd"/>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proofErr w:type="spellStart"/>
      <w:r w:rsidR="009675CC" w:rsidRPr="00280F56">
        <w:t>Wifi</w:t>
      </w:r>
      <w:proofErr w:type="spellEnd"/>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lastRenderedPageBreak/>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6C980A55"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cellular service, dedicated radio links and Long-Range Wireless Area Network (</w:t>
      </w:r>
      <w:proofErr w:type="spellStart"/>
      <w:r w:rsidR="00461337" w:rsidRPr="00280F56">
        <w:rPr>
          <w:rStyle w:val="BodyTextChar"/>
        </w:rPr>
        <w:t>LoRaWAN</w:t>
      </w:r>
      <w:proofErr w:type="spellEnd"/>
      <w:r w:rsidR="00461337" w:rsidRPr="00280F56">
        <w:rPr>
          <w:rStyle w:val="BodyTextChar"/>
        </w:rPr>
        <w:t xml:space="preserve">).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r w:rsidRPr="00280F56">
        <w:rPr>
          <w:lang w:eastAsia="en-NZ"/>
        </w:rPr>
        <w:t xml:space="preserve">4 satellites greater than 15 degrees above the horizontal plane for GPS </w:t>
      </w:r>
      <w:proofErr w:type="gramStart"/>
      <w:r w:rsidR="00461337" w:rsidRPr="00280F56">
        <w:rPr>
          <w:lang w:eastAsia="en-NZ"/>
        </w:rPr>
        <w:t>location</w:t>
      </w:r>
      <w:proofErr w:type="gramEnd"/>
      <w:r w:rsidR="00461337" w:rsidRPr="00280F56">
        <w:rPr>
          <w:lang w:eastAsia="en-NZ"/>
        </w:rPr>
        <w:t xml:space="preserve">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xml:space="preserve">. While GPS is a free service, satellite data is expensive, location-restrained, </w:t>
      </w:r>
      <w:proofErr w:type="gramStart"/>
      <w:r w:rsidRPr="00280F56">
        <w:rPr>
          <w:lang w:eastAsia="en-NZ"/>
        </w:rPr>
        <w:t>power-hungry</w:t>
      </w:r>
      <w:proofErr w:type="gramEnd"/>
      <w:r w:rsidRPr="00280F56">
        <w:rPr>
          <w:lang w:eastAsia="en-NZ"/>
        </w:rPr>
        <w:t xml:space="preserve"> and generally slow although companies such as Iridium are improving their 1.4kbs links to 512kbs and </w:t>
      </w:r>
      <w:proofErr w:type="spellStart"/>
      <w:r w:rsidRPr="00280F56">
        <w:rPr>
          <w:lang w:eastAsia="en-NZ"/>
        </w:rPr>
        <w:t>StarLink</w:t>
      </w:r>
      <w:proofErr w:type="spellEnd"/>
      <w:r w:rsidRPr="00280F56">
        <w:rPr>
          <w:lang w:eastAsia="en-NZ"/>
        </w:rPr>
        <w:t xml:space="preserve"> has recently expanded its operations in New Zealand with promises of greater than 50Mb/s upload speeds. </w:t>
      </w:r>
      <w:proofErr w:type="spellStart"/>
      <w:r w:rsidRPr="00280F56">
        <w:rPr>
          <w:lang w:eastAsia="en-NZ"/>
        </w:rPr>
        <w:t>Starlink</w:t>
      </w:r>
      <w:proofErr w:type="spellEnd"/>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t xml:space="preserve">The use of GPS is </w:t>
      </w:r>
      <w:proofErr w:type="gramStart"/>
      <w:r w:rsidR="00A125C7" w:rsidRPr="00280F56">
        <w:t>free</w:t>
      </w:r>
      <w:proofErr w:type="gramEnd"/>
      <w:r w:rsidR="00A125C7" w:rsidRPr="00280F56">
        <w:t xml:space="preserve"> and transmitters are ubiquitous and are low-cost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798B1857" w14:textId="3D4C1A10" w:rsidR="00283CB1" w:rsidRPr="00280F56" w:rsidRDefault="00283CB1" w:rsidP="00F446C9">
      <w:pPr>
        <w:pStyle w:val="BodyText"/>
      </w:pPr>
      <w:r w:rsidRPr="00280F56">
        <w:t>Cellular technologies (4G</w:t>
      </w:r>
      <w:r w:rsidR="00280F56">
        <w:t>, 5G</w:t>
      </w:r>
      <w:r w:rsidRPr="00280F56">
        <w:t>). Public cellular technology support in the high country is sparse</w:t>
      </w:r>
      <w:r w:rsidR="00A125C7" w:rsidRPr="00280F56">
        <w:t xml:space="preserve"> although recent </w:t>
      </w:r>
      <w:proofErr w:type="spellStart"/>
      <w:r w:rsidR="00A125C7" w:rsidRPr="00280F56">
        <w:t>OneNZ</w:t>
      </w:r>
      <w:proofErr w:type="spellEnd"/>
      <w:r w:rsidR="00A125C7" w:rsidRPr="00280F56">
        <w:t xml:space="preserve"> announcements are supplementing cellular support with the use of </w:t>
      </w:r>
      <w:proofErr w:type="spellStart"/>
      <w:r w:rsidR="00A125C7" w:rsidRPr="00280F56">
        <w:t>Starlink</w:t>
      </w:r>
      <w:proofErr w:type="spellEnd"/>
      <w:r w:rsidR="00A125C7" w:rsidRPr="00280F56">
        <w:t xml:space="preserve">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lastRenderedPageBreak/>
        <w:br/>
      </w:r>
      <w:r w:rsidR="00280F56">
        <w:t>Fifth generation (</w:t>
      </w:r>
      <w:r w:rsidRPr="00280F56">
        <w:t>5G</w:t>
      </w:r>
      <w:r w:rsidR="00280F56">
        <w:t>)</w:t>
      </w:r>
      <w:r w:rsidRPr="00280F56">
        <w:t xml:space="preserve"> </w:t>
      </w:r>
      <w:r w:rsidR="00280F56">
        <w:t>c</w:t>
      </w:r>
      <w:r w:rsidRPr="00280F56">
        <w:t xml:space="preserve">ellular </w:t>
      </w:r>
      <w:r w:rsidR="00280F56">
        <w:t>t</w:t>
      </w:r>
      <w:r w:rsidRPr="00280F56">
        <w:t>echnologies (Cat-M1, LTE-M, Narrowband-IoT)</w:t>
      </w:r>
      <w:r w:rsidR="00280F56">
        <w:t xml:space="preserve"> </w:t>
      </w:r>
      <w:r w:rsidRPr="00280F56">
        <w:t xml:space="preserve">chipsets are cheaper than 4G chips but due to limited demand, costs are still somewhat high. This will most likely change as demand increases. </w:t>
      </w:r>
      <w:r w:rsidRPr="00280F56">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4G </w:t>
      </w:r>
      <w:r w:rsidR="00F83ED1" w:rsidRPr="00280F56">
        <w:t xml:space="preserve">(10-15km) </w:t>
      </w:r>
      <w:r w:rsidRPr="00280F56">
        <w:t xml:space="preserve">since it extends the same LTE-based cellular technology underpinning these.  </w:t>
      </w:r>
      <w:r w:rsidRPr="00280F56">
        <w:br/>
        <w:t>LTE-M is a competitive system to Cat-M1</w:t>
      </w:r>
      <w:r w:rsidR="00F83ED1" w:rsidRPr="00280F56">
        <w:t xml:space="preserve"> with similar features.</w:t>
      </w:r>
      <w:r w:rsidRPr="00280F56">
        <w:br/>
        <w:t>Narrowband-</w:t>
      </w:r>
      <w:r w:rsidR="00280F56">
        <w:t xml:space="preserve">Internet of Things </w:t>
      </w:r>
      <w:r w:rsidRPr="00280F56">
        <w:t>(</w:t>
      </w:r>
      <w:proofErr w:type="spellStart"/>
      <w:r w:rsidRPr="00280F56">
        <w:t>NbIoT</w:t>
      </w:r>
      <w:proofErr w:type="spellEnd"/>
      <w:r w:rsidRPr="00280F56">
        <w:t xml:space="preserve">) sacrifices throughput (250kbs maximum upload with a payload size of up to 1600 bytes) for extended range and improved power usage. </w:t>
      </w:r>
      <w:r w:rsidRPr="00280F56">
        <w:br/>
        <w:t xml:space="preserve">All </w:t>
      </w:r>
      <w:r w:rsidR="008533DA" w:rsidRPr="00280F56">
        <w:t xml:space="preserve">5G </w:t>
      </w:r>
      <w:r w:rsidRPr="00280F56">
        <w:t xml:space="preserve">technologies mentioned here can support more than 55,000 simultaneous clients. </w:t>
      </w:r>
      <w:r w:rsidRPr="00280F56">
        <w:br/>
      </w:r>
      <w:r w:rsidRPr="00280F56">
        <w:rPr>
          <w:noProof/>
        </w:rPr>
        <w:drawing>
          <wp:inline distT="0" distB="0" distL="0" distR="0" wp14:anchorId="6FDDDEA9" wp14:editId="2DB3EC09">
            <wp:extent cx="5731510" cy="2865755"/>
            <wp:effectExtent l="0" t="0" r="2540" b="0"/>
            <wp:docPr id="1" name="Picture 1" descr="Differentiating Cat-M1, NB-IoT and GSM-IoT.&#10;Sour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fferentiating Cat-M1, NB-IoT and GSM-IoT.&#10;Source: "/>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0BE87EE" w14:textId="18931771" w:rsidR="00283CB1" w:rsidRPr="00280F56" w:rsidRDefault="00283CB1" w:rsidP="00352A0E">
      <w:pPr>
        <w:pStyle w:val="Caption"/>
      </w:pPr>
      <w:bookmarkStart w:id="24" w:name="_Toc146547280"/>
      <w:bookmarkStart w:id="25" w:name="_Toc146551640"/>
      <w:r w:rsidRPr="00280F56">
        <w:t xml:space="preserve">Figure </w:t>
      </w:r>
      <w:r w:rsidR="00D75431">
        <w:fldChar w:fldCharType="begin"/>
      </w:r>
      <w:r w:rsidR="00D75431">
        <w:instrText xml:space="preserve"> STYLEREF 1 \s </w:instrText>
      </w:r>
      <w:r w:rsidR="00D75431">
        <w:fldChar w:fldCharType="separate"/>
      </w:r>
      <w:r w:rsidR="00D75431">
        <w:t>1</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w:t>
      </w:r>
      <w:r w:rsidR="00D75431">
        <w:fldChar w:fldCharType="end"/>
      </w:r>
      <w:r w:rsidRPr="00280F56">
        <w:t xml:space="preserve">  Differentiating Cat-M1 and NB-IoT technologies. Image from </w:t>
      </w:r>
      <w:r w:rsidR="0068564C" w:rsidRPr="00280F56">
        <w:fldChar w:fldCharType="begin" w:fldLock="1"/>
      </w:r>
      <w:r w:rsidR="0003482D" w:rsidRPr="00280F56">
        <w:instrText>ADDIN CSL_CITATION {"citationItems":[{"id":"ITEM-1","itemData":{"URL":"https://www.3gpp.org/news-events/1805-iot_r14","accessed":{"date-parts":[["2021","1","5"]]},"id":"ITEM-1","issued":{"date-parts":[["2016"]]},"title":"Standards for the IoT","type":"webpage"},"uris":["http://www.mendeley.com/documents/?uuid=157ab496-ecad-301f-9337-27cad56dd4b6"]}],"mendeley":{"formattedCitation":"(&lt;i&gt;Standards for the IoT&lt;/i&gt;, 2016)","plainTextFormattedCitation":"(Standards for the IoT, 2016)","previouslyFormattedCitation":"(&lt;i&gt;Standards for the IoT&lt;/i&gt;, 2016)"},"properties":{"noteIndex":0},"schema":"https://github.com/citation-style-language/schema/raw/master/csl-citation.json"}</w:instrText>
      </w:r>
      <w:r w:rsidR="0068564C" w:rsidRPr="00280F56">
        <w:fldChar w:fldCharType="separate"/>
      </w:r>
      <w:r w:rsidR="0068564C" w:rsidRPr="00280F56">
        <w:t>(</w:t>
      </w:r>
      <w:r w:rsidR="0068564C" w:rsidRPr="00280F56">
        <w:rPr>
          <w:i/>
        </w:rPr>
        <w:t>Standards for the IoT</w:t>
      </w:r>
      <w:r w:rsidR="0068564C" w:rsidRPr="00280F56">
        <w:t>, 2016)</w:t>
      </w:r>
      <w:bookmarkEnd w:id="24"/>
      <w:bookmarkEnd w:id="25"/>
      <w:r w:rsidR="0068564C" w:rsidRPr="00280F56">
        <w:fldChar w:fldCharType="end"/>
      </w:r>
    </w:p>
    <w:p w14:paraId="064B92A3" w14:textId="0FBCF1E7" w:rsidR="00280F56" w:rsidRPr="00CC4FAC" w:rsidRDefault="00CC4FAC" w:rsidP="00C90D24">
      <w:pPr>
        <w:pStyle w:val="BodyText"/>
        <w:rPr>
          <w:u w:val="single"/>
        </w:rPr>
      </w:pPr>
      <w:r w:rsidRPr="00CC4FAC">
        <w:rPr>
          <w:u w:val="single"/>
        </w:rPr>
        <w:t>Dedicated link RF options</w:t>
      </w:r>
    </w:p>
    <w:p w14:paraId="4CFD6041" w14:textId="1E245889" w:rsidR="00DB53A4" w:rsidRPr="00280F56" w:rsidRDefault="0068564C" w:rsidP="00C90D24">
      <w:pPr>
        <w:pStyle w:val="BodyText"/>
        <w:rPr>
          <w:rFonts w:asciiTheme="minorHAnsi" w:hAnsiTheme="minorHAnsi"/>
          <w:szCs w:val="22"/>
          <w:lang w:eastAsia="en-NZ"/>
        </w:rPr>
      </w:pPr>
      <w:r w:rsidRPr="00280F56">
        <w:rPr>
          <w:lang w:eastAsia="en-NZ"/>
        </w:rPr>
        <w:t>WiMAX (</w:t>
      </w:r>
      <w:proofErr w:type="spellStart"/>
      <w:r w:rsidRPr="00280F56">
        <w:rPr>
          <w:lang w:eastAsia="en-NZ"/>
        </w:rPr>
        <w:t>WorldwIde</w:t>
      </w:r>
      <w:proofErr w:type="spellEnd"/>
      <w:r w:rsidRPr="00280F56">
        <w:rPr>
          <w:lang w:eastAsia="en-NZ"/>
        </w:rPr>
        <w:t xml:space="preserve"> operability over </w:t>
      </w:r>
      <w:proofErr w:type="spellStart"/>
      <w:r w:rsidRPr="00280F56">
        <w:rPr>
          <w:lang w:eastAsia="en-NZ"/>
        </w:rPr>
        <w:t>MicrowAve</w:t>
      </w:r>
      <w:proofErr w:type="spellEnd"/>
      <w:r w:rsidRPr="00280F56">
        <w:rPr>
          <w:lang w:eastAsia="en-NZ"/>
        </w:rPr>
        <w:t>) is a technology using Microwave links.</w:t>
      </w:r>
      <w:r w:rsidRPr="00280F56">
        <w:rPr>
          <w:lang w:eastAsia="en-NZ"/>
        </w:rPr>
        <w:br/>
        <w:t xml:space="preserve">WiMAX does not require line of sight to operate and has further range than conventional </w:t>
      </w:r>
      <w:proofErr w:type="spellStart"/>
      <w:r w:rsidRPr="00280F56">
        <w:rPr>
          <w:lang w:eastAsia="en-NZ"/>
        </w:rPr>
        <w:t>Wifi</w:t>
      </w:r>
      <w:proofErr w:type="spellEnd"/>
      <w:r w:rsidRPr="00280F56">
        <w:rPr>
          <w:lang w:eastAsia="en-NZ"/>
        </w:rPr>
        <w:t xml:space="preserve"> (30-50km maximum limit for line of sight).  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xml:space="preserve">. There are two main types of </w:t>
      </w:r>
      <w:proofErr w:type="gramStart"/>
      <w:r w:rsidRPr="00280F56">
        <w:rPr>
          <w:lang w:eastAsia="en-NZ"/>
        </w:rPr>
        <w:t>WiMAX</w:t>
      </w:r>
      <w:proofErr w:type="gramEnd"/>
      <w:r w:rsidRPr="00280F56">
        <w:rPr>
          <w:lang w:eastAsia="en-NZ"/>
        </w:rPr>
        <w:t>; fixed and mobile and these are very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w:t>
      </w:r>
      <w:r w:rsidRPr="00280F56">
        <w:rPr>
          <w:lang w:eastAsia="en-NZ"/>
        </w:rPr>
        <w:lastRenderedPageBreak/>
        <w:t xml:space="preserve">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proofErr w:type="spellStart"/>
      <w:r w:rsidR="0003482D" w:rsidRPr="00280F56">
        <w:rPr>
          <w:lang w:eastAsia="en-NZ"/>
        </w:rPr>
        <w:t>SigFox</w:t>
      </w:r>
      <w:proofErr w:type="spellEnd"/>
      <w:r w:rsidR="0003482D" w:rsidRPr="00280F56">
        <w:rPr>
          <w:lang w:eastAsia="en-NZ"/>
        </w:rPr>
        <w:t xml:space="preserve">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w:t>
      </w:r>
      <w:proofErr w:type="spellStart"/>
      <w:r w:rsidR="0003482D" w:rsidRPr="00280F56">
        <w:rPr>
          <w:lang w:eastAsia="en-NZ"/>
        </w:rPr>
        <w:t>SigFox</w:t>
      </w:r>
      <w:proofErr w:type="spellEnd"/>
      <w:r w:rsidR="0003482D" w:rsidRPr="00280F56">
        <w:rPr>
          <w:lang w:eastAsia="en-NZ"/>
        </w:rPr>
        <w:t xml:space="preserve"> cloud. Each sensor can report up to 12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w:t>
      </w:r>
      <w:proofErr w:type="spellStart"/>
      <w:r w:rsidR="0003482D" w:rsidRPr="00280F56">
        <w:rPr>
          <w:lang w:eastAsia="en-NZ"/>
        </w:rPr>
        <w:t>SigFox</w:t>
      </w:r>
      <w:proofErr w:type="spellEnd"/>
      <w:r w:rsidR="0003482D" w:rsidRPr="00280F56">
        <w:rPr>
          <w:lang w:eastAsia="en-NZ"/>
        </w:rPr>
        <w:t xml:space="preserve"> and it’s low transmission rates, make it unappealing as a solution, and </w:t>
      </w:r>
      <w:proofErr w:type="spellStart"/>
      <w:r w:rsidR="0003482D" w:rsidRPr="00280F56">
        <w:rPr>
          <w:lang w:eastAsia="en-NZ"/>
        </w:rPr>
        <w:t>SigFox</w:t>
      </w:r>
      <w:proofErr w:type="spellEnd"/>
      <w:r w:rsidR="0003482D" w:rsidRPr="00280F56">
        <w:rPr>
          <w:lang w:eastAsia="en-NZ"/>
        </w:rPr>
        <w:t xml:space="preserve">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 xml:space="preserve">a is a competitor to </w:t>
      </w:r>
      <w:proofErr w:type="spellStart"/>
      <w:r w:rsidR="00DB53A4" w:rsidRPr="00280F56">
        <w:t>SigFox</w:t>
      </w:r>
      <w:proofErr w:type="spellEnd"/>
      <w:r w:rsidR="00DB53A4" w:rsidRPr="00280F56">
        <w:t>. This is a low power communications protocol designed to send small packets of data at regular intervals with low-power usage. It</w:t>
      </w:r>
      <w:r w:rsidR="00CC4FAC">
        <w:t xml:space="preserve"> is</w:t>
      </w:r>
      <w:r w:rsidR="00DB53A4" w:rsidRPr="00280F56">
        <w:t xml:space="preserve"> a proprietary protocol owned by </w:t>
      </w:r>
      <w:proofErr w:type="spellStart"/>
      <w:r w:rsidR="00DB53A4" w:rsidRPr="00280F56">
        <w:t>Semtech</w:t>
      </w:r>
      <w:proofErr w:type="spellEnd"/>
      <w:r w:rsidR="00CC4FAC">
        <w:t xml:space="preserve">. </w:t>
      </w:r>
      <w:proofErr w:type="spellStart"/>
      <w:r w:rsidR="00DB53A4" w:rsidRPr="00280F56">
        <w:t>LoRaWAN</w:t>
      </w:r>
      <w:proofErr w:type="spellEnd"/>
      <w:r w:rsidR="00DB53A4" w:rsidRPr="00280F56">
        <w:t xml:space="preserve">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 xml:space="preserve">a system are 10,000 but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xml:space="preserve">. More stations are required </w:t>
      </w:r>
      <w:proofErr w:type="gramStart"/>
      <w:r w:rsidR="00DB53A4" w:rsidRPr="00280F56">
        <w:rPr>
          <w:lang w:eastAsia="en-NZ"/>
        </w:rPr>
        <w:t>in order to</w:t>
      </w:r>
      <w:proofErr w:type="gramEnd"/>
      <w:r w:rsidR="00DB53A4" w:rsidRPr="00280F56">
        <w:rPr>
          <w:lang w:eastAsia="en-NZ"/>
        </w:rPr>
        <w:t xml:space="preserve"> alleviate this, which is possible as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operates in a star of stars fashion where every station receives the transmissions of all devices around it. </w:t>
      </w:r>
    </w:p>
    <w:p w14:paraId="2F626E2A" w14:textId="44C483CE" w:rsidR="00DB53A4" w:rsidRPr="00280F56" w:rsidRDefault="00DB53A4" w:rsidP="00C90D24">
      <w:pPr>
        <w:pStyle w:val="BodyText"/>
        <w:rPr>
          <w:lang w:eastAsia="en-NZ"/>
        </w:rPr>
      </w:pPr>
      <w:r w:rsidRPr="00280F56">
        <w:rPr>
          <w:lang w:eastAsia="en-NZ"/>
        </w:rPr>
        <w:t xml:space="preserve">In NZ, </w:t>
      </w:r>
      <w:r w:rsidR="00CC4FAC">
        <w:rPr>
          <w:lang w:eastAsia="en-NZ"/>
        </w:rPr>
        <w:t xml:space="preserve">Spark concentrate </w:t>
      </w:r>
      <w:proofErr w:type="spellStart"/>
      <w:r w:rsidR="00CC4FAC">
        <w:rPr>
          <w:lang w:eastAsia="en-NZ"/>
        </w:rPr>
        <w:t>LoRaWAN</w:t>
      </w:r>
      <w:proofErr w:type="spellEnd"/>
      <w:r w:rsidR="00CC4FAC">
        <w:rPr>
          <w:lang w:eastAsia="en-NZ"/>
        </w:rPr>
        <w:t xml:space="preserve">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xml:space="preserve">, the farmer would need to invest in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infrastructure and deploy stations in the appropriate places to get coverage to and from the </w:t>
      </w:r>
      <w:r w:rsidR="00F83ED1" w:rsidRPr="00280F56">
        <w:rPr>
          <w:lang w:eastAsia="en-NZ"/>
        </w:rPr>
        <w:t xml:space="preserve">back-end </w:t>
      </w:r>
      <w:r w:rsidRPr="00280F56">
        <w:rPr>
          <w:lang w:eastAsia="en-NZ"/>
        </w:rPr>
        <w:t xml:space="preserve">stations. </w:t>
      </w:r>
      <w:r w:rsidRPr="00280F56">
        <w:rPr>
          <w:lang w:eastAsia="en-NZ"/>
        </w:rPr>
        <w:br/>
        <w:t xml:space="preserve">There are no fees at present for operating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 xml:space="preserve">Each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77777777" w:rsidR="000C5E07" w:rsidRDefault="00DB53A4" w:rsidP="000C5E07">
      <w:pPr>
        <w:rPr>
          <w:lang w:eastAsia="en-NZ"/>
        </w:rPr>
      </w:pPr>
      <w:r w:rsidRPr="00280F56">
        <w:rPr>
          <w:lang w:eastAsia="en-NZ"/>
        </w:rPr>
        <w:t xml:space="preserve">Dedicated radio links are a possible solution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xml:space="preserve">, </w:t>
      </w:r>
      <w:r w:rsidRPr="00280F56">
        <w:rPr>
          <w:noProof/>
          <w:lang w:eastAsia="en-NZ"/>
        </w:rPr>
        <w:lastRenderedPageBreak/>
        <w:t>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21639C2A" w14:textId="77777777" w:rsidR="000C5E07" w:rsidRDefault="000C5E07" w:rsidP="000C5E07"/>
    <w:p w14:paraId="696CF11C" w14:textId="27439709" w:rsidR="00F446C9" w:rsidRPr="00280F56" w:rsidRDefault="00F446C9" w:rsidP="00352A0E">
      <w:pPr>
        <w:pStyle w:val="Caption"/>
      </w:pPr>
      <w:bookmarkStart w:id="26" w:name="_Toc146546614"/>
      <w:bookmarkStart w:id="27" w:name="_Toc146547281"/>
      <w:bookmarkStart w:id="28" w:name="_Toc146720811"/>
      <w:r w:rsidRPr="00280F56">
        <w:t xml:space="preserve">Table </w:t>
      </w:r>
      <w:r w:rsidR="001D6978">
        <w:fldChar w:fldCharType="begin"/>
      </w:r>
      <w:r w:rsidR="001D6978">
        <w:instrText xml:space="preserve"> STYLEREF 1 \s </w:instrText>
      </w:r>
      <w:r w:rsidR="001D6978">
        <w:fldChar w:fldCharType="separate"/>
      </w:r>
      <w:r w:rsidR="001D6978">
        <w:t>1</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w:t>
      </w:r>
      <w:r w:rsidR="001D6978">
        <w:fldChar w:fldCharType="end"/>
      </w:r>
      <w:r w:rsidRPr="00280F56">
        <w:t xml:space="preserve"> </w:t>
      </w:r>
      <w:r w:rsidRPr="000C5E07">
        <w:rPr>
          <w:rStyle w:val="CaptionChar"/>
        </w:rPr>
        <w:t>Backhaul (long range) communication protocols compared.</w:t>
      </w:r>
      <w:bookmarkEnd w:id="26"/>
      <w:bookmarkEnd w:id="27"/>
      <w:bookmarkEnd w:id="28"/>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C347A7">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C347A7">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C347A7">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77777777" w:rsidR="00F446C9" w:rsidRPr="00280F56" w:rsidRDefault="00F446C9" w:rsidP="00C347A7">
            <w:pPr>
              <w:jc w:val="center"/>
            </w:pPr>
            <w:proofErr w:type="spellStart"/>
            <w:r w:rsidRPr="00280F56">
              <w:t>NbIoT</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Pr="00280F56" w:rsidRDefault="00F446C9" w:rsidP="00C347A7">
            <w:pPr>
              <w:jc w:val="center"/>
            </w:pPr>
            <w:proofErr w:type="spellStart"/>
            <w:r w:rsidRPr="00280F56">
              <w:t>LoraWan</w:t>
            </w:r>
            <w:proofErr w:type="spellEnd"/>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C347A7">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C347A7">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C347A7">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C347A7">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C347A7">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C347A7">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C347A7">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C347A7">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C347A7">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C347A7">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C347A7">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C347A7">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C347A7">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C347A7">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C347A7">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C347A7">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C347A7">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C347A7">
            <w:pPr>
              <w:jc w:val="center"/>
            </w:pPr>
            <w:r w:rsidRPr="00280F56">
              <w:t xml:space="preserve">300-400 </w:t>
            </w:r>
            <w:proofErr w:type="spellStart"/>
            <w:r w:rsidRPr="00280F56">
              <w:t>kbs</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C347A7">
            <w:pPr>
              <w:jc w:val="center"/>
            </w:pPr>
            <w:r w:rsidRPr="00280F56">
              <w:t xml:space="preserve">20-127 </w:t>
            </w:r>
            <w:proofErr w:type="spellStart"/>
            <w:r w:rsidRPr="00280F56">
              <w:t>kbs</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C347A7">
            <w:pPr>
              <w:jc w:val="center"/>
            </w:pPr>
            <w:r w:rsidRPr="00280F56">
              <w:t xml:space="preserve">50 </w:t>
            </w:r>
            <w:proofErr w:type="spellStart"/>
            <w:r w:rsidRPr="00280F56">
              <w:t>kbs</w:t>
            </w:r>
            <w:proofErr w:type="spellEnd"/>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C347A7">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C347A7">
            <w:pPr>
              <w:jc w:val="center"/>
            </w:pPr>
            <w:r w:rsidRPr="00280F56">
              <w:t xml:space="preserve">250 </w:t>
            </w:r>
            <w:proofErr w:type="spellStart"/>
            <w:r w:rsidRPr="00280F56">
              <w:t>mW</w:t>
            </w:r>
            <w:proofErr w:type="spellEnd"/>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C347A7">
            <w:pPr>
              <w:jc w:val="center"/>
            </w:pPr>
            <w:r w:rsidRPr="00280F56">
              <w:t xml:space="preserve">220 </w:t>
            </w:r>
            <w:proofErr w:type="spellStart"/>
            <w:r w:rsidRPr="00280F56">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C347A7">
            <w:pPr>
              <w:jc w:val="center"/>
            </w:pPr>
            <w:r w:rsidRPr="00280F56">
              <w:t xml:space="preserve">200 </w:t>
            </w:r>
            <w:proofErr w:type="spellStart"/>
            <w:r w:rsidRPr="00280F56">
              <w:t>mW</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C347A7">
            <w:pPr>
              <w:jc w:val="center"/>
            </w:pPr>
            <w:r w:rsidRPr="00280F56">
              <w:t xml:space="preserve">125 </w:t>
            </w:r>
            <w:proofErr w:type="spellStart"/>
            <w:r w:rsidRPr="00280F56">
              <w:t>mW</w:t>
            </w:r>
            <w:proofErr w:type="spellEnd"/>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C347A7">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C347A7">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C347A7">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C347A7">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C347A7">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C347A7">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C347A7">
            <w:pPr>
              <w:jc w:val="center"/>
            </w:pPr>
            <w:r w:rsidRPr="00280F56">
              <w:t>Very high</w:t>
            </w:r>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C347A7">
            <w:pPr>
              <w:jc w:val="center"/>
            </w:pPr>
            <w:r w:rsidRPr="00280F56">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C347A7">
            <w:pPr>
              <w:jc w:val="center"/>
            </w:pPr>
            <w:r w:rsidRPr="00280F56">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C347A7">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C347A7">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C347A7">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C347A7">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C347A7">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C347A7">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C347A7">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C347A7">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C347A7">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C347A7">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C347A7">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C347A7">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C347A7">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C347A7">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C347A7">
            <w:pPr>
              <w:jc w:val="center"/>
            </w:pPr>
            <w:r>
              <w:t>Ideal for medium sized datasets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C347A7">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3614B17C"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xml:space="preserve">.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w:t>
      </w:r>
      <w:proofErr w:type="gramStart"/>
      <w:r w:rsidR="00DB53A4" w:rsidRPr="00280F56">
        <w:rPr>
          <w:lang w:eastAsia="en-NZ"/>
        </w:rPr>
        <w:t>a</w:t>
      </w:r>
      <w:proofErr w:type="gramEnd"/>
      <w:r w:rsidR="00DB53A4" w:rsidRPr="00280F56">
        <w:rPr>
          <w:lang w:eastAsia="en-NZ"/>
        </w:rPr>
        <w:t xml:space="preserve"> RFD (Reduced Functionality device) and a single coordinator. Routing traffic is in-band with the data.</w:t>
      </w:r>
      <w:r w:rsidR="008145B0">
        <w:rPr>
          <w:lang w:eastAsia="en-NZ"/>
        </w:rPr>
        <w:br/>
      </w:r>
      <w:r w:rsidR="00030A9C" w:rsidRPr="00280F56">
        <w:rPr>
          <w:lang w:eastAsia="en-NZ"/>
        </w:rPr>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 xml:space="preserve">however it is a </w:t>
      </w:r>
      <w:proofErr w:type="gramStart"/>
      <w:r w:rsidR="00B601E9" w:rsidRPr="00280F56">
        <w:rPr>
          <w:lang w:eastAsia="en-NZ"/>
        </w:rPr>
        <w:t>short range</w:t>
      </w:r>
      <w:proofErr w:type="gramEnd"/>
      <w:r w:rsidR="00B601E9" w:rsidRPr="00280F56">
        <w:rPr>
          <w:lang w:eastAsia="en-NZ"/>
        </w:rPr>
        <w:t xml:space="preserve"> protocol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w:t>
      </w:r>
      <w:r w:rsidR="00B601E9" w:rsidRPr="00280F56">
        <w:rPr>
          <w:lang w:eastAsia="en-NZ"/>
        </w:rPr>
        <w:lastRenderedPageBreak/>
        <w:t xml:space="preserve">utilises the 433MHz band which gives it multi-km range. To improve performance some network </w:t>
      </w:r>
      <w:proofErr w:type="gramStart"/>
      <w:r w:rsidR="00B601E9" w:rsidRPr="00280F56">
        <w:rPr>
          <w:lang w:eastAsia="en-NZ"/>
        </w:rPr>
        <w:t>cards</w:t>
      </w:r>
      <w:proofErr w:type="gramEnd"/>
      <w:r w:rsidR="00B601E9" w:rsidRPr="00280F56">
        <w:rPr>
          <w:lang w:eastAsia="en-NZ"/>
        </w:rPr>
        <w:t xml:space="preserve">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xml:space="preserve">. There are no retail providers of Dash7 devices in </w:t>
      </w:r>
      <w:proofErr w:type="gramStart"/>
      <w:r w:rsidR="00B601E9" w:rsidRPr="00280F56">
        <w:rPr>
          <w:lang w:eastAsia="en-NZ"/>
        </w:rPr>
        <w:t>NZ</w:t>
      </w:r>
      <w:proofErr w:type="gramEnd"/>
      <w:r w:rsidR="00B601E9" w:rsidRPr="00280F56">
        <w:rPr>
          <w:lang w:eastAsia="en-NZ"/>
        </w:rPr>
        <w:t xml:space="preserve"> so this technology is not recommended.</w:t>
      </w:r>
    </w:p>
    <w:p w14:paraId="712BD1C7" w14:textId="43C20C1D" w:rsidR="00B601E9" w:rsidRPr="00280F56" w:rsidRDefault="00B601E9" w:rsidP="00C90D24">
      <w:pPr>
        <w:pStyle w:val="BodyText"/>
        <w:rPr>
          <w:rFonts w:asciiTheme="minorHAnsi" w:hAnsiTheme="minorHAnsi"/>
          <w:szCs w:val="22"/>
          <w:lang w:eastAsia="en-US"/>
        </w:rPr>
      </w:pPr>
      <w:proofErr w:type="spellStart"/>
      <w:r w:rsidRPr="00280F56">
        <w:t>Wifi</w:t>
      </w:r>
      <w:proofErr w:type="spellEnd"/>
      <w:r w:rsidRPr="00280F56">
        <w:t xml:space="preserve"> </w:t>
      </w:r>
      <w:proofErr w:type="spellStart"/>
      <w:r w:rsidRPr="00280F56">
        <w:t>HaLow</w:t>
      </w:r>
      <w:proofErr w:type="spellEnd"/>
      <w:r w:rsidRPr="00280F56">
        <w:t xml:space="preserve"> is based on the IEEE 802.11ah standard </w:t>
      </w:r>
      <w:r w:rsidRPr="00280F56">
        <w:fldChar w:fldCharType="begin" w:fldLock="1"/>
      </w:r>
      <w:r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Pr="00280F56">
        <w:fldChar w:fldCharType="separate"/>
      </w:r>
      <w:r w:rsidRPr="00280F56">
        <w:rPr>
          <w:noProof/>
        </w:rPr>
        <w:t>(Shanmuga Sundaram, 2016)</w:t>
      </w:r>
      <w:r w:rsidRPr="00280F56">
        <w:fldChar w:fldCharType="end"/>
      </w:r>
      <w:r w:rsidRPr="00280F56">
        <w:t xml:space="preserve"> and consumes less power than standard </w:t>
      </w:r>
      <w:proofErr w:type="spellStart"/>
      <w:r w:rsidRPr="00280F56">
        <w:t>wifi</w:t>
      </w:r>
      <w:proofErr w:type="spellEnd"/>
      <w:r w:rsidRPr="00280F56">
        <w:t xml:space="preserve"> with a longer range; up to 750m using the “unlicensed” frequencies from 915-928MHz. Being a superset of </w:t>
      </w:r>
      <w:proofErr w:type="spellStart"/>
      <w:r w:rsidRPr="00280F56">
        <w:t>Wifi</w:t>
      </w:r>
      <w:proofErr w:type="spellEnd"/>
      <w:r w:rsidRPr="00280F56">
        <w:t xml:space="preserve">, </w:t>
      </w:r>
      <w:proofErr w:type="spellStart"/>
      <w:r w:rsidRPr="00280F56">
        <w:t>Wifi</w:t>
      </w:r>
      <w:proofErr w:type="spellEnd"/>
      <w:r w:rsidRPr="00280F56">
        <w:t xml:space="preserve"> </w:t>
      </w:r>
      <w:proofErr w:type="spellStart"/>
      <w:r w:rsidRPr="00280F56">
        <w:t>Halow</w:t>
      </w:r>
      <w:proofErr w:type="spellEnd"/>
      <w:r w:rsidRPr="00280F56">
        <w:t xml:space="preserve"> supports IP based communication and is designed to support a lot of simultaneous clients (up to 8191 as 13 bits are used for an ID) in a star-shaped network with data transmission rates from 150kbs to 347Mbs. </w:t>
      </w:r>
      <w:r w:rsidR="000C5E07">
        <w:t xml:space="preserve">As such, </w:t>
      </w:r>
      <w:proofErr w:type="spellStart"/>
      <w:r w:rsidR="000C5E07">
        <w:t>Wifi</w:t>
      </w:r>
      <w:proofErr w:type="spellEnd"/>
      <w:r w:rsidR="000C5E07">
        <w:t xml:space="preserve"> </w:t>
      </w:r>
      <w:proofErr w:type="spellStart"/>
      <w:r w:rsidR="000C5E07">
        <w:t>HaLow</w:t>
      </w:r>
      <w:proofErr w:type="spellEnd"/>
      <w:r w:rsidR="000C5E07">
        <w:t xml:space="preserve"> is only possible for cattle monitoring. </w:t>
      </w:r>
      <w:r w:rsidRPr="00280F56">
        <w:t xml:space="preserve">Up to 6960 stations can be simultaneously connected over 1km while transmitting 100 bytes of data every 60 seconds without packet loss when tuning TIM (12 groups) and RAW (2 slots) parameters. In terms of power efficiency, 802.11ah enables 500 IoT devices to turn on their radios 3% of the time when transmitting every 60 seconds </w:t>
      </w:r>
      <w:r w:rsidRPr="00280F56">
        <w:fldChar w:fldCharType="begin" w:fldLock="1"/>
      </w:r>
      <w:r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Pr="00280F56">
        <w:fldChar w:fldCharType="separate"/>
      </w:r>
      <w:r w:rsidRPr="00280F56">
        <w:rPr>
          <w:noProof/>
        </w:rPr>
        <w:t>(Šljivo et al., 2018)</w:t>
      </w:r>
      <w:r w:rsidRPr="00280F56">
        <w:fldChar w:fldCharType="end"/>
      </w:r>
      <w:r w:rsidRPr="00280F56">
        <w:t xml:space="preserve">. </w:t>
      </w:r>
      <w:proofErr w:type="spellStart"/>
      <w:r w:rsidRPr="00280F56">
        <w:t>Wifi-HaLow</w:t>
      </w:r>
      <w:proofErr w:type="spellEnd"/>
      <w:r w:rsidRPr="00280F56">
        <w:t xml:space="preserve"> is included here despite there being no retail supply of network cards in New Zealand as it has some distinct advantages that may make it worthwhile to source parts from overseas. One of these advantages is the </w:t>
      </w:r>
      <w:proofErr w:type="spellStart"/>
      <w:r w:rsidRPr="00280F56">
        <w:t>multihop</w:t>
      </w:r>
      <w:proofErr w:type="spellEnd"/>
      <w:r w:rsidRPr="00280F56">
        <w:t xml:space="preserve"> relay support integrated with the technology.</w:t>
      </w:r>
    </w:p>
    <w:p w14:paraId="3BFEC80C" w14:textId="1E11B12C"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For both power usage and connection speed advantages, Bluetooth is very attractive. Bluetooth 5 also includes mesh networking, making this a significant challenger to ZigBee.</w:t>
      </w:r>
      <w:r w:rsidR="006247D2" w:rsidRPr="00280F56">
        <w:rPr>
          <w:lang w:eastAsia="en-NZ"/>
        </w:rPr>
        <w:br/>
      </w:r>
      <w:r w:rsidR="00C90D24" w:rsidRPr="00280F56">
        <w:rPr>
          <w:lang w:eastAsia="en-NZ"/>
        </w:rPr>
        <w:br/>
      </w:r>
      <w:r w:rsidRPr="00280F56">
        <w:rPr>
          <w:lang w:eastAsia="en-NZ"/>
        </w:rPr>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Duroc, 2022; Jia et al., 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r>
      <w:proofErr w:type="spellStart"/>
      <w:r w:rsidR="000E74AE">
        <w:rPr>
          <w:lang w:eastAsia="en-NZ"/>
        </w:rPr>
        <w:t>LoRaWAN</w:t>
      </w:r>
      <w:proofErr w:type="spellEnd"/>
      <w:r w:rsidR="000E74AE">
        <w:rPr>
          <w:lang w:eastAsia="en-NZ"/>
        </w:rPr>
        <w:t xml:space="preserve"> can be used as a short haul system but the other systems are more cost-effective, albeit with reduced range.</w:t>
      </w:r>
    </w:p>
    <w:p w14:paraId="529818E7" w14:textId="010F1F68" w:rsidR="00D2502A" w:rsidRPr="00280F56" w:rsidRDefault="00D2502A" w:rsidP="00352A0E">
      <w:pPr>
        <w:pStyle w:val="Caption"/>
      </w:pPr>
      <w:bookmarkStart w:id="29" w:name="_Toc146546615"/>
      <w:bookmarkStart w:id="30" w:name="_Toc146547282"/>
      <w:bookmarkStart w:id="31" w:name="_Toc146720812"/>
      <w:r w:rsidRPr="00280F56">
        <w:t xml:space="preserve">Table </w:t>
      </w:r>
      <w:r w:rsidR="001D6978">
        <w:fldChar w:fldCharType="begin"/>
      </w:r>
      <w:r w:rsidR="001D6978">
        <w:instrText xml:space="preserve"> STYLEREF 1 \s </w:instrText>
      </w:r>
      <w:r w:rsidR="001D6978">
        <w:fldChar w:fldCharType="separate"/>
      </w:r>
      <w:r w:rsidR="001D6978">
        <w:t>1</w:t>
      </w:r>
      <w:r w:rsidR="001D6978">
        <w:fldChar w:fldCharType="end"/>
      </w:r>
      <w:r w:rsidR="001D6978">
        <w:t>.</w:t>
      </w:r>
      <w:r w:rsidR="001D6978">
        <w:fldChar w:fldCharType="begin"/>
      </w:r>
      <w:r w:rsidR="001D6978">
        <w:instrText xml:space="preserve"> SEQ Table \* ARABIC \s 1 </w:instrText>
      </w:r>
      <w:r w:rsidR="001D6978">
        <w:fldChar w:fldCharType="separate"/>
      </w:r>
      <w:r w:rsidR="001D6978">
        <w:t>2</w:t>
      </w:r>
      <w:r w:rsidR="001D6978">
        <w:fldChar w:fldCharType="end"/>
      </w:r>
      <w:r w:rsidRPr="00280F56">
        <w:t xml:space="preserve">  Short range communication protocols compared</w:t>
      </w:r>
      <w:bookmarkEnd w:id="29"/>
      <w:bookmarkEnd w:id="30"/>
      <w:bookmarkEnd w:id="31"/>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lastRenderedPageBreak/>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05A65900" w:rsidR="00D2502A" w:rsidRPr="00280F56" w:rsidRDefault="00D2502A" w:rsidP="00842CFB">
            <w:proofErr w:type="spellStart"/>
            <w:r w:rsidRPr="00280F56">
              <w:t>B</w:t>
            </w:r>
            <w:r w:rsidR="00EB516C">
              <w:t>luetooth</w:t>
            </w:r>
            <w:r w:rsidRPr="00280F56">
              <w:t>L</w:t>
            </w:r>
            <w:r w:rsidR="00EB516C">
              <w:t>ow</w:t>
            </w:r>
            <w:proofErr w:type="spellEnd"/>
            <w:r w:rsidR="00EB516C">
              <w:t xml:space="preserve"> </w:t>
            </w:r>
            <w:r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77777777" w:rsidR="00D2502A" w:rsidRPr="00280F56" w:rsidRDefault="00D2502A" w:rsidP="00842CFB">
            <w:proofErr w:type="spellStart"/>
            <w:r w:rsidRPr="00280F56">
              <w:t>LoraWan</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Pr="00280F56" w:rsidRDefault="00D2502A" w:rsidP="00842CFB">
            <w:proofErr w:type="spellStart"/>
            <w:r w:rsidRPr="00280F56">
              <w:t>Wifi</w:t>
            </w:r>
            <w:proofErr w:type="spellEnd"/>
            <w:r w:rsidRPr="00280F56">
              <w:t xml:space="preserve"> </w:t>
            </w:r>
            <w:proofErr w:type="spellStart"/>
            <w:r w:rsidRPr="00280F56">
              <w:t>HaLow</w:t>
            </w:r>
            <w:proofErr w:type="spellEnd"/>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r>
            <w:proofErr w:type="spellStart"/>
            <w:r w:rsidRPr="00280F56">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r>
            <w:proofErr w:type="spellStart"/>
            <w:r w:rsidRPr="00280F56">
              <w:t>kbs</w:t>
            </w:r>
            <w:proofErr w:type="spellEnd"/>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 xml:space="preserve">150 </w:t>
            </w:r>
            <w:proofErr w:type="spellStart"/>
            <w:r w:rsidRPr="00280F56">
              <w:t>kbs</w:t>
            </w:r>
            <w:proofErr w:type="spellEnd"/>
            <w:r w:rsidRPr="00280F56">
              <w:t xml:space="preserve">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 xml:space="preserve">10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 xml:space="preserve">10 </w:t>
            </w:r>
            <w:proofErr w:type="spellStart"/>
            <w:r w:rsidRPr="00280F56">
              <w:t>mW</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 xml:space="preserve">125 </w:t>
            </w:r>
            <w:proofErr w:type="spellStart"/>
            <w:r w:rsidRPr="00280F56">
              <w:t>mW</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7FA72819"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54F37A82"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0D828244" w:rsidR="000E74AE" w:rsidRPr="00280F56" w:rsidRDefault="000E74AE" w:rsidP="00842CFB">
            <w:r>
              <w:t>Not ideal</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352A0E">
      <w:pPr>
        <w:pStyle w:val="Caption"/>
      </w:pPr>
      <w:r w:rsidRPr="00280F56">
        <w:br/>
      </w:r>
      <w:bookmarkStart w:id="32"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32"/>
    </w:p>
    <w:p w14:paraId="38A4E553" w14:textId="77777777" w:rsidR="00030A9C" w:rsidRPr="00280F56" w:rsidRDefault="00030A9C">
      <w:pPr>
        <w:rPr>
          <w:rFonts w:ascii="Calibri" w:hAnsi="Calibri"/>
          <w:b/>
          <w:bCs/>
          <w:szCs w:val="20"/>
        </w:rPr>
      </w:pPr>
      <w:r w:rsidRPr="00280F56">
        <w:br w:type="page"/>
      </w:r>
    </w:p>
    <w:p w14:paraId="0F0CCF7E" w14:textId="75E17F9D" w:rsidR="00F446C9" w:rsidRPr="00280F56" w:rsidRDefault="00D2502A" w:rsidP="00352A0E">
      <w:pPr>
        <w:pStyle w:val="Caption"/>
      </w:pPr>
      <w:bookmarkStart w:id="33" w:name="_Toc146546616"/>
      <w:bookmarkStart w:id="34" w:name="_Toc146547284"/>
      <w:bookmarkStart w:id="35" w:name="_Toc146720813"/>
      <w:r w:rsidRPr="00280F56">
        <w:lastRenderedPageBreak/>
        <w:t xml:space="preserve">Table </w:t>
      </w:r>
      <w:r w:rsidR="001D6978">
        <w:fldChar w:fldCharType="begin"/>
      </w:r>
      <w:r w:rsidR="001D6978">
        <w:instrText xml:space="preserve"> STYLEREF 1 \s </w:instrText>
      </w:r>
      <w:r w:rsidR="001D6978">
        <w:fldChar w:fldCharType="separate"/>
      </w:r>
      <w:r w:rsidR="001D6978">
        <w:t>1</w:t>
      </w:r>
      <w:r w:rsidR="001D6978">
        <w:fldChar w:fldCharType="end"/>
      </w:r>
      <w:r w:rsidR="001D6978">
        <w:t>.</w:t>
      </w:r>
      <w:r w:rsidR="001D6978">
        <w:fldChar w:fldCharType="begin"/>
      </w:r>
      <w:r w:rsidR="001D6978">
        <w:instrText xml:space="preserve"> SEQ Table \* ARABIC \s 1 </w:instrText>
      </w:r>
      <w:r w:rsidR="001D6978">
        <w:fldChar w:fldCharType="separate"/>
      </w:r>
      <w:r w:rsidR="001D6978">
        <w:t>3</w:t>
      </w:r>
      <w:r w:rsidR="001D6978">
        <w:fldChar w:fldCharType="end"/>
      </w:r>
      <w:r w:rsidRPr="00280F56">
        <w:t xml:space="preserve">  Communication proto</w:t>
      </w:r>
      <w:r w:rsidR="00713165">
        <w:t>c</w:t>
      </w:r>
      <w:r w:rsidRPr="00280F56">
        <w:t>ol</w:t>
      </w:r>
      <w:r w:rsidR="00424FD0" w:rsidRPr="00280F56">
        <w:t xml:space="preserve"> options available on a range of microcomputers</w:t>
      </w:r>
      <w:bookmarkEnd w:id="33"/>
      <w:bookmarkEnd w:id="34"/>
      <w:bookmarkEnd w:id="35"/>
    </w:p>
    <w:p w14:paraId="5CD41A87" w14:textId="2BF11499" w:rsidR="00D2502A" w:rsidRPr="00280F56" w:rsidRDefault="00D2502A" w:rsidP="00352A0E">
      <w:pPr>
        <w:pStyle w:val="Caption"/>
      </w:pP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r>
            <w:proofErr w:type="spellStart"/>
            <w:r w:rsidRPr="00280F56">
              <w:t>EdgeT</w:t>
            </w:r>
            <w:proofErr w:type="spellEnd"/>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proofErr w:type="spellStart"/>
            <w:r w:rsidRPr="00280F56">
              <w:t>Microbit</w:t>
            </w:r>
            <w:proofErr w:type="spellEnd"/>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Pr="00280F56" w:rsidRDefault="00D2502A">
            <w:proofErr w:type="spellStart"/>
            <w:r w:rsidRPr="00280F56">
              <w:t>LoraWan</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proofErr w:type="spellStart"/>
            <w:r w:rsidRPr="00280F56">
              <w:t>NbIOT</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5B855A1A" w:rsidR="00713165" w:rsidRDefault="00713165" w:rsidP="00283CB1">
      <w:pPr>
        <w:pStyle w:val="BodyText"/>
      </w:pPr>
      <w:r w:rsidRPr="00280F56">
        <w:t xml:space="preserve">Key: I=Inbuilt, M=Module available in </w:t>
      </w:r>
      <w:proofErr w:type="gramStart"/>
      <w:r w:rsidRPr="00280F56">
        <w:t>NZ,O</w:t>
      </w:r>
      <w:proofErr w:type="gramEnd"/>
      <w:r w:rsidRPr="00280F56">
        <w:t>=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77777777" w:rsidR="00EB516C" w:rsidRDefault="00713165" w:rsidP="00713165">
      <w:pPr>
        <w:pStyle w:val="BodyText"/>
      </w:pPr>
      <w:r>
        <w:br/>
      </w:r>
      <w:r w:rsidRPr="00280F56">
        <w:t>To avoid the monthly costs and possible infrastructure investments in RF backhaul technology, a</w:t>
      </w:r>
      <w:r>
        <w:t>n</w:t>
      </w:r>
      <w:r w:rsidRPr="00280F56">
        <w:t xml:space="preserve"> </w:t>
      </w:r>
      <w:r>
        <w:t xml:space="preserve">autonomous </w:t>
      </w:r>
      <w:r w:rsidRPr="00280F56">
        <w:t xml:space="preserve">travelling device (rather than the actual farmer) could visit the herd, download the </w:t>
      </w:r>
      <w:proofErr w:type="gramStart"/>
      <w:r w:rsidRPr="00280F56">
        <w:t>data</w:t>
      </w:r>
      <w:proofErr w:type="gramEnd"/>
      <w:r w:rsidRPr="00280F56">
        <w:t xml:space="preserve">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 xml:space="preserve">and requires efficient pathfinding requirements of the device, along with the requirement that the device distinguish between animals and other obstacles. The device would need to navigate close enough to each animal to read the passively powered RFID sensor information without being trampled and/or startling the animal and obtain data from the other sensors on the animal. Most research on data mules in a rural context has concentrated 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Pr="00280F56">
        <w:t xml:space="preserve">. </w:t>
      </w:r>
    </w:p>
    <w:p w14:paraId="078B3877" w14:textId="706DD460" w:rsidR="006009DB" w:rsidRPr="006009DB" w:rsidRDefault="00713165" w:rsidP="00713165">
      <w:pPr>
        <w:pStyle w:val="BodyText"/>
        <w:rPr>
          <w:rStyle w:val="Heading4Char"/>
        </w:rPr>
      </w:pPr>
      <w:r w:rsidRPr="00280F56">
        <w:lastRenderedPageBreak/>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data mule to visit individual animals </w:t>
      </w:r>
      <w:r w:rsidRPr="00280F56">
        <w:t>is not addressed in this project.</w:t>
      </w:r>
      <w:r w:rsidRPr="00280F56">
        <w:br/>
      </w:r>
      <w:r w:rsidR="006009DB">
        <w:br/>
      </w:r>
      <w:r w:rsidR="006009DB">
        <w:rPr>
          <w:rStyle w:val="Heading4Char"/>
        </w:rPr>
        <w:t xml:space="preserve">1.1.2.3 </w:t>
      </w:r>
      <w:r w:rsidR="006009DB" w:rsidRPr="006009DB">
        <w:rPr>
          <w:rStyle w:val="Heading4Char"/>
        </w:rPr>
        <w:t>Hybrid of RF Short-Range and Data Mule solution</w:t>
      </w:r>
    </w:p>
    <w:p w14:paraId="321AF9A6" w14:textId="49F4AAA1" w:rsidR="00713165"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r w:rsidR="00EB516C">
        <w:br/>
      </w:r>
    </w:p>
    <w:p w14:paraId="51347F90" w14:textId="77777777" w:rsidR="006009DB" w:rsidRPr="00280F56" w:rsidRDefault="006009DB" w:rsidP="00713165">
      <w:pPr>
        <w:pStyle w:val="BodyText"/>
      </w:pPr>
    </w:p>
    <w:p w14:paraId="78D2A385" w14:textId="0FC6E950" w:rsidR="00952362" w:rsidRDefault="00416E6A" w:rsidP="00952362">
      <w:pPr>
        <w:pStyle w:val="Heading3"/>
        <w:rPr>
          <w:noProof w:val="0"/>
        </w:rPr>
      </w:pPr>
      <w:bookmarkStart w:id="36" w:name="_Toc146552335"/>
      <w:bookmarkEnd w:id="23"/>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36"/>
    </w:p>
    <w:p w14:paraId="753C2830" w14:textId="03E43151"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possible detection sensors and their limitations.</w:t>
      </w:r>
    </w:p>
    <w:p w14:paraId="4280BD53" w14:textId="755ABDD9" w:rsidR="00952362" w:rsidRPr="00280F56" w:rsidRDefault="00952362" w:rsidP="00375FB6">
      <w:pPr>
        <w:pStyle w:val="Heading3"/>
      </w:pPr>
      <w:bookmarkStart w:id="37" w:name="_Toc146552336"/>
      <w:r w:rsidRPr="00280F56">
        <w:lastRenderedPageBreak/>
        <w:t>Obstacle Avoidance</w:t>
      </w:r>
      <w:bookmarkEnd w:id="37"/>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41679780"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considerably taller than the rover, along with trees and shrubs at various stages of growth.</w:t>
      </w:r>
      <w:r w:rsidR="004B3066" w:rsidRPr="00280F56">
        <w:br/>
        <w:t>2.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t>3. Rocks and stones, which are numerous on NZ farms and the rover must decide to either climb or circumnavigate these obstacles.</w:t>
      </w:r>
      <w:r w:rsidR="004B3066" w:rsidRPr="00280F56">
        <w:br/>
        <w:t xml:space="preserve">4. Various weather conditions - sun, snow, rain, </w:t>
      </w:r>
      <w:proofErr w:type="gramStart"/>
      <w:r w:rsidR="004B3066" w:rsidRPr="00280F56">
        <w:t>ice</w:t>
      </w:r>
      <w:proofErr w:type="gramEnd"/>
      <w:r w:rsidR="004B3066" w:rsidRPr="00280F56">
        <w:t xml:space="preserve"> and fog. </w:t>
      </w:r>
      <w:r w:rsidR="004B3066" w:rsidRPr="00280F56">
        <w:br/>
      </w:r>
      <w:r w:rsidR="004B3066" w:rsidRPr="00280F56">
        <w:lastRenderedPageBreak/>
        <w:t xml:space="preserve">5. The terrain gradient which needs to be </w:t>
      </w:r>
      <w:proofErr w:type="spellStart"/>
      <w:r w:rsidR="004B3066" w:rsidRPr="00280F56">
        <w:t>traversible</w:t>
      </w:r>
      <w:proofErr w:type="spellEnd"/>
      <w:r w:rsidR="004B3066" w:rsidRPr="00280F56">
        <w:t xml:space="preserve"> or avoided. </w:t>
      </w:r>
      <w:r w:rsidR="004B3066" w:rsidRPr="00280F56">
        <w:br/>
        <w:t>6. Rabbit warren holes and/or other large depressions which need to be avoided.</w:t>
      </w:r>
      <w:r w:rsidR="004B3066" w:rsidRPr="00280F56">
        <w:br/>
        <w:t xml:space="preserve">7. Farm fencing, where the rover must either stay within the defined boundary and/or detect and utilise methods to pass through fences, gates, cattle </w:t>
      </w:r>
      <w:proofErr w:type="gramStart"/>
      <w:r w:rsidR="004B3066" w:rsidRPr="00280F56">
        <w:t>stops</w:t>
      </w:r>
      <w:proofErr w:type="gramEnd"/>
      <w:r w:rsidR="004B3066" w:rsidRPr="00280F56">
        <w:t>, etc.</w:t>
      </w:r>
      <w:r w:rsidR="004B3066" w:rsidRPr="00280F56">
        <w:br/>
        <w:t xml:space="preserve">8. Humans, </w:t>
      </w:r>
      <w:proofErr w:type="gramStart"/>
      <w:r w:rsidR="004B3066" w:rsidRPr="00280F56">
        <w:t>animals</w:t>
      </w:r>
      <w:proofErr w:type="gramEnd"/>
      <w:r w:rsidR="004B3066" w:rsidRPr="00280F56">
        <w:t xml:space="preserve">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38" w:name="_Toc137371634"/>
      <w:r w:rsidRPr="00280F56">
        <w:rPr>
          <w:noProof w:val="0"/>
        </w:rPr>
        <w:t>Typical Obstacle-detection sensors</w:t>
      </w:r>
      <w:bookmarkEnd w:id="38"/>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rPr>
          <w:noProof/>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16A2DEA8" w:rsidR="004B3066" w:rsidRPr="00280F56" w:rsidRDefault="00121E32" w:rsidP="00352A0E">
      <w:pPr>
        <w:pStyle w:val="Caption"/>
      </w:pPr>
      <w:bookmarkStart w:id="39" w:name="_Toc146547285"/>
      <w:bookmarkStart w:id="40" w:name="_Toc146551641"/>
      <w:r w:rsidRPr="00280F56">
        <w:t xml:space="preserve">Figure </w:t>
      </w:r>
      <w:r w:rsidR="00D75431">
        <w:fldChar w:fldCharType="begin"/>
      </w:r>
      <w:r w:rsidR="00D75431">
        <w:instrText xml:space="preserve"> STYLEREF 1 \s </w:instrText>
      </w:r>
      <w:r w:rsidR="00D75431">
        <w:fldChar w:fldCharType="separate"/>
      </w:r>
      <w:r w:rsidR="00D75431">
        <w:t>1</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w:t>
      </w:r>
      <w:r w:rsidR="00D75431">
        <w:fldChar w:fldCharType="end"/>
      </w:r>
      <w:r w:rsidRPr="00280F56">
        <w:t xml:space="preserve">  </w:t>
      </w:r>
      <w:r w:rsidR="00375FB6">
        <w:t xml:space="preserve">Obstacle detecting </w:t>
      </w:r>
      <w:r w:rsidRPr="00280F56">
        <w:t>Sensor Types</w:t>
      </w:r>
      <w:bookmarkEnd w:id="39"/>
      <w:bookmarkEnd w:id="40"/>
    </w:p>
    <w:p w14:paraId="1FD486F3" w14:textId="08BD17A2"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w:t>
      </w:r>
      <w:proofErr w:type="gramStart"/>
      <w:r w:rsidR="004B3066" w:rsidRPr="00280F56">
        <w:t>)</w:t>
      </w:r>
      <w:proofErr w:type="gramEnd"/>
      <w:r w:rsidR="004B3066" w:rsidRPr="00280F56">
        <w:t xml:space="preserve"> but categorisation of an object is not possible without further processing.</w:t>
      </w:r>
    </w:p>
    <w:p w14:paraId="40FA56FE" w14:textId="493E6264"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 besides Wong’s work but is a project more suited to an RF engineer to design the required antennae array</w:t>
      </w:r>
      <w:r w:rsidR="007E573A" w:rsidRPr="00280F56">
        <w:t xml:space="preserve"> and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s </w:t>
      </w:r>
      <w:proofErr w:type="gramStart"/>
      <w:r w:rsidR="005E6285" w:rsidRPr="00280F56">
        <w:t>emits</w:t>
      </w:r>
      <w:proofErr w:type="gramEnd"/>
      <w:r w:rsidR="005E6285" w:rsidRPr="00280F56">
        <w:t xml:space="preserve">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some narrow surfaces such as a narrow bush branch</w:t>
      </w:r>
      <w:r w:rsidR="00375FB6">
        <w:t xml:space="preserve"> or a fence wire</w:t>
      </w:r>
      <w:r w:rsidRPr="00280F56">
        <w:t xml:space="preserve">, etc.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high cost and moderately high computer processing power required to analyse the visual data, along with low resolution (compared to a </w:t>
      </w:r>
      <w:r w:rsidR="005E6285" w:rsidRPr="00280F56">
        <w:t xml:space="preserve">conventional </w:t>
      </w:r>
      <w:r w:rsidRPr="00280F56">
        <w:t xml:space="preserve">camera)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7498FF09" w:rsidR="00F968EF" w:rsidRDefault="004B3066" w:rsidP="00352A0E">
      <w:pPr>
        <w:pStyle w:val="Caption"/>
      </w:pPr>
      <w:bookmarkStart w:id="41" w:name="_Toc146547286"/>
      <w:r w:rsidRPr="00280F56">
        <w:rPr>
          <w:lang w:eastAsia="zh-CN"/>
        </w:rPr>
        <w:lastRenderedPageBreak/>
        <w:t xml:space="preserve">Detection of holes in the ground </w:t>
      </w:r>
      <w:r w:rsidR="004E53CB" w:rsidRPr="00280F56">
        <w:rPr>
          <w:lang w:eastAsia="zh-CN"/>
        </w:rPr>
        <w:t xml:space="preserve">(rabbit warrens or natural depressions) </w:t>
      </w:r>
      <w:r w:rsidRPr="00280F56">
        <w:rPr>
          <w:lang w:eastAsia="zh-CN"/>
        </w:rPr>
        <w:t>ha</w:t>
      </w:r>
      <w:r w:rsidR="007E573A" w:rsidRPr="00280F56">
        <w:rPr>
          <w:lang w:eastAsia="zh-CN"/>
        </w:rPr>
        <w:t>s</w:t>
      </w:r>
      <w:r w:rsidRPr="00280F56">
        <w:rPr>
          <w:lang w:eastAsia="zh-CN"/>
        </w:rPr>
        <w:t xml:space="preserve"> been briefly explored </w:t>
      </w:r>
      <w:r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Pr="00280F56">
        <w:fldChar w:fldCharType="separate"/>
      </w:r>
      <w:r w:rsidR="00D40BA6" w:rsidRPr="00280F56">
        <w:t>(Ghaffari et al., 2004; Kusuma Arbawa et al., 2021; L. Matthies &amp; Rankin, 2003; J. Wang et al., 2016)</w:t>
      </w:r>
      <w:r w:rsidRPr="00280F56">
        <w:fldChar w:fldCharType="end"/>
      </w:r>
      <w:r w:rsidR="004E53CB" w:rsidRPr="00280F56">
        <w:t xml:space="preserve"> by u</w:t>
      </w:r>
      <w:r w:rsidRPr="00280F56">
        <w:t xml:space="preserve">sing thermal signatures (infra-red) </w:t>
      </w:r>
      <w:r w:rsidR="004E53CB" w:rsidRPr="00280F56">
        <w:t xml:space="preserve">which </w:t>
      </w:r>
      <w:r w:rsidRPr="00280F56">
        <w:t xml:space="preserve">works well at night provided that ground cover is not too dense but has limited effectiveness on a sunny day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t>(L. Matthies &amp; Rankin, 2003)</w:t>
      </w:r>
      <w:r w:rsidRPr="00280F56">
        <w:fldChar w:fldCharType="end"/>
      </w:r>
      <w:r w:rsidRPr="00280F56">
        <w:t>. Matthies and Rankin propose modelling solar illumination for their approach to be usable in daylight conditions.</w:t>
      </w:r>
      <w:r w:rsidRPr="00280F56">
        <w:br/>
      </w:r>
      <w:r w:rsidRPr="00280F56">
        <w:br/>
        <w:t>Determining and adapting to ground conditions has primarily been limited to detecting traction loss on the driven wheels and compensating by pulsing torque in a similar manner to anti-lock braking</w:t>
      </w:r>
      <w:r w:rsidR="007E573A" w:rsidRPr="00280F56">
        <w:t xml:space="preserve">. The methodology is well developed </w:t>
      </w:r>
      <w:r w:rsidRPr="00280F56">
        <w:t>and is the approach taken by full-size vehicles.</w:t>
      </w:r>
      <w:r w:rsidR="007E573A" w:rsidRPr="00280F56">
        <w:t xml:space="preserve"> </w:t>
      </w:r>
      <w:r w:rsidR="007E573A" w:rsidRPr="00280F56">
        <w:br/>
      </w:r>
      <w:r w:rsidRPr="00280F56">
        <w:t xml:space="preserve">Determining ground conditions before the rover reaches them has had less research. Khan and Ahmed </w:t>
      </w:r>
      <w:r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Pr="00280F56">
        <w:fldChar w:fldCharType="separate"/>
      </w:r>
      <w:r w:rsidR="00D40BA6" w:rsidRPr="00280F56">
        <w:t>(Khan &amp; Ahmed, 2021)</w:t>
      </w:r>
      <w:r w:rsidRPr="00280F56">
        <w:fldChar w:fldCharType="end"/>
      </w:r>
      <w:r w:rsidRPr="00280F56">
        <w:t xml:space="preserve"> used a CNN (convolutional neural network) to detect snow on road images and Kawai </w:t>
      </w:r>
      <w:r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Pr="00280F56">
        <w:fldChar w:fldCharType="separate"/>
      </w:r>
      <w:r w:rsidR="00D40BA6" w:rsidRPr="00280F56">
        <w:t>(Kawai et al., 2014)</w:t>
      </w:r>
      <w:r w:rsidRPr="00280F56">
        <w:fldChar w:fldCharType="end"/>
      </w:r>
      <w:r w:rsidRPr="00280F56">
        <w:t xml:space="preserve"> used a car-mounted webcam to distinguish road conditions at night via colour differences but a road is a known surface and  rural topologies vary considerably. Wading sensors as utilised by Tran </w:t>
      </w:r>
      <w:r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Pr="00280F56">
        <w:fldChar w:fldCharType="separate"/>
      </w:r>
      <w:r w:rsidR="00D40BA6" w:rsidRPr="00280F56">
        <w:t>(Tran et al., 2015)</w:t>
      </w:r>
      <w:r w:rsidRPr="00280F56">
        <w:fldChar w:fldCharType="end"/>
      </w:r>
      <w:r w:rsidRPr="00280F56">
        <w:t xml:space="preserve"> only face downwards and can’t predict the depth of water ahead of a vehicle.</w:t>
      </w:r>
      <w:r w:rsidRPr="00280F56">
        <w:br/>
      </w:r>
      <w:r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Pr="00280F56">
        <w:rPr>
          <w:rFonts w:cs="Calibri"/>
        </w:rPr>
        <w:t>ä</w:t>
      </w:r>
      <w:r w:rsidRPr="00280F56">
        <w:t xml:space="preserve">fer’s </w:t>
      </w:r>
      <w:r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Pr="00280F56">
        <w:fldChar w:fldCharType="separate"/>
      </w:r>
      <w:r w:rsidR="00D40BA6" w:rsidRPr="00280F56">
        <w:t>(Schäfer et al., 2005)</w:t>
      </w:r>
      <w:r w:rsidRPr="00280F56">
        <w:fldChar w:fldCharType="end"/>
      </w:r>
      <w:r w:rsidRPr="00280F56">
        <w:t xml:space="preserve"> holds some promise for holes or negative gradients but their technique is not as applicable to positive gradients.</w:t>
      </w:r>
      <w:r w:rsidRPr="00280F56">
        <w:br/>
      </w:r>
      <w:r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Pr="00280F56">
        <w:t xml:space="preserve"> sensor ought to be better but very small objects may be missed. </w:t>
      </w:r>
      <w:r w:rsidR="00F968EF">
        <w:br/>
      </w:r>
      <w:r w:rsidR="00F968EF">
        <w:br/>
      </w:r>
      <w:r w:rsidR="00F968EF" w:rsidRPr="00280F56">
        <w:t>If the fence needs to be traversed (a common occurenc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 Object identification when facing into the sun or other lighting challenges are also likely to be issues in a real-world environment.</w:t>
      </w:r>
      <w:bookmarkEnd w:id="41"/>
    </w:p>
    <w:p w14:paraId="0327A0A1" w14:textId="77777777" w:rsidR="00F94D59" w:rsidRPr="00280F56" w:rsidRDefault="00F94D59" w:rsidP="00F94D59">
      <w:pPr>
        <w:pStyle w:val="Heading4"/>
        <w:rPr>
          <w:noProof w:val="0"/>
        </w:rPr>
      </w:pPr>
      <w:r w:rsidRPr="00280F56">
        <w:rPr>
          <w:noProof w:val="0"/>
        </w:rPr>
        <w:t>Sensor fusion approaches</w:t>
      </w:r>
      <w:r w:rsidRPr="00280F56">
        <w:rPr>
          <w:noProof w:val="0"/>
        </w:rPr>
        <w:br/>
      </w:r>
    </w:p>
    <w:p w14:paraId="224A008E" w14:textId="18DFB8A2" w:rsidR="00F94D59" w:rsidRPr="00280F56" w:rsidRDefault="00F94D59" w:rsidP="00F94D59">
      <w:pPr>
        <w:pStyle w:val="BodyText"/>
        <w:rPr>
          <w:rFonts w:cstheme="minorHAnsi"/>
          <w:color w:val="222222"/>
        </w:rPr>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r>
      <w:proofErr w:type="spellStart"/>
      <w:r w:rsidRPr="00280F56">
        <w:t>Manduchi</w:t>
      </w:r>
      <w:proofErr w:type="spellEnd"/>
      <w:r w:rsidRPr="00280F56">
        <w:t xml:space="preserve">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w:t>
      </w:r>
      <w:proofErr w:type="spellStart"/>
      <w:r w:rsidRPr="00280F56">
        <w:t>Manduchi</w:t>
      </w:r>
      <w:proofErr w:type="spellEnd"/>
      <w:r w:rsidRPr="00280F56">
        <w:t xml:space="preserve">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790C5C5D" w14:textId="31EE3882" w:rsidR="00F968EF" w:rsidRPr="00280F56" w:rsidRDefault="00F968EF" w:rsidP="00F94D59">
      <w:bookmarkStart w:id="42" w:name="_Toc146546617"/>
      <w:bookmarkStart w:id="43" w:name="_Toc146720814"/>
      <w:r w:rsidRPr="00280F56">
        <w:lastRenderedPageBreak/>
        <w:t xml:space="preserve">Table </w:t>
      </w:r>
      <w:r w:rsidR="001D6978">
        <w:fldChar w:fldCharType="begin"/>
      </w:r>
      <w:r w:rsidR="001D6978">
        <w:instrText xml:space="preserve"> STYLEREF 1 \s </w:instrText>
      </w:r>
      <w:r w:rsidR="001D6978">
        <w:fldChar w:fldCharType="separate"/>
      </w:r>
      <w:r w:rsidR="001D6978">
        <w:rPr>
          <w:noProof/>
        </w:rPr>
        <w:t>1</w:t>
      </w:r>
      <w:r w:rsidR="001D6978">
        <w:fldChar w:fldCharType="end"/>
      </w:r>
      <w:r w:rsidR="001D6978">
        <w:t>.</w:t>
      </w:r>
      <w:r w:rsidR="001D6978">
        <w:fldChar w:fldCharType="begin"/>
      </w:r>
      <w:r w:rsidR="001D6978">
        <w:instrText xml:space="preserve"> SEQ Table \* ARABIC \s 1 </w:instrText>
      </w:r>
      <w:r w:rsidR="001D6978">
        <w:fldChar w:fldCharType="separate"/>
      </w:r>
      <w:r w:rsidR="001D6978">
        <w:rPr>
          <w:noProof/>
        </w:rPr>
        <w:t>4</w:t>
      </w:r>
      <w:r w:rsidR="001D6978">
        <w:fldChar w:fldCharType="end"/>
      </w:r>
      <w:r w:rsidRPr="00280F56">
        <w:t xml:space="preserve">  Single obstacle-avoiding Sensor Summary</w:t>
      </w:r>
      <w:bookmarkEnd w:id="42"/>
      <w:bookmarkEnd w:id="43"/>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6F5210">
        <w:tc>
          <w:tcPr>
            <w:tcW w:w="1267" w:type="dxa"/>
          </w:tcPr>
          <w:p w14:paraId="6A40668D" w14:textId="77777777" w:rsidR="00F968EF" w:rsidRPr="00280F56" w:rsidRDefault="00F968EF" w:rsidP="006F5210">
            <w:r w:rsidRPr="00280F56">
              <w:t>Sensor</w:t>
            </w:r>
          </w:p>
        </w:tc>
        <w:tc>
          <w:tcPr>
            <w:tcW w:w="1440" w:type="dxa"/>
          </w:tcPr>
          <w:p w14:paraId="43AB1859" w14:textId="77777777" w:rsidR="00F968EF" w:rsidRPr="00280F56" w:rsidRDefault="00F968EF" w:rsidP="006F5210">
            <w:r w:rsidRPr="00280F56">
              <w:t>Radar</w:t>
            </w:r>
          </w:p>
        </w:tc>
        <w:tc>
          <w:tcPr>
            <w:tcW w:w="1297" w:type="dxa"/>
          </w:tcPr>
          <w:p w14:paraId="15D1E21B" w14:textId="77777777" w:rsidR="00F968EF" w:rsidRPr="00280F56" w:rsidRDefault="00F968EF" w:rsidP="006F5210">
            <w:r w:rsidRPr="00280F56">
              <w:t>Ultrasonic</w:t>
            </w:r>
          </w:p>
        </w:tc>
        <w:tc>
          <w:tcPr>
            <w:tcW w:w="925" w:type="dxa"/>
          </w:tcPr>
          <w:p w14:paraId="2FDBDC22" w14:textId="77777777" w:rsidR="00F968EF" w:rsidRPr="00280F56" w:rsidRDefault="00F968EF" w:rsidP="006F5210">
            <w:r w:rsidRPr="00280F56">
              <w:t>Lidar</w:t>
            </w:r>
          </w:p>
        </w:tc>
        <w:tc>
          <w:tcPr>
            <w:tcW w:w="1045" w:type="dxa"/>
          </w:tcPr>
          <w:p w14:paraId="2098D247" w14:textId="77777777" w:rsidR="00F968EF" w:rsidRPr="00280F56" w:rsidRDefault="00F968EF" w:rsidP="006F5210">
            <w:r w:rsidRPr="00280F56">
              <w:t>IR</w:t>
            </w:r>
          </w:p>
        </w:tc>
        <w:tc>
          <w:tcPr>
            <w:tcW w:w="1099" w:type="dxa"/>
          </w:tcPr>
          <w:p w14:paraId="21C7C40A" w14:textId="77777777" w:rsidR="00F968EF" w:rsidRPr="00280F56" w:rsidRDefault="00F968EF" w:rsidP="006F5210">
            <w:r w:rsidRPr="00280F56">
              <w:t>FIR</w:t>
            </w:r>
          </w:p>
        </w:tc>
        <w:tc>
          <w:tcPr>
            <w:tcW w:w="994" w:type="dxa"/>
          </w:tcPr>
          <w:p w14:paraId="07B869BC" w14:textId="77777777" w:rsidR="00F968EF" w:rsidRPr="00280F56" w:rsidRDefault="00F968EF" w:rsidP="006F5210">
            <w:r w:rsidRPr="00280F56">
              <w:t>Stereo Camera</w:t>
            </w:r>
          </w:p>
        </w:tc>
        <w:tc>
          <w:tcPr>
            <w:tcW w:w="994" w:type="dxa"/>
          </w:tcPr>
          <w:p w14:paraId="48BD0A51" w14:textId="77777777" w:rsidR="00F968EF" w:rsidRPr="00280F56" w:rsidRDefault="00F968EF" w:rsidP="006F5210">
            <w:r w:rsidRPr="00280F56">
              <w:t>Single Camera</w:t>
            </w:r>
          </w:p>
        </w:tc>
      </w:tr>
      <w:tr w:rsidR="00F968EF" w:rsidRPr="00280F56" w14:paraId="556BFC72" w14:textId="77777777" w:rsidTr="006F5210">
        <w:tc>
          <w:tcPr>
            <w:tcW w:w="1267" w:type="dxa"/>
          </w:tcPr>
          <w:p w14:paraId="4CD8163E" w14:textId="77777777" w:rsidR="00F968EF" w:rsidRPr="00280F56" w:rsidRDefault="00F968EF" w:rsidP="006F5210">
            <w:r w:rsidRPr="00280F56">
              <w:t>Type</w:t>
            </w:r>
          </w:p>
        </w:tc>
        <w:tc>
          <w:tcPr>
            <w:tcW w:w="1440" w:type="dxa"/>
          </w:tcPr>
          <w:p w14:paraId="18DA327A" w14:textId="77777777" w:rsidR="00F968EF" w:rsidRPr="00280F56" w:rsidRDefault="00F968EF" w:rsidP="006F5210">
            <w:r w:rsidRPr="00280F56">
              <w:t>Active</w:t>
            </w:r>
          </w:p>
        </w:tc>
        <w:tc>
          <w:tcPr>
            <w:tcW w:w="1297" w:type="dxa"/>
          </w:tcPr>
          <w:p w14:paraId="05CF1FA8" w14:textId="77777777" w:rsidR="00F968EF" w:rsidRPr="00280F56" w:rsidRDefault="00F968EF" w:rsidP="006F5210">
            <w:r w:rsidRPr="00280F56">
              <w:t>Active</w:t>
            </w:r>
          </w:p>
        </w:tc>
        <w:tc>
          <w:tcPr>
            <w:tcW w:w="925" w:type="dxa"/>
          </w:tcPr>
          <w:p w14:paraId="75FE1F62" w14:textId="77777777" w:rsidR="00F968EF" w:rsidRPr="00280F56" w:rsidRDefault="00F968EF" w:rsidP="006F5210">
            <w:r w:rsidRPr="00280F56">
              <w:t>Active</w:t>
            </w:r>
          </w:p>
        </w:tc>
        <w:tc>
          <w:tcPr>
            <w:tcW w:w="1045" w:type="dxa"/>
          </w:tcPr>
          <w:p w14:paraId="3106EB03" w14:textId="77777777" w:rsidR="00F968EF" w:rsidRPr="00280F56" w:rsidRDefault="00F968EF" w:rsidP="006F5210">
            <w:r w:rsidRPr="00280F56">
              <w:t>Passive</w:t>
            </w:r>
          </w:p>
        </w:tc>
        <w:tc>
          <w:tcPr>
            <w:tcW w:w="1099" w:type="dxa"/>
          </w:tcPr>
          <w:p w14:paraId="7172A808" w14:textId="77777777" w:rsidR="00F968EF" w:rsidRPr="00280F56" w:rsidRDefault="00F968EF" w:rsidP="006F5210">
            <w:r w:rsidRPr="00280F56">
              <w:t>Active</w:t>
            </w:r>
          </w:p>
        </w:tc>
        <w:tc>
          <w:tcPr>
            <w:tcW w:w="994" w:type="dxa"/>
          </w:tcPr>
          <w:p w14:paraId="56A521DB" w14:textId="77777777" w:rsidR="00F968EF" w:rsidRPr="00280F56" w:rsidRDefault="00F968EF" w:rsidP="006F5210">
            <w:r w:rsidRPr="00280F56">
              <w:t>Passive</w:t>
            </w:r>
          </w:p>
        </w:tc>
        <w:tc>
          <w:tcPr>
            <w:tcW w:w="994" w:type="dxa"/>
          </w:tcPr>
          <w:p w14:paraId="1810BE94" w14:textId="77777777" w:rsidR="00F968EF" w:rsidRPr="00280F56" w:rsidRDefault="00F968EF" w:rsidP="006F5210">
            <w:r w:rsidRPr="00280F56">
              <w:t>Passive</w:t>
            </w:r>
          </w:p>
        </w:tc>
      </w:tr>
      <w:tr w:rsidR="00F968EF" w:rsidRPr="00280F56" w14:paraId="55CE176E" w14:textId="77777777" w:rsidTr="006F5210">
        <w:tc>
          <w:tcPr>
            <w:tcW w:w="1267" w:type="dxa"/>
          </w:tcPr>
          <w:p w14:paraId="2AC08299" w14:textId="77777777" w:rsidR="00F968EF" w:rsidRPr="00280F56" w:rsidRDefault="00F968EF" w:rsidP="006F5210">
            <w:r w:rsidRPr="00280F56">
              <w:t>Cost</w:t>
            </w:r>
          </w:p>
        </w:tc>
        <w:tc>
          <w:tcPr>
            <w:tcW w:w="1440" w:type="dxa"/>
          </w:tcPr>
          <w:p w14:paraId="365EF19D" w14:textId="77777777" w:rsidR="00F968EF" w:rsidRPr="00280F56" w:rsidRDefault="00F968EF" w:rsidP="006F5210">
            <w:r w:rsidRPr="00280F56">
              <w:t>High</w:t>
            </w:r>
          </w:p>
        </w:tc>
        <w:tc>
          <w:tcPr>
            <w:tcW w:w="1297" w:type="dxa"/>
          </w:tcPr>
          <w:p w14:paraId="7367D931" w14:textId="77777777" w:rsidR="00F968EF" w:rsidRPr="00280F56" w:rsidRDefault="00F968EF" w:rsidP="006F5210">
            <w:r w:rsidRPr="00280F56">
              <w:t>Low</w:t>
            </w:r>
          </w:p>
        </w:tc>
        <w:tc>
          <w:tcPr>
            <w:tcW w:w="925" w:type="dxa"/>
          </w:tcPr>
          <w:p w14:paraId="72041FBD" w14:textId="77777777" w:rsidR="00F968EF" w:rsidRPr="00280F56" w:rsidRDefault="00F968EF" w:rsidP="006F5210">
            <w:r w:rsidRPr="00280F56">
              <w:t>Med</w:t>
            </w:r>
          </w:p>
        </w:tc>
        <w:tc>
          <w:tcPr>
            <w:tcW w:w="1045" w:type="dxa"/>
          </w:tcPr>
          <w:p w14:paraId="23428814" w14:textId="77777777" w:rsidR="00F968EF" w:rsidRPr="00280F56" w:rsidRDefault="00F968EF" w:rsidP="006F5210">
            <w:r w:rsidRPr="00280F56">
              <w:t>Med</w:t>
            </w:r>
          </w:p>
        </w:tc>
        <w:tc>
          <w:tcPr>
            <w:tcW w:w="1099" w:type="dxa"/>
          </w:tcPr>
          <w:p w14:paraId="4A6B28D4" w14:textId="77777777" w:rsidR="00F968EF" w:rsidRPr="00280F56" w:rsidRDefault="00F968EF" w:rsidP="006F5210">
            <w:r w:rsidRPr="00280F56">
              <w:t>Med</w:t>
            </w:r>
          </w:p>
        </w:tc>
        <w:tc>
          <w:tcPr>
            <w:tcW w:w="994" w:type="dxa"/>
          </w:tcPr>
          <w:p w14:paraId="0C0A2463" w14:textId="77777777" w:rsidR="00F968EF" w:rsidRPr="00280F56" w:rsidRDefault="00F968EF" w:rsidP="006F5210">
            <w:r w:rsidRPr="00280F56">
              <w:t>High</w:t>
            </w:r>
          </w:p>
        </w:tc>
        <w:tc>
          <w:tcPr>
            <w:tcW w:w="994" w:type="dxa"/>
          </w:tcPr>
          <w:p w14:paraId="7C22957F" w14:textId="77777777" w:rsidR="00F968EF" w:rsidRPr="00280F56" w:rsidRDefault="00F968EF" w:rsidP="006F5210">
            <w:r w:rsidRPr="00280F56">
              <w:t>Med</w:t>
            </w:r>
          </w:p>
        </w:tc>
      </w:tr>
      <w:tr w:rsidR="00F968EF" w:rsidRPr="00280F56" w14:paraId="2510DD54" w14:textId="77777777" w:rsidTr="006F5210">
        <w:tc>
          <w:tcPr>
            <w:tcW w:w="1267" w:type="dxa"/>
          </w:tcPr>
          <w:p w14:paraId="5E65BF2F" w14:textId="77777777" w:rsidR="00F968EF" w:rsidRPr="00280F56" w:rsidRDefault="00F968EF" w:rsidP="006F5210">
            <w:r w:rsidRPr="00280F56">
              <w:t>Range (m)</w:t>
            </w:r>
          </w:p>
        </w:tc>
        <w:tc>
          <w:tcPr>
            <w:tcW w:w="1440" w:type="dxa"/>
          </w:tcPr>
          <w:p w14:paraId="00646151" w14:textId="77777777" w:rsidR="00F968EF" w:rsidRPr="00280F56" w:rsidRDefault="00F968EF" w:rsidP="006F5210">
            <w:r w:rsidRPr="00280F56">
              <w:t>&lt;250</w:t>
            </w:r>
          </w:p>
        </w:tc>
        <w:tc>
          <w:tcPr>
            <w:tcW w:w="1297" w:type="dxa"/>
          </w:tcPr>
          <w:p w14:paraId="25F621D7" w14:textId="77777777" w:rsidR="00F968EF" w:rsidRPr="00280F56" w:rsidRDefault="00F968EF" w:rsidP="006F5210">
            <w:r w:rsidRPr="00280F56">
              <w:t>&lt;10</w:t>
            </w:r>
          </w:p>
        </w:tc>
        <w:tc>
          <w:tcPr>
            <w:tcW w:w="925" w:type="dxa"/>
          </w:tcPr>
          <w:p w14:paraId="6E7CFE89" w14:textId="77777777" w:rsidR="00F968EF" w:rsidRPr="00280F56" w:rsidRDefault="00F968EF" w:rsidP="006F5210">
            <w:r w:rsidRPr="00280F56">
              <w:t>&lt;50</w:t>
            </w:r>
          </w:p>
        </w:tc>
        <w:tc>
          <w:tcPr>
            <w:tcW w:w="1045" w:type="dxa"/>
          </w:tcPr>
          <w:p w14:paraId="4C3DB64B" w14:textId="77777777" w:rsidR="00F968EF" w:rsidRPr="00280F56" w:rsidRDefault="00F968EF" w:rsidP="006F5210">
            <w:r w:rsidRPr="00280F56">
              <w:t>&lt;12</w:t>
            </w:r>
          </w:p>
        </w:tc>
        <w:tc>
          <w:tcPr>
            <w:tcW w:w="1099" w:type="dxa"/>
          </w:tcPr>
          <w:p w14:paraId="76874411" w14:textId="77777777" w:rsidR="00F968EF" w:rsidRPr="00280F56" w:rsidRDefault="00F968EF" w:rsidP="006F5210">
            <w:r w:rsidRPr="00280F56">
              <w:t>&lt;50</w:t>
            </w:r>
          </w:p>
        </w:tc>
        <w:tc>
          <w:tcPr>
            <w:tcW w:w="994" w:type="dxa"/>
          </w:tcPr>
          <w:p w14:paraId="3E4B44CD" w14:textId="77777777" w:rsidR="00F968EF" w:rsidRPr="00280F56" w:rsidRDefault="00F968EF" w:rsidP="006F5210">
            <w:r w:rsidRPr="00280F56">
              <w:t>&lt;10</w:t>
            </w:r>
          </w:p>
        </w:tc>
        <w:tc>
          <w:tcPr>
            <w:tcW w:w="994" w:type="dxa"/>
          </w:tcPr>
          <w:p w14:paraId="689B336D" w14:textId="77777777" w:rsidR="00F968EF" w:rsidRPr="00280F56" w:rsidRDefault="00F968EF" w:rsidP="006F5210">
            <w:r w:rsidRPr="00280F56">
              <w:t>&lt;100</w:t>
            </w:r>
          </w:p>
        </w:tc>
      </w:tr>
      <w:tr w:rsidR="00F968EF" w:rsidRPr="00280F56" w14:paraId="0E4A02B7" w14:textId="77777777" w:rsidTr="006F5210">
        <w:tc>
          <w:tcPr>
            <w:tcW w:w="1267" w:type="dxa"/>
          </w:tcPr>
          <w:p w14:paraId="1307953E" w14:textId="77777777" w:rsidR="00F968EF" w:rsidRPr="00280F56" w:rsidRDefault="00F968EF" w:rsidP="006F5210">
            <w:r w:rsidRPr="00280F56">
              <w:t>Precision</w:t>
            </w:r>
          </w:p>
        </w:tc>
        <w:tc>
          <w:tcPr>
            <w:tcW w:w="1440" w:type="dxa"/>
          </w:tcPr>
          <w:p w14:paraId="24F52811" w14:textId="77777777" w:rsidR="00F968EF" w:rsidRPr="00280F56" w:rsidRDefault="00F968EF" w:rsidP="006F5210">
            <w:r w:rsidRPr="00280F56">
              <w:t>Low</w:t>
            </w:r>
          </w:p>
        </w:tc>
        <w:tc>
          <w:tcPr>
            <w:tcW w:w="1297" w:type="dxa"/>
          </w:tcPr>
          <w:p w14:paraId="6C0EE505" w14:textId="77777777" w:rsidR="00F968EF" w:rsidRPr="00280F56" w:rsidRDefault="00F968EF" w:rsidP="006F5210">
            <w:r w:rsidRPr="00280F56">
              <w:t>Low range</w:t>
            </w:r>
          </w:p>
        </w:tc>
        <w:tc>
          <w:tcPr>
            <w:tcW w:w="925" w:type="dxa"/>
          </w:tcPr>
          <w:p w14:paraId="1274F0A6" w14:textId="77777777" w:rsidR="00F968EF" w:rsidRPr="00280F56" w:rsidRDefault="00F968EF" w:rsidP="006F5210">
            <w:r w:rsidRPr="00280F56">
              <w:t>V. High</w:t>
            </w:r>
          </w:p>
        </w:tc>
        <w:tc>
          <w:tcPr>
            <w:tcW w:w="1045" w:type="dxa"/>
          </w:tcPr>
          <w:p w14:paraId="2B40BF49" w14:textId="77777777" w:rsidR="00F968EF" w:rsidRPr="00280F56" w:rsidRDefault="00F968EF" w:rsidP="006F5210">
            <w:r w:rsidRPr="00280F56">
              <w:t>V. High</w:t>
            </w:r>
          </w:p>
        </w:tc>
        <w:tc>
          <w:tcPr>
            <w:tcW w:w="1099" w:type="dxa"/>
          </w:tcPr>
          <w:p w14:paraId="6DF72916" w14:textId="77777777" w:rsidR="00F968EF" w:rsidRPr="00280F56" w:rsidRDefault="00F968EF" w:rsidP="006F5210">
            <w:r w:rsidRPr="00280F56">
              <w:t>V. High</w:t>
            </w:r>
          </w:p>
        </w:tc>
        <w:tc>
          <w:tcPr>
            <w:tcW w:w="994" w:type="dxa"/>
          </w:tcPr>
          <w:p w14:paraId="3DF01B77" w14:textId="77777777" w:rsidR="00F968EF" w:rsidRPr="00280F56" w:rsidRDefault="00F968EF" w:rsidP="006F5210">
            <w:r w:rsidRPr="00280F56">
              <w:t>Med</w:t>
            </w:r>
          </w:p>
        </w:tc>
        <w:tc>
          <w:tcPr>
            <w:tcW w:w="994" w:type="dxa"/>
          </w:tcPr>
          <w:p w14:paraId="3F5A826A" w14:textId="77777777" w:rsidR="00F968EF" w:rsidRPr="00280F56" w:rsidRDefault="00F968EF" w:rsidP="006F5210">
            <w:r w:rsidRPr="00280F56">
              <w:t>Low</w:t>
            </w:r>
          </w:p>
        </w:tc>
      </w:tr>
      <w:tr w:rsidR="00F968EF" w:rsidRPr="00280F56" w14:paraId="58BE4093" w14:textId="77777777" w:rsidTr="006F5210">
        <w:tc>
          <w:tcPr>
            <w:tcW w:w="1267" w:type="dxa"/>
          </w:tcPr>
          <w:p w14:paraId="4856D0AA" w14:textId="77777777" w:rsidR="00F968EF" w:rsidRPr="00280F56" w:rsidRDefault="00F968EF" w:rsidP="006F5210">
            <w:r w:rsidRPr="00280F56">
              <w:t>Resolution</w:t>
            </w:r>
          </w:p>
        </w:tc>
        <w:tc>
          <w:tcPr>
            <w:tcW w:w="1440" w:type="dxa"/>
          </w:tcPr>
          <w:p w14:paraId="458FEDB6" w14:textId="77777777" w:rsidR="00F968EF" w:rsidRPr="00280F56" w:rsidRDefault="00F968EF" w:rsidP="006F5210">
            <w:r w:rsidRPr="00280F56">
              <w:t>Low</w:t>
            </w:r>
          </w:p>
        </w:tc>
        <w:tc>
          <w:tcPr>
            <w:tcW w:w="1297" w:type="dxa"/>
          </w:tcPr>
          <w:p w14:paraId="3D9F44CC" w14:textId="77777777" w:rsidR="00F968EF" w:rsidRPr="00280F56" w:rsidRDefault="00F968EF" w:rsidP="006F5210">
            <w:r w:rsidRPr="00280F56">
              <w:t>Low</w:t>
            </w:r>
          </w:p>
        </w:tc>
        <w:tc>
          <w:tcPr>
            <w:tcW w:w="925" w:type="dxa"/>
          </w:tcPr>
          <w:p w14:paraId="221F0C3F" w14:textId="77777777" w:rsidR="00F968EF" w:rsidRPr="00280F56" w:rsidRDefault="00F968EF" w:rsidP="006F5210">
            <w:r w:rsidRPr="00280F56">
              <w:t>Precise</w:t>
            </w:r>
          </w:p>
        </w:tc>
        <w:tc>
          <w:tcPr>
            <w:tcW w:w="1045" w:type="dxa"/>
          </w:tcPr>
          <w:p w14:paraId="1C2580F7" w14:textId="77777777" w:rsidR="00F968EF" w:rsidRPr="00280F56" w:rsidRDefault="00F968EF" w:rsidP="006F5210">
            <w:r w:rsidRPr="00280F56">
              <w:t>V. High</w:t>
            </w:r>
          </w:p>
        </w:tc>
        <w:tc>
          <w:tcPr>
            <w:tcW w:w="1099" w:type="dxa"/>
          </w:tcPr>
          <w:p w14:paraId="65D1406C" w14:textId="77777777" w:rsidR="00F968EF" w:rsidRPr="00280F56" w:rsidRDefault="00F968EF" w:rsidP="006F5210">
            <w:proofErr w:type="spellStart"/>
            <w:r w:rsidRPr="00280F56">
              <w:t>V.High</w:t>
            </w:r>
            <w:proofErr w:type="spellEnd"/>
          </w:p>
        </w:tc>
        <w:tc>
          <w:tcPr>
            <w:tcW w:w="994" w:type="dxa"/>
          </w:tcPr>
          <w:p w14:paraId="27A14E05" w14:textId="77777777" w:rsidR="00F968EF" w:rsidRPr="00280F56" w:rsidRDefault="00F968EF" w:rsidP="006F5210">
            <w:r w:rsidRPr="00280F56">
              <w:t>Med</w:t>
            </w:r>
          </w:p>
        </w:tc>
        <w:tc>
          <w:tcPr>
            <w:tcW w:w="994" w:type="dxa"/>
          </w:tcPr>
          <w:p w14:paraId="723AE709" w14:textId="77777777" w:rsidR="00F968EF" w:rsidRPr="00280F56" w:rsidRDefault="00F968EF" w:rsidP="006F5210">
            <w:r w:rsidRPr="00280F56">
              <w:t>Med</w:t>
            </w:r>
          </w:p>
        </w:tc>
      </w:tr>
      <w:tr w:rsidR="00F968EF" w:rsidRPr="00280F56" w14:paraId="0BA4490A" w14:textId="77777777" w:rsidTr="006F5210">
        <w:tc>
          <w:tcPr>
            <w:tcW w:w="1267" w:type="dxa"/>
          </w:tcPr>
          <w:p w14:paraId="15C02E6F" w14:textId="77777777" w:rsidR="00F968EF" w:rsidRPr="00280F56" w:rsidRDefault="00F968EF" w:rsidP="006F5210">
            <w:r w:rsidRPr="00280F56">
              <w:t>Reliability</w:t>
            </w:r>
          </w:p>
        </w:tc>
        <w:tc>
          <w:tcPr>
            <w:tcW w:w="1440" w:type="dxa"/>
          </w:tcPr>
          <w:p w14:paraId="08C20270" w14:textId="77777777" w:rsidR="00F968EF" w:rsidRPr="00280F56" w:rsidRDefault="00F968EF" w:rsidP="006F5210">
            <w:r w:rsidRPr="00280F56">
              <w:t>High</w:t>
            </w:r>
          </w:p>
        </w:tc>
        <w:tc>
          <w:tcPr>
            <w:tcW w:w="1297" w:type="dxa"/>
          </w:tcPr>
          <w:p w14:paraId="15E43950" w14:textId="77777777" w:rsidR="00F968EF" w:rsidRPr="00280F56" w:rsidRDefault="00F968EF" w:rsidP="006F5210">
            <w:r w:rsidRPr="00280F56">
              <w:t>Low</w:t>
            </w:r>
          </w:p>
        </w:tc>
        <w:tc>
          <w:tcPr>
            <w:tcW w:w="925" w:type="dxa"/>
          </w:tcPr>
          <w:p w14:paraId="6F77757F" w14:textId="77777777" w:rsidR="00F968EF" w:rsidRPr="00280F56" w:rsidRDefault="00F968EF" w:rsidP="006F5210">
            <w:r w:rsidRPr="00280F56">
              <w:t>High</w:t>
            </w:r>
          </w:p>
        </w:tc>
        <w:tc>
          <w:tcPr>
            <w:tcW w:w="1045" w:type="dxa"/>
          </w:tcPr>
          <w:p w14:paraId="54E37542" w14:textId="77777777" w:rsidR="00F968EF" w:rsidRPr="00280F56" w:rsidRDefault="00F968EF" w:rsidP="006F5210">
            <w:r w:rsidRPr="00280F56">
              <w:t>High</w:t>
            </w:r>
          </w:p>
        </w:tc>
        <w:tc>
          <w:tcPr>
            <w:tcW w:w="1099" w:type="dxa"/>
          </w:tcPr>
          <w:p w14:paraId="35164303" w14:textId="77777777" w:rsidR="00F968EF" w:rsidRPr="00280F56" w:rsidRDefault="00F968EF" w:rsidP="006F5210">
            <w:r w:rsidRPr="00280F56">
              <w:t>High</w:t>
            </w:r>
          </w:p>
        </w:tc>
        <w:tc>
          <w:tcPr>
            <w:tcW w:w="994" w:type="dxa"/>
          </w:tcPr>
          <w:p w14:paraId="3215A25B" w14:textId="77777777" w:rsidR="00F968EF" w:rsidRPr="00280F56" w:rsidRDefault="00F968EF" w:rsidP="006F5210">
            <w:r w:rsidRPr="00280F56">
              <w:t>Med</w:t>
            </w:r>
          </w:p>
        </w:tc>
        <w:tc>
          <w:tcPr>
            <w:tcW w:w="994" w:type="dxa"/>
          </w:tcPr>
          <w:p w14:paraId="030255DA" w14:textId="77777777" w:rsidR="00F968EF" w:rsidRPr="00280F56" w:rsidRDefault="00F968EF" w:rsidP="006F5210">
            <w:r w:rsidRPr="00280F56">
              <w:t>Med</w:t>
            </w:r>
          </w:p>
        </w:tc>
      </w:tr>
      <w:tr w:rsidR="00F968EF" w:rsidRPr="00280F56" w14:paraId="4B1904CE" w14:textId="77777777" w:rsidTr="006F5210">
        <w:tc>
          <w:tcPr>
            <w:tcW w:w="1267" w:type="dxa"/>
          </w:tcPr>
          <w:p w14:paraId="3892CAFE" w14:textId="77777777" w:rsidR="00F968EF" w:rsidRPr="00280F56" w:rsidRDefault="00F968EF" w:rsidP="006F5210">
            <w:r w:rsidRPr="00280F56">
              <w:t>Power</w:t>
            </w:r>
          </w:p>
        </w:tc>
        <w:tc>
          <w:tcPr>
            <w:tcW w:w="1440" w:type="dxa"/>
          </w:tcPr>
          <w:p w14:paraId="7282523F" w14:textId="77777777" w:rsidR="00F968EF" w:rsidRPr="00280F56" w:rsidRDefault="00F968EF" w:rsidP="006F5210">
            <w:r w:rsidRPr="00280F56">
              <w:t>High</w:t>
            </w:r>
          </w:p>
        </w:tc>
        <w:tc>
          <w:tcPr>
            <w:tcW w:w="1297" w:type="dxa"/>
          </w:tcPr>
          <w:p w14:paraId="0C9A1F98" w14:textId="77777777" w:rsidR="00F968EF" w:rsidRPr="00280F56" w:rsidRDefault="00F968EF" w:rsidP="006F5210">
            <w:r w:rsidRPr="00280F56">
              <w:t>Med-High</w:t>
            </w:r>
          </w:p>
        </w:tc>
        <w:tc>
          <w:tcPr>
            <w:tcW w:w="925" w:type="dxa"/>
          </w:tcPr>
          <w:p w14:paraId="0FBAC27E" w14:textId="77777777" w:rsidR="00F968EF" w:rsidRPr="00280F56" w:rsidRDefault="00F968EF" w:rsidP="006F5210">
            <w:r w:rsidRPr="00280F56">
              <w:t>Med-High</w:t>
            </w:r>
          </w:p>
        </w:tc>
        <w:tc>
          <w:tcPr>
            <w:tcW w:w="1045" w:type="dxa"/>
          </w:tcPr>
          <w:p w14:paraId="0AC41F10" w14:textId="77777777" w:rsidR="00F968EF" w:rsidRPr="00280F56" w:rsidRDefault="00F968EF" w:rsidP="006F5210">
            <w:r w:rsidRPr="00280F56">
              <w:t>Low</w:t>
            </w:r>
          </w:p>
        </w:tc>
        <w:tc>
          <w:tcPr>
            <w:tcW w:w="1099" w:type="dxa"/>
          </w:tcPr>
          <w:p w14:paraId="20E860A3" w14:textId="77777777" w:rsidR="00F968EF" w:rsidRPr="00280F56" w:rsidRDefault="00F968EF" w:rsidP="006F5210">
            <w:r w:rsidRPr="00280F56">
              <w:t>Med</w:t>
            </w:r>
          </w:p>
        </w:tc>
        <w:tc>
          <w:tcPr>
            <w:tcW w:w="994" w:type="dxa"/>
          </w:tcPr>
          <w:p w14:paraId="0DD00D0F" w14:textId="77777777" w:rsidR="00F968EF" w:rsidRPr="00280F56" w:rsidRDefault="00F968EF" w:rsidP="006F5210">
            <w:r w:rsidRPr="00280F56">
              <w:t>Low</w:t>
            </w:r>
          </w:p>
        </w:tc>
        <w:tc>
          <w:tcPr>
            <w:tcW w:w="994" w:type="dxa"/>
          </w:tcPr>
          <w:p w14:paraId="0191A2A3" w14:textId="77777777" w:rsidR="00F968EF" w:rsidRPr="00280F56" w:rsidRDefault="00F968EF" w:rsidP="006F5210">
            <w:r w:rsidRPr="00280F56">
              <w:t>Low</w:t>
            </w:r>
          </w:p>
        </w:tc>
      </w:tr>
      <w:tr w:rsidR="00F968EF" w:rsidRPr="00280F56" w14:paraId="2D6FB9C2" w14:textId="77777777" w:rsidTr="006F5210">
        <w:tc>
          <w:tcPr>
            <w:tcW w:w="1267" w:type="dxa"/>
          </w:tcPr>
          <w:p w14:paraId="19DA3884" w14:textId="77777777" w:rsidR="00F968EF" w:rsidRPr="00280F56" w:rsidRDefault="00F968EF" w:rsidP="006F5210">
            <w:r w:rsidRPr="00280F56">
              <w:t>Processing</w:t>
            </w:r>
          </w:p>
        </w:tc>
        <w:tc>
          <w:tcPr>
            <w:tcW w:w="1440" w:type="dxa"/>
          </w:tcPr>
          <w:p w14:paraId="63B6F18C" w14:textId="77777777" w:rsidR="00F968EF" w:rsidRPr="00280F56" w:rsidRDefault="00F968EF" w:rsidP="006F5210">
            <w:r w:rsidRPr="00280F56">
              <w:t>Fast</w:t>
            </w:r>
          </w:p>
        </w:tc>
        <w:tc>
          <w:tcPr>
            <w:tcW w:w="1297" w:type="dxa"/>
          </w:tcPr>
          <w:p w14:paraId="7C5D80A4" w14:textId="77777777" w:rsidR="00F968EF" w:rsidRPr="00280F56" w:rsidRDefault="00F968EF" w:rsidP="006F5210">
            <w:r w:rsidRPr="00280F56">
              <w:t>Speed of sound limits</w:t>
            </w:r>
          </w:p>
        </w:tc>
        <w:tc>
          <w:tcPr>
            <w:tcW w:w="925" w:type="dxa"/>
          </w:tcPr>
          <w:p w14:paraId="2A1D0C4A" w14:textId="77777777" w:rsidR="00F968EF" w:rsidRPr="00280F56" w:rsidRDefault="00F968EF" w:rsidP="006F5210">
            <w:r w:rsidRPr="00280F56">
              <w:t>Fast</w:t>
            </w:r>
          </w:p>
        </w:tc>
        <w:tc>
          <w:tcPr>
            <w:tcW w:w="1045" w:type="dxa"/>
          </w:tcPr>
          <w:p w14:paraId="376D3E56" w14:textId="77777777" w:rsidR="00F968EF" w:rsidRPr="00280F56" w:rsidRDefault="00F968EF" w:rsidP="006F5210">
            <w:r w:rsidRPr="00280F56">
              <w:t>Med</w:t>
            </w:r>
          </w:p>
        </w:tc>
        <w:tc>
          <w:tcPr>
            <w:tcW w:w="1099" w:type="dxa"/>
          </w:tcPr>
          <w:p w14:paraId="74FD3FB5" w14:textId="77777777" w:rsidR="00F968EF" w:rsidRPr="00280F56" w:rsidRDefault="00F968EF" w:rsidP="006F5210">
            <w:r w:rsidRPr="00280F56">
              <w:t>Fast</w:t>
            </w:r>
          </w:p>
        </w:tc>
        <w:tc>
          <w:tcPr>
            <w:tcW w:w="994" w:type="dxa"/>
          </w:tcPr>
          <w:p w14:paraId="3281F41F" w14:textId="77777777" w:rsidR="00F968EF" w:rsidRPr="00280F56" w:rsidRDefault="00F968EF" w:rsidP="006F5210">
            <w:r w:rsidRPr="00280F56">
              <w:t>Fast CPU needed</w:t>
            </w:r>
          </w:p>
        </w:tc>
        <w:tc>
          <w:tcPr>
            <w:tcW w:w="994" w:type="dxa"/>
          </w:tcPr>
          <w:p w14:paraId="3E7F1C5C" w14:textId="77777777" w:rsidR="00F968EF" w:rsidRPr="00280F56" w:rsidRDefault="00F968EF" w:rsidP="006F5210">
            <w:r w:rsidRPr="00280F56">
              <w:t>Fast CPU needed</w:t>
            </w:r>
          </w:p>
        </w:tc>
      </w:tr>
      <w:tr w:rsidR="00F968EF" w:rsidRPr="00280F56" w14:paraId="527D13F2" w14:textId="77777777" w:rsidTr="006F5210">
        <w:trPr>
          <w:trHeight w:val="698"/>
        </w:trPr>
        <w:tc>
          <w:tcPr>
            <w:tcW w:w="1267" w:type="dxa"/>
          </w:tcPr>
          <w:p w14:paraId="32361421" w14:textId="77777777" w:rsidR="00F968EF" w:rsidRPr="00280F56" w:rsidRDefault="00F968EF" w:rsidP="006F5210">
            <w:r w:rsidRPr="00280F56">
              <w:t>Rain influences</w:t>
            </w:r>
          </w:p>
        </w:tc>
        <w:tc>
          <w:tcPr>
            <w:tcW w:w="1440" w:type="dxa"/>
          </w:tcPr>
          <w:p w14:paraId="5FAF08DB" w14:textId="77777777" w:rsidR="00F968EF" w:rsidRPr="00280F56" w:rsidRDefault="00F968EF" w:rsidP="006F5210">
            <w:r w:rsidRPr="00280F56">
              <w:t>No but reduces range</w:t>
            </w:r>
          </w:p>
        </w:tc>
        <w:tc>
          <w:tcPr>
            <w:tcW w:w="1297" w:type="dxa"/>
          </w:tcPr>
          <w:p w14:paraId="58F3B5B7" w14:textId="77777777" w:rsidR="00F968EF" w:rsidRPr="00280F56" w:rsidRDefault="00F968EF" w:rsidP="006F5210">
            <w:r w:rsidRPr="00280F56">
              <w:t>Yes</w:t>
            </w:r>
          </w:p>
        </w:tc>
        <w:tc>
          <w:tcPr>
            <w:tcW w:w="953" w:type="dxa"/>
          </w:tcPr>
          <w:p w14:paraId="188F067F" w14:textId="77777777" w:rsidR="00F968EF" w:rsidRPr="00280F56" w:rsidRDefault="00F968EF" w:rsidP="006F5210">
            <w:r w:rsidRPr="00280F56">
              <w:t>Yes</w:t>
            </w:r>
          </w:p>
        </w:tc>
        <w:tc>
          <w:tcPr>
            <w:tcW w:w="992" w:type="dxa"/>
          </w:tcPr>
          <w:p w14:paraId="41F907E2" w14:textId="77777777" w:rsidR="00F968EF" w:rsidRPr="00280F56" w:rsidRDefault="00F968EF" w:rsidP="006F5210">
            <w:r w:rsidRPr="00280F56">
              <w:t>Yes</w:t>
            </w:r>
          </w:p>
        </w:tc>
        <w:tc>
          <w:tcPr>
            <w:tcW w:w="1134" w:type="dxa"/>
          </w:tcPr>
          <w:p w14:paraId="09B04977" w14:textId="77777777" w:rsidR="00F968EF" w:rsidRPr="00280F56" w:rsidRDefault="00F968EF" w:rsidP="006F5210">
            <w:r w:rsidRPr="00280F56">
              <w:t>No but reduces range</w:t>
            </w:r>
          </w:p>
        </w:tc>
        <w:tc>
          <w:tcPr>
            <w:tcW w:w="992" w:type="dxa"/>
          </w:tcPr>
          <w:p w14:paraId="4AFEFDF9" w14:textId="77777777" w:rsidR="00F968EF" w:rsidRPr="00280F56" w:rsidRDefault="00F968EF" w:rsidP="006F5210">
            <w:r w:rsidRPr="00280F56">
              <w:t>Yes</w:t>
            </w:r>
          </w:p>
        </w:tc>
        <w:tc>
          <w:tcPr>
            <w:tcW w:w="986" w:type="dxa"/>
          </w:tcPr>
          <w:p w14:paraId="33620596" w14:textId="77777777" w:rsidR="00F968EF" w:rsidRPr="00280F56" w:rsidRDefault="00F968EF" w:rsidP="006F5210">
            <w:r w:rsidRPr="00280F56">
              <w:t>Yes</w:t>
            </w:r>
          </w:p>
        </w:tc>
      </w:tr>
      <w:tr w:rsidR="00F968EF" w:rsidRPr="00280F56" w14:paraId="2ECA43FB" w14:textId="77777777" w:rsidTr="006F5210">
        <w:trPr>
          <w:trHeight w:val="698"/>
        </w:trPr>
        <w:tc>
          <w:tcPr>
            <w:tcW w:w="1267" w:type="dxa"/>
          </w:tcPr>
          <w:p w14:paraId="23731D8E" w14:textId="77777777" w:rsidR="00F968EF" w:rsidRPr="00280F56" w:rsidRDefault="00F968EF" w:rsidP="006F5210">
            <w:r w:rsidRPr="00280F56">
              <w:t>Dust influences</w:t>
            </w:r>
          </w:p>
        </w:tc>
        <w:tc>
          <w:tcPr>
            <w:tcW w:w="1440" w:type="dxa"/>
          </w:tcPr>
          <w:p w14:paraId="1241A6FB" w14:textId="77777777" w:rsidR="00F968EF" w:rsidRPr="00280F56" w:rsidRDefault="00F968EF" w:rsidP="006F5210">
            <w:r w:rsidRPr="00280F56">
              <w:t>No</w:t>
            </w:r>
          </w:p>
        </w:tc>
        <w:tc>
          <w:tcPr>
            <w:tcW w:w="1297" w:type="dxa"/>
          </w:tcPr>
          <w:p w14:paraId="7BAFAF37" w14:textId="77777777" w:rsidR="00F968EF" w:rsidRPr="00280F56" w:rsidRDefault="00F968EF" w:rsidP="006F5210">
            <w:r w:rsidRPr="00280F56">
              <w:t>No</w:t>
            </w:r>
          </w:p>
        </w:tc>
        <w:tc>
          <w:tcPr>
            <w:tcW w:w="953" w:type="dxa"/>
          </w:tcPr>
          <w:p w14:paraId="1DE1CE7D" w14:textId="77777777" w:rsidR="00F968EF" w:rsidRPr="00280F56" w:rsidRDefault="00F968EF" w:rsidP="006F5210">
            <w:r w:rsidRPr="00280F56">
              <w:t>Yes</w:t>
            </w:r>
          </w:p>
        </w:tc>
        <w:tc>
          <w:tcPr>
            <w:tcW w:w="992" w:type="dxa"/>
          </w:tcPr>
          <w:p w14:paraId="7ABB4E79" w14:textId="77777777" w:rsidR="00F968EF" w:rsidRPr="00280F56" w:rsidRDefault="00F968EF" w:rsidP="006F5210">
            <w:r w:rsidRPr="00280F56">
              <w:t>Yes</w:t>
            </w:r>
          </w:p>
        </w:tc>
        <w:tc>
          <w:tcPr>
            <w:tcW w:w="1134" w:type="dxa"/>
          </w:tcPr>
          <w:p w14:paraId="7EBE7994" w14:textId="77777777" w:rsidR="00F968EF" w:rsidRPr="00280F56" w:rsidRDefault="00F968EF" w:rsidP="006F5210">
            <w:r w:rsidRPr="00280F56">
              <w:t>No but reduces range</w:t>
            </w:r>
          </w:p>
        </w:tc>
        <w:tc>
          <w:tcPr>
            <w:tcW w:w="992" w:type="dxa"/>
          </w:tcPr>
          <w:p w14:paraId="6C4B2C42" w14:textId="77777777" w:rsidR="00F968EF" w:rsidRPr="00280F56" w:rsidRDefault="00F968EF" w:rsidP="006F5210">
            <w:r w:rsidRPr="00280F56">
              <w:t>Yes</w:t>
            </w:r>
          </w:p>
        </w:tc>
        <w:tc>
          <w:tcPr>
            <w:tcW w:w="986" w:type="dxa"/>
          </w:tcPr>
          <w:p w14:paraId="1AEDC5CF" w14:textId="77777777" w:rsidR="00F968EF" w:rsidRPr="00280F56" w:rsidRDefault="00F968EF" w:rsidP="006F5210">
            <w:r w:rsidRPr="00280F56">
              <w:t>Yes</w:t>
            </w:r>
          </w:p>
        </w:tc>
      </w:tr>
      <w:tr w:rsidR="00F968EF" w:rsidRPr="00280F56" w14:paraId="6E915204" w14:textId="77777777" w:rsidTr="006F5210">
        <w:trPr>
          <w:trHeight w:val="698"/>
        </w:trPr>
        <w:tc>
          <w:tcPr>
            <w:tcW w:w="1267" w:type="dxa"/>
          </w:tcPr>
          <w:p w14:paraId="209ECD5A" w14:textId="77777777" w:rsidR="00F968EF" w:rsidRPr="00280F56" w:rsidRDefault="00F968EF" w:rsidP="006F5210">
            <w:r w:rsidRPr="00280F56">
              <w:t>Fog influences</w:t>
            </w:r>
          </w:p>
        </w:tc>
        <w:tc>
          <w:tcPr>
            <w:tcW w:w="1440" w:type="dxa"/>
          </w:tcPr>
          <w:p w14:paraId="0738AF05" w14:textId="77777777" w:rsidR="00F968EF" w:rsidRPr="00280F56" w:rsidRDefault="00F968EF" w:rsidP="006F5210">
            <w:r w:rsidRPr="00280F56">
              <w:t>No</w:t>
            </w:r>
          </w:p>
        </w:tc>
        <w:tc>
          <w:tcPr>
            <w:tcW w:w="1297" w:type="dxa"/>
          </w:tcPr>
          <w:p w14:paraId="249F0492" w14:textId="77777777" w:rsidR="00F968EF" w:rsidRPr="00280F56" w:rsidRDefault="00F968EF" w:rsidP="006F5210">
            <w:r w:rsidRPr="00280F56">
              <w:t>No</w:t>
            </w:r>
          </w:p>
        </w:tc>
        <w:tc>
          <w:tcPr>
            <w:tcW w:w="953" w:type="dxa"/>
          </w:tcPr>
          <w:p w14:paraId="037F1FE5" w14:textId="77777777" w:rsidR="00F968EF" w:rsidRPr="00280F56" w:rsidRDefault="00F968EF" w:rsidP="006F5210">
            <w:r w:rsidRPr="00280F56">
              <w:t>Yes</w:t>
            </w:r>
          </w:p>
        </w:tc>
        <w:tc>
          <w:tcPr>
            <w:tcW w:w="992" w:type="dxa"/>
          </w:tcPr>
          <w:p w14:paraId="3EF75947" w14:textId="77777777" w:rsidR="00F968EF" w:rsidRPr="00280F56" w:rsidRDefault="00F968EF" w:rsidP="006F5210">
            <w:r w:rsidRPr="00280F56">
              <w:t>Reduces range</w:t>
            </w:r>
          </w:p>
        </w:tc>
        <w:tc>
          <w:tcPr>
            <w:tcW w:w="1134" w:type="dxa"/>
          </w:tcPr>
          <w:p w14:paraId="3228BE67" w14:textId="77777777" w:rsidR="00F968EF" w:rsidRPr="00280F56" w:rsidRDefault="00F968EF" w:rsidP="006F5210">
            <w:r w:rsidRPr="00280F56">
              <w:t>Reduces range</w:t>
            </w:r>
          </w:p>
        </w:tc>
        <w:tc>
          <w:tcPr>
            <w:tcW w:w="992" w:type="dxa"/>
          </w:tcPr>
          <w:p w14:paraId="601D4571" w14:textId="77777777" w:rsidR="00F968EF" w:rsidRPr="00280F56" w:rsidRDefault="00F968EF" w:rsidP="006F5210">
            <w:r w:rsidRPr="00280F56">
              <w:t>Yes</w:t>
            </w:r>
          </w:p>
        </w:tc>
        <w:tc>
          <w:tcPr>
            <w:tcW w:w="986" w:type="dxa"/>
          </w:tcPr>
          <w:p w14:paraId="5DFDD997" w14:textId="77777777" w:rsidR="00F968EF" w:rsidRPr="00280F56" w:rsidRDefault="00F968EF" w:rsidP="006F5210">
            <w:r w:rsidRPr="00280F56">
              <w:t>Yes</w:t>
            </w:r>
          </w:p>
        </w:tc>
      </w:tr>
      <w:tr w:rsidR="00F968EF" w:rsidRPr="00280F56" w14:paraId="6FD8359E" w14:textId="77777777" w:rsidTr="006F5210">
        <w:trPr>
          <w:trHeight w:val="698"/>
        </w:trPr>
        <w:tc>
          <w:tcPr>
            <w:tcW w:w="1267" w:type="dxa"/>
          </w:tcPr>
          <w:p w14:paraId="58044D53" w14:textId="77777777" w:rsidR="00F968EF" w:rsidRPr="00280F56" w:rsidRDefault="00F968EF" w:rsidP="006F5210">
            <w:r w:rsidRPr="00280F56">
              <w:t>Sound influences</w:t>
            </w:r>
          </w:p>
        </w:tc>
        <w:tc>
          <w:tcPr>
            <w:tcW w:w="1440" w:type="dxa"/>
          </w:tcPr>
          <w:p w14:paraId="38175C51" w14:textId="77777777" w:rsidR="00F968EF" w:rsidRPr="00280F56" w:rsidRDefault="00F968EF" w:rsidP="006F5210">
            <w:r w:rsidRPr="00280F56">
              <w:t>No</w:t>
            </w:r>
          </w:p>
        </w:tc>
        <w:tc>
          <w:tcPr>
            <w:tcW w:w="1297" w:type="dxa"/>
          </w:tcPr>
          <w:p w14:paraId="733D703B" w14:textId="77777777" w:rsidR="00F968EF" w:rsidRPr="00280F56" w:rsidRDefault="00F968EF" w:rsidP="006F5210">
            <w:r w:rsidRPr="00280F56">
              <w:t>If High pitch</w:t>
            </w:r>
          </w:p>
        </w:tc>
        <w:tc>
          <w:tcPr>
            <w:tcW w:w="953" w:type="dxa"/>
          </w:tcPr>
          <w:p w14:paraId="17077B5A" w14:textId="77777777" w:rsidR="00F968EF" w:rsidRPr="00280F56" w:rsidRDefault="00F968EF" w:rsidP="006F5210">
            <w:r w:rsidRPr="00280F56">
              <w:t>No</w:t>
            </w:r>
          </w:p>
        </w:tc>
        <w:tc>
          <w:tcPr>
            <w:tcW w:w="992" w:type="dxa"/>
          </w:tcPr>
          <w:p w14:paraId="1513DF2D" w14:textId="77777777" w:rsidR="00F968EF" w:rsidRPr="00280F56" w:rsidRDefault="00F968EF" w:rsidP="006F5210">
            <w:r w:rsidRPr="00280F56">
              <w:t>No</w:t>
            </w:r>
          </w:p>
        </w:tc>
        <w:tc>
          <w:tcPr>
            <w:tcW w:w="1134" w:type="dxa"/>
          </w:tcPr>
          <w:p w14:paraId="36656CA8" w14:textId="77777777" w:rsidR="00F968EF" w:rsidRPr="00280F56" w:rsidRDefault="00F968EF" w:rsidP="006F5210">
            <w:r w:rsidRPr="00280F56">
              <w:t>No</w:t>
            </w:r>
          </w:p>
        </w:tc>
        <w:tc>
          <w:tcPr>
            <w:tcW w:w="992" w:type="dxa"/>
          </w:tcPr>
          <w:p w14:paraId="6C06426B" w14:textId="77777777" w:rsidR="00F968EF" w:rsidRPr="00280F56" w:rsidRDefault="00F968EF" w:rsidP="006F5210">
            <w:r w:rsidRPr="00280F56">
              <w:t>No</w:t>
            </w:r>
          </w:p>
        </w:tc>
        <w:tc>
          <w:tcPr>
            <w:tcW w:w="986" w:type="dxa"/>
          </w:tcPr>
          <w:p w14:paraId="472EF776" w14:textId="77777777" w:rsidR="00F968EF" w:rsidRPr="00280F56" w:rsidRDefault="00F968EF" w:rsidP="006F5210">
            <w:r w:rsidRPr="00280F56">
              <w:t>No</w:t>
            </w:r>
          </w:p>
        </w:tc>
      </w:tr>
      <w:tr w:rsidR="00F968EF" w:rsidRPr="00280F56" w14:paraId="71270C85" w14:textId="77777777" w:rsidTr="006F5210">
        <w:trPr>
          <w:trHeight w:val="698"/>
        </w:trPr>
        <w:tc>
          <w:tcPr>
            <w:tcW w:w="1267" w:type="dxa"/>
          </w:tcPr>
          <w:p w14:paraId="548DE0BD" w14:textId="77777777" w:rsidR="00F968EF" w:rsidRPr="00280F56" w:rsidRDefault="00F968EF" w:rsidP="006F5210">
            <w:r w:rsidRPr="00280F56">
              <w:t>Light influences</w:t>
            </w:r>
          </w:p>
        </w:tc>
        <w:tc>
          <w:tcPr>
            <w:tcW w:w="1440" w:type="dxa"/>
          </w:tcPr>
          <w:p w14:paraId="61F393B1" w14:textId="77777777" w:rsidR="00F968EF" w:rsidRPr="00280F56" w:rsidRDefault="00F968EF" w:rsidP="006F5210">
            <w:r w:rsidRPr="00280F56">
              <w:t>No</w:t>
            </w:r>
          </w:p>
        </w:tc>
        <w:tc>
          <w:tcPr>
            <w:tcW w:w="1297" w:type="dxa"/>
          </w:tcPr>
          <w:p w14:paraId="5875CFC1" w14:textId="77777777" w:rsidR="00F968EF" w:rsidRPr="00280F56" w:rsidRDefault="00F968EF" w:rsidP="006F5210">
            <w:r w:rsidRPr="00280F56">
              <w:t>No</w:t>
            </w:r>
          </w:p>
        </w:tc>
        <w:tc>
          <w:tcPr>
            <w:tcW w:w="953" w:type="dxa"/>
          </w:tcPr>
          <w:p w14:paraId="3AB012E1" w14:textId="77777777" w:rsidR="00F968EF" w:rsidRPr="00280F56" w:rsidRDefault="00F968EF" w:rsidP="006F5210">
            <w:r w:rsidRPr="00280F56">
              <w:t>No</w:t>
            </w:r>
          </w:p>
        </w:tc>
        <w:tc>
          <w:tcPr>
            <w:tcW w:w="992" w:type="dxa"/>
          </w:tcPr>
          <w:p w14:paraId="0FD10D92" w14:textId="77777777" w:rsidR="00F968EF" w:rsidRPr="00280F56" w:rsidRDefault="00F968EF" w:rsidP="006F5210">
            <w:r w:rsidRPr="00280F56">
              <w:t>Direct sun</w:t>
            </w:r>
          </w:p>
        </w:tc>
        <w:tc>
          <w:tcPr>
            <w:tcW w:w="1134" w:type="dxa"/>
          </w:tcPr>
          <w:p w14:paraId="6202469F" w14:textId="77777777" w:rsidR="00F968EF" w:rsidRPr="00280F56" w:rsidRDefault="00F968EF" w:rsidP="006F5210">
            <w:r w:rsidRPr="00280F56">
              <w:t>Direct sun</w:t>
            </w:r>
          </w:p>
        </w:tc>
        <w:tc>
          <w:tcPr>
            <w:tcW w:w="992" w:type="dxa"/>
          </w:tcPr>
          <w:p w14:paraId="0C5C1E87" w14:textId="77777777" w:rsidR="00F968EF" w:rsidRPr="00280F56" w:rsidRDefault="00F968EF" w:rsidP="006F5210">
            <w:r w:rsidRPr="00280F56">
              <w:t>Lens flare</w:t>
            </w:r>
          </w:p>
        </w:tc>
        <w:tc>
          <w:tcPr>
            <w:tcW w:w="986" w:type="dxa"/>
          </w:tcPr>
          <w:p w14:paraId="450BCF93" w14:textId="77777777" w:rsidR="00F968EF" w:rsidRPr="00280F56" w:rsidRDefault="00F968EF" w:rsidP="006F5210">
            <w:r w:rsidRPr="00280F56">
              <w:t>Lens flare</w:t>
            </w:r>
          </w:p>
        </w:tc>
      </w:tr>
      <w:tr w:rsidR="00F968EF" w:rsidRPr="00280F56" w14:paraId="760AEE16" w14:textId="77777777" w:rsidTr="006F5210">
        <w:trPr>
          <w:trHeight w:val="698"/>
        </w:trPr>
        <w:tc>
          <w:tcPr>
            <w:tcW w:w="1267" w:type="dxa"/>
          </w:tcPr>
          <w:p w14:paraId="02184D85" w14:textId="77777777" w:rsidR="00F968EF" w:rsidRPr="00280F56" w:rsidRDefault="00F968EF" w:rsidP="006F5210">
            <w:r w:rsidRPr="00280F56">
              <w:t>Temp influences</w:t>
            </w:r>
          </w:p>
        </w:tc>
        <w:tc>
          <w:tcPr>
            <w:tcW w:w="1440" w:type="dxa"/>
          </w:tcPr>
          <w:p w14:paraId="79629CE3" w14:textId="77777777" w:rsidR="00F968EF" w:rsidRPr="00280F56" w:rsidRDefault="00F968EF" w:rsidP="006F5210">
            <w:r w:rsidRPr="00280F56">
              <w:t>No</w:t>
            </w:r>
          </w:p>
        </w:tc>
        <w:tc>
          <w:tcPr>
            <w:tcW w:w="1297" w:type="dxa"/>
          </w:tcPr>
          <w:p w14:paraId="5729ABCC" w14:textId="77777777" w:rsidR="00F968EF" w:rsidRPr="00280F56" w:rsidRDefault="00F968EF" w:rsidP="006F5210">
            <w:r w:rsidRPr="00280F56">
              <w:t>Yes</w:t>
            </w:r>
          </w:p>
        </w:tc>
        <w:tc>
          <w:tcPr>
            <w:tcW w:w="953" w:type="dxa"/>
          </w:tcPr>
          <w:p w14:paraId="74B0A146" w14:textId="77777777" w:rsidR="00F968EF" w:rsidRPr="00280F56" w:rsidRDefault="00F968EF" w:rsidP="006F5210">
            <w:r w:rsidRPr="00280F56">
              <w:t>No</w:t>
            </w:r>
          </w:p>
        </w:tc>
        <w:tc>
          <w:tcPr>
            <w:tcW w:w="992" w:type="dxa"/>
          </w:tcPr>
          <w:p w14:paraId="3727F769" w14:textId="77777777" w:rsidR="00F968EF" w:rsidRPr="00280F56" w:rsidRDefault="00F968EF" w:rsidP="006F5210">
            <w:r w:rsidRPr="00280F56">
              <w:t>Can reduce contrast</w:t>
            </w:r>
          </w:p>
        </w:tc>
        <w:tc>
          <w:tcPr>
            <w:tcW w:w="1134" w:type="dxa"/>
          </w:tcPr>
          <w:p w14:paraId="134B5016" w14:textId="77777777" w:rsidR="00F968EF" w:rsidRPr="00280F56" w:rsidRDefault="00F968EF" w:rsidP="006F5210">
            <w:r w:rsidRPr="00280F56">
              <w:t>Can reduce contrast</w:t>
            </w:r>
          </w:p>
        </w:tc>
        <w:tc>
          <w:tcPr>
            <w:tcW w:w="992" w:type="dxa"/>
          </w:tcPr>
          <w:p w14:paraId="4B4C26C5" w14:textId="77777777" w:rsidR="00F968EF" w:rsidRPr="00280F56" w:rsidRDefault="00F968EF" w:rsidP="006F5210">
            <w:r w:rsidRPr="00280F56">
              <w:t>No</w:t>
            </w:r>
          </w:p>
        </w:tc>
        <w:tc>
          <w:tcPr>
            <w:tcW w:w="986" w:type="dxa"/>
          </w:tcPr>
          <w:p w14:paraId="4378380C" w14:textId="77777777" w:rsidR="00F968EF" w:rsidRPr="00280F56" w:rsidRDefault="00F968EF" w:rsidP="006F5210">
            <w:r w:rsidRPr="00280F56">
              <w:t>No</w:t>
            </w:r>
          </w:p>
        </w:tc>
      </w:tr>
      <w:tr w:rsidR="00F968EF" w:rsidRPr="00280F56" w14:paraId="73586E1A" w14:textId="77777777" w:rsidTr="006F5210">
        <w:trPr>
          <w:trHeight w:val="698"/>
        </w:trPr>
        <w:tc>
          <w:tcPr>
            <w:tcW w:w="1267" w:type="dxa"/>
          </w:tcPr>
          <w:p w14:paraId="1C5CB802" w14:textId="77777777" w:rsidR="00F968EF" w:rsidRPr="00280F56" w:rsidRDefault="00F968EF" w:rsidP="006F5210">
            <w:r w:rsidRPr="00280F56">
              <w:t>Other influences</w:t>
            </w:r>
          </w:p>
        </w:tc>
        <w:tc>
          <w:tcPr>
            <w:tcW w:w="1440" w:type="dxa"/>
          </w:tcPr>
          <w:p w14:paraId="2C0BDB80" w14:textId="77777777" w:rsidR="00F968EF" w:rsidRPr="00280F56" w:rsidRDefault="00F968EF" w:rsidP="006F5210"/>
        </w:tc>
        <w:tc>
          <w:tcPr>
            <w:tcW w:w="1297" w:type="dxa"/>
          </w:tcPr>
          <w:p w14:paraId="5DF08EDF" w14:textId="77777777" w:rsidR="00F968EF" w:rsidRPr="00280F56" w:rsidRDefault="00F968EF" w:rsidP="006F5210">
            <w:r w:rsidRPr="00280F56">
              <w:t>Echoes Wind</w:t>
            </w:r>
          </w:p>
        </w:tc>
        <w:tc>
          <w:tcPr>
            <w:tcW w:w="953" w:type="dxa"/>
          </w:tcPr>
          <w:p w14:paraId="70A5E4E3" w14:textId="77777777" w:rsidR="00F968EF" w:rsidRPr="00280F56" w:rsidRDefault="00F968EF" w:rsidP="006F5210">
            <w:r w:rsidRPr="00280F56">
              <w:t>Snow</w:t>
            </w:r>
          </w:p>
        </w:tc>
        <w:tc>
          <w:tcPr>
            <w:tcW w:w="992" w:type="dxa"/>
          </w:tcPr>
          <w:p w14:paraId="274ADD8A" w14:textId="77777777" w:rsidR="00F968EF" w:rsidRPr="00280F56" w:rsidRDefault="00F968EF" w:rsidP="006F5210">
            <w:r w:rsidRPr="00280F56">
              <w:t>Snow</w:t>
            </w:r>
          </w:p>
        </w:tc>
        <w:tc>
          <w:tcPr>
            <w:tcW w:w="1134" w:type="dxa"/>
          </w:tcPr>
          <w:p w14:paraId="7E21C162" w14:textId="77777777" w:rsidR="00F968EF" w:rsidRPr="00280F56" w:rsidRDefault="00F968EF" w:rsidP="006F5210"/>
        </w:tc>
        <w:tc>
          <w:tcPr>
            <w:tcW w:w="992" w:type="dxa"/>
          </w:tcPr>
          <w:p w14:paraId="7004CD07" w14:textId="77777777" w:rsidR="00F968EF" w:rsidRPr="00280F56" w:rsidRDefault="00F968EF" w:rsidP="006F5210">
            <w:r w:rsidRPr="00280F56">
              <w:t>Wind</w:t>
            </w:r>
          </w:p>
        </w:tc>
        <w:tc>
          <w:tcPr>
            <w:tcW w:w="986" w:type="dxa"/>
          </w:tcPr>
          <w:p w14:paraId="033A6C46" w14:textId="77777777" w:rsidR="00F968EF" w:rsidRPr="00280F56" w:rsidRDefault="00F968EF" w:rsidP="006F5210">
            <w:r w:rsidRPr="00280F56">
              <w:t>Wind</w:t>
            </w:r>
          </w:p>
        </w:tc>
      </w:tr>
      <w:tr w:rsidR="00F968EF" w:rsidRPr="00280F56" w14:paraId="14F88E2F" w14:textId="77777777" w:rsidTr="006F5210">
        <w:trPr>
          <w:trHeight w:val="698"/>
        </w:trPr>
        <w:tc>
          <w:tcPr>
            <w:tcW w:w="1267" w:type="dxa"/>
          </w:tcPr>
          <w:p w14:paraId="2284CFE3" w14:textId="77777777" w:rsidR="00F968EF" w:rsidRPr="00280F56" w:rsidRDefault="00F968EF" w:rsidP="006F5210">
            <w:r w:rsidRPr="00280F56">
              <w:t>Classifies object</w:t>
            </w:r>
          </w:p>
        </w:tc>
        <w:tc>
          <w:tcPr>
            <w:tcW w:w="1440" w:type="dxa"/>
          </w:tcPr>
          <w:p w14:paraId="5C280C5B" w14:textId="77777777" w:rsidR="00F968EF" w:rsidRPr="00280F56" w:rsidRDefault="00F968EF" w:rsidP="006F5210">
            <w:r w:rsidRPr="00280F56">
              <w:t>No</w:t>
            </w:r>
          </w:p>
        </w:tc>
        <w:tc>
          <w:tcPr>
            <w:tcW w:w="1297" w:type="dxa"/>
          </w:tcPr>
          <w:p w14:paraId="076EF78C" w14:textId="77777777" w:rsidR="00F968EF" w:rsidRPr="00280F56" w:rsidRDefault="00F968EF" w:rsidP="006F5210">
            <w:r w:rsidRPr="00280F56">
              <w:t>No</w:t>
            </w:r>
          </w:p>
        </w:tc>
        <w:tc>
          <w:tcPr>
            <w:tcW w:w="953" w:type="dxa"/>
          </w:tcPr>
          <w:p w14:paraId="471B6C55" w14:textId="77777777" w:rsidR="00F968EF" w:rsidRPr="00280F56" w:rsidRDefault="00F968EF" w:rsidP="006F5210">
            <w:r w:rsidRPr="00280F56">
              <w:t>In single plane</w:t>
            </w:r>
          </w:p>
        </w:tc>
        <w:tc>
          <w:tcPr>
            <w:tcW w:w="992" w:type="dxa"/>
          </w:tcPr>
          <w:p w14:paraId="0217D4BF" w14:textId="77777777" w:rsidR="00F968EF" w:rsidRPr="00280F56" w:rsidRDefault="00F968EF" w:rsidP="006F5210">
            <w:r w:rsidRPr="00280F56">
              <w:t>Yes</w:t>
            </w:r>
          </w:p>
        </w:tc>
        <w:tc>
          <w:tcPr>
            <w:tcW w:w="1134" w:type="dxa"/>
          </w:tcPr>
          <w:p w14:paraId="67494B06" w14:textId="77777777" w:rsidR="00F968EF" w:rsidRPr="00280F56" w:rsidRDefault="00F968EF" w:rsidP="006F5210">
            <w:r w:rsidRPr="00280F56">
              <w:t>Yes</w:t>
            </w:r>
          </w:p>
        </w:tc>
        <w:tc>
          <w:tcPr>
            <w:tcW w:w="992" w:type="dxa"/>
          </w:tcPr>
          <w:p w14:paraId="01D00266" w14:textId="77777777" w:rsidR="00F968EF" w:rsidRPr="00280F56" w:rsidRDefault="00F968EF" w:rsidP="006F5210">
            <w:r w:rsidRPr="00280F56">
              <w:t>Yes</w:t>
            </w:r>
          </w:p>
        </w:tc>
        <w:tc>
          <w:tcPr>
            <w:tcW w:w="986" w:type="dxa"/>
          </w:tcPr>
          <w:p w14:paraId="23F8A5AC" w14:textId="77777777" w:rsidR="00F968EF" w:rsidRPr="00280F56" w:rsidRDefault="00F968EF" w:rsidP="006F5210">
            <w:r w:rsidRPr="00280F56">
              <w:t>Yes</w:t>
            </w:r>
          </w:p>
        </w:tc>
      </w:tr>
      <w:tr w:rsidR="00F968EF" w:rsidRPr="00280F56" w14:paraId="0EF27A0B" w14:textId="77777777" w:rsidTr="006F5210">
        <w:trPr>
          <w:trHeight w:val="698"/>
        </w:trPr>
        <w:tc>
          <w:tcPr>
            <w:tcW w:w="1267" w:type="dxa"/>
          </w:tcPr>
          <w:p w14:paraId="1E734B43" w14:textId="77777777" w:rsidR="00F968EF" w:rsidRPr="00280F56" w:rsidRDefault="00F968EF" w:rsidP="006F5210">
            <w:r w:rsidRPr="00280F56">
              <w:t>Light required</w:t>
            </w:r>
          </w:p>
        </w:tc>
        <w:tc>
          <w:tcPr>
            <w:tcW w:w="1440" w:type="dxa"/>
          </w:tcPr>
          <w:p w14:paraId="481B06EE" w14:textId="77777777" w:rsidR="00F968EF" w:rsidRPr="00280F56" w:rsidRDefault="00F968EF" w:rsidP="006F5210">
            <w:r w:rsidRPr="00280F56">
              <w:t>No</w:t>
            </w:r>
          </w:p>
        </w:tc>
        <w:tc>
          <w:tcPr>
            <w:tcW w:w="1297" w:type="dxa"/>
          </w:tcPr>
          <w:p w14:paraId="4FE5BE23" w14:textId="77777777" w:rsidR="00F968EF" w:rsidRPr="00280F56" w:rsidRDefault="00F968EF" w:rsidP="006F5210">
            <w:r w:rsidRPr="00280F56">
              <w:t>No</w:t>
            </w:r>
          </w:p>
        </w:tc>
        <w:tc>
          <w:tcPr>
            <w:tcW w:w="953" w:type="dxa"/>
          </w:tcPr>
          <w:p w14:paraId="3BBC3136" w14:textId="77777777" w:rsidR="00F968EF" w:rsidRPr="00280F56" w:rsidRDefault="00F968EF" w:rsidP="006F5210">
            <w:r w:rsidRPr="00280F56">
              <w:t>No</w:t>
            </w:r>
          </w:p>
        </w:tc>
        <w:tc>
          <w:tcPr>
            <w:tcW w:w="992" w:type="dxa"/>
          </w:tcPr>
          <w:p w14:paraId="3DB8BF0E" w14:textId="77777777" w:rsidR="00F968EF" w:rsidRPr="00280F56" w:rsidRDefault="00F968EF" w:rsidP="006F5210">
            <w:r w:rsidRPr="00280F56">
              <w:t>No</w:t>
            </w:r>
          </w:p>
        </w:tc>
        <w:tc>
          <w:tcPr>
            <w:tcW w:w="1134" w:type="dxa"/>
          </w:tcPr>
          <w:p w14:paraId="73865F23" w14:textId="77777777" w:rsidR="00F968EF" w:rsidRPr="00280F56" w:rsidRDefault="00F968EF" w:rsidP="006F5210">
            <w:r w:rsidRPr="00280F56">
              <w:t>No</w:t>
            </w:r>
          </w:p>
        </w:tc>
        <w:tc>
          <w:tcPr>
            <w:tcW w:w="992" w:type="dxa"/>
          </w:tcPr>
          <w:p w14:paraId="04FCC6DE" w14:textId="77777777" w:rsidR="00F968EF" w:rsidRPr="00280F56" w:rsidRDefault="00F968EF" w:rsidP="006F5210">
            <w:r w:rsidRPr="00280F56">
              <w:t>Yes</w:t>
            </w:r>
          </w:p>
        </w:tc>
        <w:tc>
          <w:tcPr>
            <w:tcW w:w="986" w:type="dxa"/>
          </w:tcPr>
          <w:p w14:paraId="7065DD94" w14:textId="77777777" w:rsidR="00F968EF" w:rsidRPr="00280F56" w:rsidRDefault="00F968EF" w:rsidP="006F5210">
            <w:r w:rsidRPr="00280F56">
              <w:t>Yes</w:t>
            </w:r>
          </w:p>
        </w:tc>
      </w:tr>
      <w:tr w:rsidR="00F968EF" w:rsidRPr="00280F56" w14:paraId="3E016B43" w14:textId="77777777" w:rsidTr="006F5210">
        <w:trPr>
          <w:trHeight w:val="698"/>
        </w:trPr>
        <w:tc>
          <w:tcPr>
            <w:tcW w:w="1267" w:type="dxa"/>
          </w:tcPr>
          <w:p w14:paraId="0740B478" w14:textId="77777777" w:rsidR="00F968EF" w:rsidRPr="00280F56" w:rsidRDefault="00F968EF" w:rsidP="006F5210">
            <w:r w:rsidRPr="00280F56">
              <w:t>Single point Reliability</w:t>
            </w:r>
          </w:p>
        </w:tc>
        <w:tc>
          <w:tcPr>
            <w:tcW w:w="1440" w:type="dxa"/>
          </w:tcPr>
          <w:p w14:paraId="5858031C" w14:textId="77777777" w:rsidR="00F968EF" w:rsidRPr="00280F56" w:rsidRDefault="00F968EF" w:rsidP="006F5210">
            <w:r w:rsidRPr="00280F56">
              <w:t>No</w:t>
            </w:r>
          </w:p>
        </w:tc>
        <w:tc>
          <w:tcPr>
            <w:tcW w:w="1297" w:type="dxa"/>
          </w:tcPr>
          <w:p w14:paraId="437C26C2" w14:textId="77777777" w:rsidR="00F968EF" w:rsidRPr="00280F56" w:rsidRDefault="00F968EF" w:rsidP="006F5210">
            <w:r w:rsidRPr="00280F56">
              <w:t>No</w:t>
            </w:r>
          </w:p>
        </w:tc>
        <w:tc>
          <w:tcPr>
            <w:tcW w:w="953" w:type="dxa"/>
          </w:tcPr>
          <w:p w14:paraId="0CE7B54D" w14:textId="77777777" w:rsidR="00F968EF" w:rsidRPr="00280F56" w:rsidRDefault="00F968EF" w:rsidP="006F5210">
            <w:r w:rsidRPr="00280F56">
              <w:t>-</w:t>
            </w:r>
          </w:p>
        </w:tc>
        <w:tc>
          <w:tcPr>
            <w:tcW w:w="992" w:type="dxa"/>
          </w:tcPr>
          <w:p w14:paraId="3022EFC4" w14:textId="77777777" w:rsidR="00F968EF" w:rsidRPr="00280F56" w:rsidRDefault="00F968EF" w:rsidP="006F5210">
            <w:r w:rsidRPr="00280F56">
              <w:t>-</w:t>
            </w:r>
          </w:p>
        </w:tc>
        <w:tc>
          <w:tcPr>
            <w:tcW w:w="1134" w:type="dxa"/>
          </w:tcPr>
          <w:p w14:paraId="4754ECCC" w14:textId="77777777" w:rsidR="00F968EF" w:rsidRPr="00280F56" w:rsidRDefault="00F968EF" w:rsidP="006F5210">
            <w:r w:rsidRPr="00280F56">
              <w:t>-</w:t>
            </w:r>
          </w:p>
        </w:tc>
        <w:tc>
          <w:tcPr>
            <w:tcW w:w="992" w:type="dxa"/>
          </w:tcPr>
          <w:p w14:paraId="200D2999" w14:textId="77777777" w:rsidR="00F968EF" w:rsidRPr="00280F56" w:rsidRDefault="00F968EF" w:rsidP="006F5210">
            <w:r w:rsidRPr="00280F56">
              <w:t>-</w:t>
            </w:r>
          </w:p>
        </w:tc>
        <w:tc>
          <w:tcPr>
            <w:tcW w:w="986" w:type="dxa"/>
          </w:tcPr>
          <w:p w14:paraId="3401A41B" w14:textId="77777777" w:rsidR="00F968EF" w:rsidRPr="00280F56" w:rsidRDefault="00F968EF" w:rsidP="006F5210">
            <w:r w:rsidRPr="00280F56">
              <w:t>Static objects only</w:t>
            </w:r>
          </w:p>
        </w:tc>
      </w:tr>
      <w:tr w:rsidR="00F968EF" w:rsidRPr="00280F56" w14:paraId="63728FDC" w14:textId="77777777" w:rsidTr="006F5210">
        <w:tc>
          <w:tcPr>
            <w:tcW w:w="1267" w:type="dxa"/>
          </w:tcPr>
          <w:p w14:paraId="577CBFCE" w14:textId="77777777" w:rsidR="00F968EF" w:rsidRPr="00280F56" w:rsidRDefault="00F968EF" w:rsidP="006F5210">
            <w:r w:rsidRPr="00280F56">
              <w:t>Research</w:t>
            </w:r>
          </w:p>
        </w:tc>
        <w:tc>
          <w:tcPr>
            <w:tcW w:w="1440" w:type="dxa"/>
          </w:tcPr>
          <w:p w14:paraId="67D73333" w14:textId="77777777" w:rsidR="00F968EF" w:rsidRPr="00280F56" w:rsidRDefault="00F968EF" w:rsidP="006F5210">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2003; </w:t>
            </w:r>
            <w:r w:rsidRPr="00280F56">
              <w:rPr>
                <w:noProof/>
              </w:rPr>
              <w:lastRenderedPageBreak/>
              <w:t>Yamauchi, 2008)</w:t>
            </w:r>
            <w:r w:rsidRPr="00280F56">
              <w:fldChar w:fldCharType="end"/>
            </w:r>
          </w:p>
        </w:tc>
        <w:tc>
          <w:tcPr>
            <w:tcW w:w="1297" w:type="dxa"/>
          </w:tcPr>
          <w:p w14:paraId="45D424E9" w14:textId="77777777" w:rsidR="00F968EF" w:rsidRPr="00280F56" w:rsidRDefault="00F968EF" w:rsidP="006F5210">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 xml:space="preserve">(De Simone et al., 2018b; Jiménez et al., 2014; Kapoor et al., 2018; Kleeman &amp; Kuc, 2008; Mohammed et al., </w:t>
            </w:r>
            <w:r w:rsidRPr="00280F56">
              <w:rPr>
                <w:noProof/>
              </w:rPr>
              <w:lastRenderedPageBreak/>
              <w:t>2020; Rosique et al., 2019; Shing et al., 2008; Sulaimon Alli et al., 2018)</w:t>
            </w:r>
            <w:r w:rsidRPr="00280F56">
              <w:fldChar w:fldCharType="end"/>
            </w:r>
          </w:p>
        </w:tc>
        <w:tc>
          <w:tcPr>
            <w:tcW w:w="925" w:type="dxa"/>
          </w:tcPr>
          <w:p w14:paraId="7698E25F" w14:textId="77777777" w:rsidR="00F968EF" w:rsidRPr="00280F56" w:rsidRDefault="00F968EF" w:rsidP="006F5210">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al., </w:t>
            </w:r>
            <w:r w:rsidRPr="00280F56">
              <w:rPr>
                <w:noProof/>
              </w:rPr>
              <w:lastRenderedPageBreak/>
              <w:t>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6F5210">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6F5210">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6F5210">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M. K. Cheong et al., 2016; Gao et al., 2016; Hautì et al., 2006; Karuppu</w:t>
            </w:r>
            <w:r w:rsidRPr="00280F56">
              <w:rPr>
                <w:noProof/>
              </w:rPr>
              <w:lastRenderedPageBreak/>
              <w:t>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6F5210">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Chaudhary et al., 2019; Hautì et al., 2006; Hoffman et al., 1999; Hoffma</w:t>
            </w:r>
            <w:r w:rsidRPr="00280F56">
              <w:rPr>
                <w:noProof/>
                <w:lang w:eastAsia="zh-CN"/>
              </w:rPr>
              <w:lastRenderedPageBreak/>
              <w:t>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10C83E7B" w:rsidR="004B3066" w:rsidRPr="00280F56" w:rsidRDefault="00F968EF" w:rsidP="004B3066">
      <w:pPr>
        <w:pStyle w:val="BodyText"/>
        <w:rPr>
          <w:rFonts w:ascii="Arial" w:hAnsi="Arial" w:cs="Arial"/>
          <w:color w:val="222222"/>
        </w:rPr>
      </w:pPr>
      <w:r w:rsidRPr="00280F56">
        <w:rPr>
          <w:u w:val="single"/>
          <w:lang w:eastAsia="zh-CN"/>
        </w:rPr>
        <w:lastRenderedPageBreak/>
        <w:br/>
      </w:r>
      <w:r>
        <w:br/>
      </w:r>
      <w:r>
        <w:br/>
      </w:r>
      <w:r w:rsidR="004B3066" w:rsidRPr="00280F56">
        <w:lastRenderedPageBreak/>
        <w:t xml:space="preserve">A very </w:t>
      </w:r>
      <w:proofErr w:type="gramStart"/>
      <w:r w:rsidR="004B3066" w:rsidRPr="00280F56">
        <w:t>high resolution</w:t>
      </w:r>
      <w:proofErr w:type="gramEnd"/>
      <w:r w:rsidR="004B3066" w:rsidRPr="00280F56">
        <w:t xml:space="preserve"> camera </w:t>
      </w:r>
      <w:r w:rsidR="0013564D" w:rsidRPr="00280F56">
        <w:t xml:space="preserve">is the </w:t>
      </w:r>
      <w:r w:rsidR="00A55F20">
        <w:t xml:space="preserve">suitable </w:t>
      </w:r>
      <w:r w:rsidR="0013564D" w:rsidRPr="00280F56">
        <w:t>solution</w:t>
      </w:r>
      <w:r>
        <w:t xml:space="preserve">, supplemented with a non-visual sensor such as SONAR or RADAR, however this </w:t>
      </w:r>
      <w:r w:rsidR="00A55F20">
        <w:t xml:space="preserve">will </w:t>
      </w:r>
      <w:r>
        <w:t>come with its own benefits and limitations.</w:t>
      </w:r>
      <w:r>
        <w:br/>
      </w:r>
      <w:r w:rsidR="004B3066" w:rsidRPr="00280F56">
        <w:br/>
      </w:r>
      <w:r w:rsidR="004B3066" w:rsidRPr="00280F56">
        <w:rPr>
          <w:rStyle w:val="Heading4Char"/>
          <w:noProof w:val="0"/>
        </w:rPr>
        <w:t xml:space="preserve">Camera-based solutions </w:t>
      </w:r>
      <w:r w:rsidR="00F237A9" w:rsidRPr="00280F56">
        <w:rPr>
          <w:rStyle w:val="Heading4Char"/>
          <w:noProof w:val="0"/>
        </w:rPr>
        <w:t>to recognise obstacles</w:t>
      </w:r>
    </w:p>
    <w:p w14:paraId="638D6FA1" w14:textId="21601872" w:rsidR="007720B1" w:rsidRDefault="000D6BA2" w:rsidP="007720B1">
      <w:pPr>
        <w:pStyle w:val="BodyText"/>
      </w:pPr>
      <w:r w:rsidRPr="00280F56">
        <w:t xml:space="preserve">Cameras are often used in industry to perform obstacle detection as they provide many advantages. </w:t>
      </w:r>
      <w:r w:rsidRPr="00280F56">
        <w:br/>
      </w:r>
      <w:r w:rsidR="007720B1">
        <w:t>To provide obstacle detection a video camera is used as differences between successive image frames can be analysed to determine if a recognised object is getting closer or not.</w:t>
      </w:r>
      <w:r w:rsidR="007720B1">
        <w:br/>
      </w:r>
      <w:r w:rsidR="007720B1">
        <w:br/>
      </w:r>
      <w:r w:rsidR="007720B1" w:rsidRPr="00841042">
        <w:t>A single 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xml:space="preserve">. Pixels are normally manufactured in </w:t>
      </w:r>
      <w:proofErr w:type="gramStart"/>
      <w:r w:rsidR="007720B1" w:rsidRPr="00841042">
        <w:t>Red, Green and Blue</w:t>
      </w:r>
      <w:proofErr w:type="gramEnd"/>
      <w:r w:rsidR="007720B1" w:rsidRPr="00841042">
        <w:t xml:space="preserve"> variants and these systems will b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many pixels are in the image and the size of the number storing the luminance values.</w:t>
      </w:r>
    </w:p>
    <w:p w14:paraId="479C66E8" w14:textId="6359C43D" w:rsidR="007720B1" w:rsidRDefault="007720B1" w:rsidP="00352A0E">
      <w:pPr>
        <w:pStyle w:val="Caption"/>
      </w:pPr>
      <w:bookmarkStart w:id="44" w:name="_Toc146546618"/>
      <w:bookmarkStart w:id="45" w:name="_Toc146547287"/>
      <w:bookmarkStart w:id="46" w:name="_Toc146720815"/>
      <w:r>
        <w:t xml:space="preserve">Table </w:t>
      </w:r>
      <w:r w:rsidR="001D6978">
        <w:fldChar w:fldCharType="begin"/>
      </w:r>
      <w:r w:rsidR="001D6978">
        <w:instrText xml:space="preserve"> STYLEREF 1 \s </w:instrText>
      </w:r>
      <w:r w:rsidR="001D6978">
        <w:fldChar w:fldCharType="separate"/>
      </w:r>
      <w:r w:rsidR="001D6978">
        <w:t>1</w:t>
      </w:r>
      <w:r w:rsidR="001D6978">
        <w:fldChar w:fldCharType="end"/>
      </w:r>
      <w:r w:rsidR="001D6978">
        <w:t>.</w:t>
      </w:r>
      <w:r w:rsidR="001D6978">
        <w:fldChar w:fldCharType="begin"/>
      </w:r>
      <w:r w:rsidR="001D6978">
        <w:instrText xml:space="preserve"> SEQ Table \* ARABIC \s 1 </w:instrText>
      </w:r>
      <w:r w:rsidR="001D6978">
        <w:fldChar w:fldCharType="separate"/>
      </w:r>
      <w:r w:rsidR="001D6978">
        <w:t>5</w:t>
      </w:r>
      <w:r w:rsidR="001D6978">
        <w:fldChar w:fldCharType="end"/>
      </w:r>
      <w:r>
        <w:t xml:space="preserve"> </w:t>
      </w:r>
      <w:r w:rsidR="00887A5E">
        <w:t>Simple r</w:t>
      </w:r>
      <w:r>
        <w:t>epresentation of a single video image</w:t>
      </w:r>
      <w:r w:rsidR="00887A5E">
        <w:t>.</w:t>
      </w:r>
      <w:bookmarkEnd w:id="44"/>
      <w:bookmarkEnd w:id="45"/>
      <w:bookmarkEnd w:id="46"/>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204F09">
        <w:tc>
          <w:tcPr>
            <w:tcW w:w="2265" w:type="dxa"/>
          </w:tcPr>
          <w:p w14:paraId="7A6D54DA" w14:textId="77777777" w:rsidR="00F94D59" w:rsidRDefault="00F94D59" w:rsidP="00887A5E">
            <w:pPr>
              <w:jc w:val="center"/>
            </w:pPr>
          </w:p>
        </w:tc>
        <w:tc>
          <w:tcPr>
            <w:tcW w:w="2265" w:type="dxa"/>
          </w:tcPr>
          <w:p w14:paraId="4F5D2582" w14:textId="4BDC9B3C" w:rsidR="00F94D59" w:rsidRDefault="00F94D59" w:rsidP="00887A5E">
            <w:pPr>
              <w:jc w:val="center"/>
            </w:pPr>
            <w:r>
              <w:t xml:space="preserve">Horizontal Pixel </w:t>
            </w:r>
            <w:r>
              <w:br/>
              <w:t>1</w:t>
            </w:r>
          </w:p>
        </w:tc>
        <w:tc>
          <w:tcPr>
            <w:tcW w:w="2265" w:type="dxa"/>
          </w:tcPr>
          <w:p w14:paraId="15BA2373" w14:textId="2382A86D" w:rsidR="00F94D59" w:rsidRDefault="00F94D59" w:rsidP="00887A5E">
            <w:pPr>
              <w:jc w:val="center"/>
            </w:pPr>
            <w:r>
              <w:t xml:space="preserve">Horizontal Pixel </w:t>
            </w:r>
            <w:r>
              <w:br/>
            </w:r>
            <w:proofErr w:type="gramStart"/>
            <w:r>
              <w:t>2..</w:t>
            </w:r>
            <w:proofErr w:type="gramEnd"/>
            <w:r>
              <w:t>(N-1)</w:t>
            </w:r>
          </w:p>
        </w:tc>
        <w:tc>
          <w:tcPr>
            <w:tcW w:w="2265" w:type="dxa"/>
          </w:tcPr>
          <w:p w14:paraId="4374BEDF" w14:textId="686209AD" w:rsidR="00F94D59" w:rsidRDefault="00F94D59" w:rsidP="00887A5E">
            <w:pPr>
              <w:jc w:val="center"/>
            </w:pPr>
            <w:r>
              <w:t xml:space="preserve">Horizontal Pixel </w:t>
            </w:r>
            <w:r>
              <w:br/>
              <w:t>N</w:t>
            </w:r>
          </w:p>
        </w:tc>
      </w:tr>
      <w:tr w:rsidR="00F94D59" w14:paraId="0DE3AA8E" w14:textId="77777777" w:rsidTr="00204F09">
        <w:tc>
          <w:tcPr>
            <w:tcW w:w="2265" w:type="dxa"/>
          </w:tcPr>
          <w:p w14:paraId="31974E8B" w14:textId="56E76780" w:rsidR="00F94D59" w:rsidRDefault="00F94D59" w:rsidP="00887A5E">
            <w:pPr>
              <w:jc w:val="center"/>
            </w:pPr>
            <w:r>
              <w:t>Vertical Pixel 1</w:t>
            </w:r>
          </w:p>
        </w:tc>
        <w:tc>
          <w:tcPr>
            <w:tcW w:w="2265" w:type="dxa"/>
          </w:tcPr>
          <w:p w14:paraId="14ACF607" w14:textId="57361E6D"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7E69FD69" w14:textId="11C08E58"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4A67219D" w14:textId="20EEA62E" w:rsidR="00F94D59" w:rsidRDefault="00F94D59" w:rsidP="00887A5E">
            <w:pPr>
              <w:jc w:val="center"/>
            </w:pPr>
            <w:r>
              <w:t xml:space="preserve">Red, </w:t>
            </w:r>
            <w:proofErr w:type="gramStart"/>
            <w:r>
              <w:t>Green</w:t>
            </w:r>
            <w:proofErr w:type="gramEnd"/>
            <w:r>
              <w:t xml:space="preserve"> and Blue luminance values</w:t>
            </w:r>
          </w:p>
        </w:tc>
      </w:tr>
      <w:tr w:rsidR="00F94D59" w14:paraId="4C038AB2" w14:textId="77777777" w:rsidTr="00204F09">
        <w:tc>
          <w:tcPr>
            <w:tcW w:w="2265" w:type="dxa"/>
          </w:tcPr>
          <w:p w14:paraId="23953839" w14:textId="5C66C5DA" w:rsidR="00F94D59" w:rsidRDefault="00F94D59" w:rsidP="00887A5E">
            <w:pPr>
              <w:jc w:val="center"/>
            </w:pPr>
            <w:r>
              <w:t xml:space="preserve">Vertical Pixel </w:t>
            </w:r>
            <w:proofErr w:type="gramStart"/>
            <w:r>
              <w:t>2..</w:t>
            </w:r>
            <w:proofErr w:type="gramEnd"/>
            <w:r>
              <w:t>(N-1)</w:t>
            </w:r>
          </w:p>
        </w:tc>
        <w:tc>
          <w:tcPr>
            <w:tcW w:w="2265" w:type="dxa"/>
          </w:tcPr>
          <w:p w14:paraId="2E9AA20F" w14:textId="792B5A8C"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7D47F63F" w14:textId="5EAA26FD"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4CBEBA72" w14:textId="250A86B5" w:rsidR="00F94D59" w:rsidRDefault="00F94D59" w:rsidP="00887A5E">
            <w:pPr>
              <w:jc w:val="center"/>
            </w:pPr>
            <w:r>
              <w:t xml:space="preserve">Red, </w:t>
            </w:r>
            <w:proofErr w:type="gramStart"/>
            <w:r>
              <w:t>Green</w:t>
            </w:r>
            <w:proofErr w:type="gramEnd"/>
            <w:r>
              <w:t xml:space="preserve"> and Blue luminance values</w:t>
            </w:r>
          </w:p>
        </w:tc>
      </w:tr>
      <w:tr w:rsidR="00F94D59" w14:paraId="2FBA727F" w14:textId="77777777" w:rsidTr="00204F09">
        <w:tc>
          <w:tcPr>
            <w:tcW w:w="2265" w:type="dxa"/>
          </w:tcPr>
          <w:p w14:paraId="7212C381" w14:textId="6DC11655" w:rsidR="00F94D59" w:rsidRDefault="00F94D59" w:rsidP="00887A5E">
            <w:pPr>
              <w:jc w:val="center"/>
            </w:pPr>
            <w:r>
              <w:t>Vertical Pixel N</w:t>
            </w:r>
          </w:p>
        </w:tc>
        <w:tc>
          <w:tcPr>
            <w:tcW w:w="2265" w:type="dxa"/>
          </w:tcPr>
          <w:p w14:paraId="54E3155D" w14:textId="4F526416"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7CFFF2AA" w14:textId="15EA7B4B"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26B76109" w14:textId="432BA905" w:rsidR="00F94D59" w:rsidRDefault="00F94D59" w:rsidP="00887A5E">
            <w:pPr>
              <w:jc w:val="center"/>
            </w:pPr>
            <w:r>
              <w:t xml:space="preserve">Red, </w:t>
            </w:r>
            <w:proofErr w:type="gramStart"/>
            <w:r>
              <w:t>Green</w:t>
            </w:r>
            <w:proofErr w:type="gramEnd"/>
            <w:r>
              <w:t xml:space="preserve"> and Blue luminance values</w:t>
            </w:r>
          </w:p>
        </w:tc>
      </w:tr>
    </w:tbl>
    <w:p w14:paraId="68754DFF" w14:textId="2953B87C" w:rsidR="007720B1" w:rsidRDefault="00841042" w:rsidP="00B928F2">
      <w:pPr>
        <w:pStyle w:val="BodyText"/>
        <w:rPr>
          <w:rFonts w:cstheme="minorHAnsi"/>
          <w:color w:val="222222"/>
        </w:rPr>
      </w:pPr>
      <w:r>
        <w:br/>
      </w:r>
      <w:r w:rsidR="007720B1" w:rsidRPr="00841042">
        <w:t xml:space="preserve">Obstacle identification is generally based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t xml:space="preserve">Utilising wavelet analysis is a very interesting approach, is almost perfect in resolution and would </w:t>
      </w:r>
      <w:r w:rsidR="007720B1" w:rsidRPr="00841042">
        <w:lastRenderedPageBreak/>
        <w:t xml:space="preserve">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w:t>
      </w:r>
      <w:proofErr w:type="spellStart"/>
      <w:r w:rsidR="007720B1" w:rsidRPr="00841042">
        <w:t>Datacube</w:t>
      </w:r>
      <w:proofErr w:type="spellEnd"/>
      <w:r w:rsidR="007720B1" w:rsidRPr="00841042">
        <w:t xml:space="preserve"> MV200”, 68040 CPU and a “</w:t>
      </w:r>
      <w:proofErr w:type="spellStart"/>
      <w:r w:rsidR="007720B1" w:rsidRPr="00841042">
        <w:t>Sparcstation</w:t>
      </w:r>
      <w:proofErr w:type="spellEnd"/>
      <w:r w:rsidR="007720B1" w:rsidRPr="00841042">
        <w:t>”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74BD682F" w:rsidR="00F968EF" w:rsidRPr="00280F56" w:rsidRDefault="00887A5E" w:rsidP="00203576">
      <w:pPr>
        <w:pStyle w:val="BodyText"/>
        <w:rPr>
          <w:rFonts w:cstheme="minorHAnsi"/>
          <w:color w:val="222222"/>
        </w:rPr>
      </w:pPr>
      <w:r>
        <w:t>The main problem of using any form of edge detection algorithm is the quality of the image.</w:t>
      </w:r>
      <w:r>
        <w:br/>
        <w:t xml:space="preserve">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w:t>
      </w:r>
      <w:proofErr w:type="gramStart"/>
      <w:r>
        <w:t>snow</w:t>
      </w:r>
      <w:proofErr w:type="gramEnd"/>
      <w:r>
        <w:t xml:space="preserve"> or other environmental conditions may also reduce image quality. These are all well-known </w:t>
      </w:r>
      <w:proofErr w:type="gramStart"/>
      <w:r>
        <w:t>problems</w:t>
      </w:r>
      <w:proofErr w:type="gramEnd"/>
      <w:r>
        <w:t xml:space="preserve"> and many different solutions exist to reduce their impact on image quality.</w:t>
      </w:r>
      <w:r>
        <w:br/>
      </w:r>
      <w:r>
        <w:br/>
        <w:t>One external issue impacting quality that is particularly relevant to a 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47" w:name="_Toc146552337"/>
      <w:r w:rsidRPr="00280F56">
        <w:rPr>
          <w:rStyle w:val="Heading3Char"/>
          <w:noProof w:val="0"/>
        </w:rPr>
        <w:t>Image stabilisation</w:t>
      </w:r>
      <w:bookmarkEnd w:id="47"/>
    </w:p>
    <w:p w14:paraId="78B22D19" w14:textId="4DEF9519" w:rsidR="00E15419" w:rsidRDefault="000D6BA2" w:rsidP="000D6BA2">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rsidRPr="00280F56">
        <w:br/>
      </w:r>
      <w:r w:rsidRPr="00280F56">
        <w:br/>
        <w:t>What makes this approach more problematic is that, in rural New Zealand, the topology may not be smooth, and so our vehicle (and therefore it’s camera) will b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movement and applying a </w:t>
      </w:r>
      <w:proofErr w:type="gramStart"/>
      <w:r w:rsidR="000D2BD7">
        <w:t>counter-movement</w:t>
      </w:r>
      <w:proofErr w:type="gramEnd"/>
      <w:r w:rsidR="000D2BD7">
        <w:t xml:space="preserve"> in the opposite direction. As such, some image </w:t>
      </w:r>
      <w:r w:rsidR="000D2BD7">
        <w:lastRenderedPageBreak/>
        <w:t xml:space="preserve">resolution is lost as the resulting usable image is of smaller dimensions than the original and the system </w:t>
      </w:r>
      <w:r w:rsidR="00A55F20">
        <w:t xml:space="preserve">will not </w:t>
      </w:r>
      <w:r w:rsidR="000D2BD7">
        <w:t>work if the movement results in an entire frame being out of position compared to the previous frame.</w:t>
      </w:r>
      <w:r w:rsidRPr="00280F56">
        <w:br/>
      </w:r>
      <w:r w:rsidR="000D2BD7">
        <w:br/>
        <w:t>There are t</w:t>
      </w:r>
      <w:r w:rsidR="00E15419">
        <w:t>wo</w:t>
      </w:r>
      <w:r w:rsidR="000D2BD7">
        <w:t xml:space="preserve"> main types of image stabilisation systems</w:t>
      </w:r>
      <w:r w:rsidR="00E15419">
        <w:t>; Optical Image Stabilisation (OIS) and Digital Image Stabilisation (DIS) or a hybrid of these two approaches.</w:t>
      </w:r>
      <w:r w:rsidR="00935F43">
        <w:t xml:space="preserve"> We will concentrate on the </w:t>
      </w:r>
      <w:r w:rsidR="00A55F20">
        <w:t xml:space="preserve">first </w:t>
      </w:r>
      <w:r w:rsidR="00935F43">
        <w:t>two methods.</w:t>
      </w:r>
      <w:r w:rsidR="000D2BD7">
        <w:br/>
      </w:r>
      <w:r w:rsidR="00FB7970">
        <w:br/>
      </w:r>
      <w:r w:rsidR="000D2BD7">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Pr="00280F56">
        <w:t>One solution to th</w:t>
      </w:r>
      <w:r w:rsidR="000D2BD7">
        <w:t>e</w:t>
      </w:r>
      <w:r w:rsidRPr="00280F56">
        <w:t xml:space="preserve"> problem </w:t>
      </w:r>
      <w:r w:rsidR="000D2BD7">
        <w:t xml:space="preserve">of image stabilisation </w:t>
      </w:r>
      <w:r w:rsidRPr="00280F56">
        <w:t xml:space="preserve">is to use optical image stabilisation (OIS) where </w:t>
      </w:r>
      <w:proofErr w:type="gramStart"/>
      <w:r w:rsidRPr="00280F56">
        <w:t>an</w:t>
      </w:r>
      <w:proofErr w:type="gramEnd"/>
      <w:r w:rsidRPr="00280F56">
        <w:t xml:space="preserve">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proofErr w:type="spellStart"/>
      <w:r w:rsidRPr="00280F56">
        <w:t>servometers</w:t>
      </w:r>
      <w:proofErr w:type="spellEnd"/>
      <w:r w:rsidRPr="00280F56">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rsidRPr="00280F56">
        <w:br/>
      </w:r>
      <w:r w:rsidR="00AB0F6E" w:rsidRPr="00280F56">
        <w:br/>
      </w:r>
      <w:r w:rsidRPr="00280F56">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7084F579" w14:textId="77777777" w:rsidR="009F79F9" w:rsidRDefault="009F79F9" w:rsidP="00E15419">
      <w:pPr>
        <w:pStyle w:val="Heading5"/>
      </w:pPr>
      <w:r>
        <w:t>DIS Method One. Feature Mapping</w:t>
      </w:r>
    </w:p>
    <w:p w14:paraId="30066C5A" w14:textId="0F8E9351" w:rsidR="00E15419" w:rsidRDefault="000D6BA2" w:rsidP="000D6BA2">
      <w:pPr>
        <w:pStyle w:val="BodyText"/>
      </w:pPr>
      <w:r w:rsidRPr="00280F56">
        <w:t xml:space="preserve">The first method is to use the same feature-mapping solutions used to determine obstacles but to select a static feature that can be tracked from frame to frame. One problem with this approach is 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 xml:space="preserve">(Android </w:t>
      </w:r>
      <w:r w:rsidRPr="00280F56">
        <w:rPr>
          <w:noProof/>
        </w:rPr>
        <w:lastRenderedPageBreak/>
        <w:t>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w:t>
      </w:r>
      <w:proofErr w:type="spellStart"/>
      <w:r w:rsidRPr="00280F56">
        <w:t>iFMI</w:t>
      </w:r>
      <w:proofErr w:type="spellEnd"/>
      <w:r w:rsidRPr="00280F56">
        <w:t xml:space="preserve">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w:t>
      </w:r>
      <w:r w:rsidR="00A55F20">
        <w:t>,</w:t>
      </w:r>
      <w:r w:rsidR="00BC41C9" w:rsidRPr="00280F56">
        <w:t xml:space="preserve"> mathematical </w:t>
      </w:r>
      <w:r w:rsidR="00A55F20">
        <w:t xml:space="preserve">rotational and/or translational matrix </w:t>
      </w:r>
      <w:r w:rsidR="00BC41C9" w:rsidRPr="00280F56">
        <w:t>operations are used to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6BB63CC6"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w:t>
      </w:r>
      <w:proofErr w:type="gramStart"/>
      <w:r w:rsidR="000D6BA2" w:rsidRPr="00280F56">
        <w:t>similar to</w:t>
      </w:r>
      <w:proofErr w:type="gramEnd"/>
      <w:r w:rsidR="000D6BA2" w:rsidRPr="00280F56">
        <w:t xml:space="preserve"> the OIS method except that the calculated movement is compensated for 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17FC4B25" w:rsidR="00D940A7" w:rsidRPr="00280F56" w:rsidRDefault="00D940A7" w:rsidP="00D940A7">
      <w:pPr>
        <w:pStyle w:val="BodyText"/>
      </w:pPr>
      <w:commentRangeStart w:id="48"/>
      <w:r w:rsidRPr="00280F56">
        <w:t xml:space="preserve">For an </w:t>
      </w:r>
      <w:r w:rsidR="000D2BD7">
        <w:t>i</w:t>
      </w:r>
      <w:r w:rsidRPr="00280F56">
        <w:t xml:space="preserve">nertial </w:t>
      </w:r>
      <w:commentRangeEnd w:id="48"/>
      <w:r w:rsidRPr="00280F56">
        <w:rPr>
          <w:rStyle w:val="CommentReference"/>
          <w:rFonts w:asciiTheme="minorHAnsi" w:hAnsiTheme="minorHAnsi"/>
        </w:rPr>
        <w:commentReference w:id="48"/>
      </w:r>
      <w:r w:rsidRPr="00280F56">
        <w:t>management unit (</w:t>
      </w:r>
      <w:r w:rsidR="00C97540">
        <w:t>IMU</w:t>
      </w:r>
      <w:r w:rsidRPr="00280F56">
        <w:t>) to compensate for unwanted movement in video streams, a vector of the resulting movement needs to be created so that the pixels in each image frame can be rotated/translated by the amount of unwanted movement.</w:t>
      </w:r>
      <w:r w:rsidRPr="00280F56">
        <w:br/>
      </w:r>
      <w:r w:rsidRPr="00280F56">
        <w:br/>
        <w:t xml:space="preserve">The gyroscope on an </w:t>
      </w:r>
      <w:r w:rsidR="00C97540">
        <w:t>IMU</w:t>
      </w:r>
      <w:r w:rsidRPr="00280F56">
        <w:t xml:space="preserve"> outputs data in angular velocity which is a measure of rotation measured </w:t>
      </w:r>
      <w:r w:rsidRPr="00280F56">
        <w:lastRenderedPageBreak/>
        <w:t>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w:t>
      </w:r>
      <w:proofErr w:type="spellStart"/>
      <w:r w:rsidR="009F79F9">
        <w:t>euler</w:t>
      </w:r>
      <w:proofErr w:type="spellEnd"/>
      <w:r w:rsidR="009F79F9">
        <w:t xml:space="preserve"> angles. </w:t>
      </w:r>
      <w:r w:rsidRPr="00280F56">
        <w:t>Note that th</w:t>
      </w:r>
      <w:r w:rsidR="009F79F9">
        <w:t>e</w:t>
      </w:r>
      <w:r w:rsidRPr="00280F56">
        <w:t xml:space="preserve"> convention </w:t>
      </w:r>
      <w:r w:rsidR="009F79F9">
        <w:t xml:space="preserve">of </w:t>
      </w:r>
      <w:proofErr w:type="spellStart"/>
      <w:proofErr w:type="gramStart"/>
      <w:r w:rsidR="009F79F9">
        <w:t>x,y</w:t>
      </w:r>
      <w:proofErr w:type="spellEnd"/>
      <w:proofErr w:type="gramEnd"/>
      <w:r w:rsidR="009F79F9">
        <w:t xml:space="preserve"> and z axes </w:t>
      </w:r>
      <w:r w:rsidRPr="00280F56">
        <w:t>is not strictly defined, and one may place the x, y and z -axes in any direction that is convenient, providing the angled relationships between them remains fixed</w:t>
      </w:r>
      <w:r w:rsidR="000D2BD7">
        <w:t xml:space="preserve">, but here, we will use the </w:t>
      </w:r>
      <w:r w:rsidR="009F79F9">
        <w:t xml:space="preserve">terms demonstrated </w:t>
      </w:r>
      <w:r w:rsidR="000D2BD7">
        <w:t>in Figure 1.8</w:t>
      </w:r>
      <w:r w:rsidRPr="00280F56">
        <w:t>.</w:t>
      </w:r>
    </w:p>
    <w:p w14:paraId="09BC8C3E" w14:textId="77777777" w:rsidR="00D940A7" w:rsidRPr="00280F56" w:rsidRDefault="00D940A7" w:rsidP="00D940A7">
      <w:pPr>
        <w:pStyle w:val="BodyText"/>
      </w:pPr>
      <w:r w:rsidRPr="00280F56">
        <w:br/>
      </w:r>
      <w:r w:rsidRPr="00280F56">
        <w:rPr>
          <w:noProof/>
        </w:rPr>
        <w:drawing>
          <wp:inline distT="0" distB="0" distL="0" distR="0" wp14:anchorId="626B1FA5" wp14:editId="42A9F713">
            <wp:extent cx="4333875" cy="2838450"/>
            <wp:effectExtent l="0" t="0" r="9525" b="0"/>
            <wp:docPr id="231628820" name="Picture 231628820" descr="Diagram of a truck with the same body and the same bod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745520" name="Picture 1" descr="Diagram of a truck with the same body and the same body&#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4333875" cy="2838450"/>
                    </a:xfrm>
                    <a:prstGeom prst="rect">
                      <a:avLst/>
                    </a:prstGeom>
                  </pic:spPr>
                </pic:pic>
              </a:graphicData>
            </a:graphic>
          </wp:inline>
        </w:drawing>
      </w:r>
    </w:p>
    <w:p w14:paraId="215CCBC4" w14:textId="6C8536D5" w:rsidR="00D940A7" w:rsidRDefault="00D940A7" w:rsidP="00352A0E">
      <w:pPr>
        <w:pStyle w:val="Caption"/>
      </w:pPr>
      <w:bookmarkStart w:id="49" w:name="_Toc146547288"/>
      <w:bookmarkStart w:id="50" w:name="_Toc146551642"/>
      <w:r w:rsidRPr="00280F56">
        <w:t xml:space="preserve">Figure </w:t>
      </w:r>
      <w:r w:rsidR="00D75431">
        <w:fldChar w:fldCharType="begin"/>
      </w:r>
      <w:r w:rsidR="00D75431">
        <w:instrText xml:space="preserve"> STYLEREF 1 \s </w:instrText>
      </w:r>
      <w:r w:rsidR="00D75431">
        <w:fldChar w:fldCharType="separate"/>
      </w:r>
      <w:r w:rsidR="00D75431">
        <w:t>1</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3</w:t>
      </w:r>
      <w:r w:rsidR="00D75431">
        <w:fldChar w:fldCharType="end"/>
      </w:r>
      <w:r w:rsidRPr="00280F56">
        <w:t xml:space="preserve">   Diagram of roll, pitch and yaw angles. Image from </w:t>
      </w:r>
      <w:r w:rsidRPr="00280F56">
        <w:fldChar w:fldCharType="begin" w:fldLock="1"/>
      </w:r>
      <w:r w:rsidRPr="00280F56">
        <w:instrText>ADDIN CSL_CITATION {"citationItems":[{"id":"ITEM-1","itemData":{"author":[{"dropping-particle":"","family":"Fang","given":"Howie","non-dropping-particle":"","parse-names":false,"suffix":""},{"dropping-particle":"","family":"Gutowski","given":"Matthew","non-dropping-particle":"","parse-names":false,"suffix":""},{"dropping-particle":"","family":"Li","given":"Ning","non-dropping-particle":"","parse-names":false,"suffix":""},{"dropping-particle":"","family":"Disogra","given":"Matthew","non-dropping-particle":"","parse-names":false,"suffix":""}],"id":"ITEM-1","issued":{"date-parts":[["2013"]]},"page":"5","title":"Performance Evaluation of NCDOT W-beam Guardrails under MASH TL-2 Conditions","type":"article-journal"},"uris":["http://www.mendeley.com/documents/?uuid=3657e299-a301-3051-9eb7-bbb9dc531afb"]}],"mendeley":{"formattedCitation":"(Fang et al., 2013)","plainTextFormattedCitation":"(Fang et al., 2013)","previouslyFormattedCitation":"(Fang et al., 2013)"},"properties":{"noteIndex":0},"schema":"https://github.com/citation-style-language/schema/raw/master/csl-citation.json"}</w:instrText>
      </w:r>
      <w:r w:rsidRPr="00280F56">
        <w:fldChar w:fldCharType="separate"/>
      </w:r>
      <w:r w:rsidRPr="00280F56">
        <w:t>(Fang et al., 2013)</w:t>
      </w:r>
      <w:bookmarkEnd w:id="49"/>
      <w:bookmarkEnd w:id="50"/>
      <w:r w:rsidRPr="00280F56">
        <w:fldChar w:fldCharType="end"/>
      </w:r>
    </w:p>
    <w:p w14:paraId="083A0AD0" w14:textId="06C2E496"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w:t>
      </w:r>
      <w:proofErr w:type="spellStart"/>
      <w:r w:rsidR="009F79F9">
        <w:t>euler</w:t>
      </w:r>
      <w:proofErr w:type="spellEnd"/>
      <w:r w:rsidR="009F79F9">
        <w:t xml:space="preserve">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t xml:space="preserve">The general process of using an </w:t>
      </w:r>
      <w:r w:rsidR="00C97540">
        <w:t>IMU</w:t>
      </w:r>
      <w:r w:rsidR="00CA707E" w:rsidRPr="00280F56">
        <w:t xml:space="preserve"> </w:t>
      </w:r>
      <w:r w:rsidR="00260385" w:rsidRPr="00280F56">
        <w:t xml:space="preserve">accelerometer to measure </w:t>
      </w:r>
      <w:proofErr w:type="spellStart"/>
      <w:r w:rsidR="00260385" w:rsidRPr="00280F56">
        <w:t>euler</w:t>
      </w:r>
      <w:proofErr w:type="spellEnd"/>
      <w:r w:rsidR="00260385" w:rsidRPr="00280F56">
        <w:t xml:space="preserve"> angles </w:t>
      </w:r>
      <w:r w:rsidR="00CA707E" w:rsidRPr="00280F56">
        <w:t>is expressed in the following mathematical equations.</w:t>
      </w:r>
      <w:r w:rsidR="00CA707E" w:rsidRPr="00280F56">
        <w:br/>
        <w:t xml:space="preserve">At rest, gravity will b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ill be</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77777777" w:rsidR="005D128A" w:rsidRDefault="009F79F9" w:rsidP="00B928F2">
      <w:pPr>
        <w:pStyle w:val="BodyText"/>
      </w:pPr>
      <w:bookmarkStart w:id="51" w:name="_Toc146549494"/>
      <w:r w:rsidRPr="00B928F2">
        <w:rPr>
          <w:rStyle w:val="CaptionChar"/>
        </w:rPr>
        <w:lastRenderedPageBreak/>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51"/>
      <w:r w:rsidR="00CA707E" w:rsidRPr="00280F56">
        <w:t xml:space="preserve"> </w:t>
      </w:r>
    </w:p>
    <w:p w14:paraId="6336234F" w14:textId="478DEDF3" w:rsidR="009F79F9" w:rsidRPr="005D128A" w:rsidRDefault="00CA707E" w:rsidP="00B928F2">
      <w:pPr>
        <w:pStyle w:val="BodyText"/>
      </w:pPr>
      <w:r w:rsidRPr="00280F56">
        <w:t xml:space="preserve">The acceleration in a tilted frame will b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77777777" w:rsidR="005D128A" w:rsidRDefault="009F79F9" w:rsidP="00352A0E">
      <w:pPr>
        <w:pStyle w:val="Caption"/>
      </w:pPr>
      <w:bookmarkStart w:id="52" w:name="_Toc146549495"/>
      <w:bookmarkStart w:id="53" w:name="_Toc146547289"/>
      <w:r w:rsidRPr="00B928F2">
        <w:t xml:space="preserve">Equation </w:t>
      </w:r>
      <w:r w:rsidRPr="00B928F2">
        <w:fldChar w:fldCharType="begin"/>
      </w:r>
      <w:r w:rsidRPr="00B928F2">
        <w:instrText xml:space="preserve"> STYLEREF 1 \s </w:instrText>
      </w:r>
      <w:r w:rsidRPr="00B928F2">
        <w:fldChar w:fldCharType="separate"/>
      </w:r>
      <w:r w:rsidRPr="00B928F2">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Pr="00B928F2">
        <w:t>2</w:t>
      </w:r>
      <w:r w:rsidRPr="00B928F2">
        <w:fldChar w:fldCharType="end"/>
      </w:r>
      <w:r w:rsidRPr="00B928F2">
        <w:t xml:space="preserve"> Acceleration on a tilted frame</w:t>
      </w:r>
      <w:bookmarkEnd w:id="52"/>
    </w:p>
    <w:p w14:paraId="6113589B" w14:textId="4165F1A6"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w:t>
      </w:r>
      <w:proofErr w:type="gramStart"/>
      <w:r w:rsidRPr="00B928F2">
        <w:rPr>
          <w:rStyle w:val="BodyTextChar"/>
        </w:rPr>
        <w:t>in particular the</w:t>
      </w:r>
      <w:proofErr w:type="gramEnd"/>
      <w:r w:rsidRPr="00B928F2">
        <w:rPr>
          <w:rStyle w:val="BodyTextChar"/>
        </w:rPr>
        <w:t xml:space="preserve"> 3-2-1 set) referred to as yaw, pitch and roll.</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53"/>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003BEFE5" w:rsidR="009F79F9" w:rsidRPr="00280F56" w:rsidRDefault="009F79F9" w:rsidP="00352A0E">
      <w:pPr>
        <w:pStyle w:val="Caption"/>
        <w:rPr>
          <w:noProof w:val="0"/>
          <w:sz w:val="28"/>
          <w:szCs w:val="28"/>
        </w:rPr>
      </w:pPr>
      <w:bookmarkStart w:id="54" w:name="_Toc146547290"/>
      <w:bookmarkStart w:id="55" w:name="_Toc146549496"/>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3</w:t>
      </w:r>
      <w:r>
        <w:fldChar w:fldCharType="end"/>
      </w:r>
      <w:r>
        <w:t xml:space="preserve"> The mathematical relationship between level and tilted frames.</w:t>
      </w:r>
      <w:bookmarkEnd w:id="54"/>
      <w:bookmarkEnd w:id="55"/>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05D723B7" w:rsidR="009F79F9" w:rsidRPr="00280F56" w:rsidRDefault="009F79F9" w:rsidP="00352A0E">
      <w:pPr>
        <w:pStyle w:val="Caption"/>
        <w:rPr>
          <w:noProof w:val="0"/>
          <w:sz w:val="28"/>
          <w:szCs w:val="28"/>
        </w:rPr>
      </w:pPr>
      <w:bookmarkStart w:id="56" w:name="_Toc146547291"/>
      <w:bookmarkStart w:id="57" w:name="_Toc146549497"/>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4</w:t>
      </w:r>
      <w:r>
        <w:fldChar w:fldCharType="end"/>
      </w:r>
      <w:r>
        <w:t xml:space="preserve"> Mathematical equations for pitch and roll</w:t>
      </w:r>
      <w:bookmarkEnd w:id="56"/>
      <w:bookmarkEnd w:id="57"/>
    </w:p>
    <w:p w14:paraId="73F16656" w14:textId="69D94C8A"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 xml:space="preserve">Magnetometers can give an accurate measurement of the gravitational field but are influenced by other sources of magnetism, and in this case, </w:t>
      </w:r>
      <w:r w:rsidR="00A55F20">
        <w:t xml:space="preserve">as </w:t>
      </w:r>
      <w:r w:rsidRPr="00280F56">
        <w:t>the camera and front IMUs are mounted close to an electric motor</w:t>
      </w:r>
      <w:r w:rsidR="009F79F9">
        <w:t xml:space="preserve"> on a steel chassis</w:t>
      </w:r>
      <w:r w:rsidR="00A55F20">
        <w:t>,</w:t>
      </w:r>
      <w:r w:rsidR="009F79F9">
        <w:t xml:space="preserve"> the magnetometer readings are not utilised</w:t>
      </w:r>
      <w:r w:rsidR="00E15419">
        <w:t>.</w:t>
      </w:r>
    </w:p>
    <w:p w14:paraId="0AE12D22" w14:textId="2E27741B" w:rsidR="00073B22" w:rsidRPr="00280F56" w:rsidRDefault="00073B22" w:rsidP="00B0576D">
      <w:pPr>
        <w:pStyle w:val="BodyText"/>
      </w:pPr>
      <w:r w:rsidRPr="00280F56">
        <w:t>To measure orientation using a</w:t>
      </w:r>
      <w:r w:rsidR="00A55F20">
        <w:t>n accelerometer</w:t>
      </w:r>
      <w:r w:rsidRPr="00280F56">
        <w:t>, an initial orientation must be known and then measurement values are integrated over time</w:t>
      </w:r>
      <w:r w:rsidR="00A55F20">
        <w:t xml:space="preserve"> as acceleration is differentiation of speed</w:t>
      </w:r>
      <w:r w:rsidRPr="00280F56">
        <w:t xml:space="preserve">. Integration of </w:t>
      </w:r>
      <w:r w:rsidR="00A55F20">
        <w:t xml:space="preserve">any </w:t>
      </w:r>
      <w:r w:rsidRPr="00280F56">
        <w:t xml:space="preserve">errors will lead to </w:t>
      </w:r>
      <w:r w:rsidR="00E15419">
        <w:t>increasing</w:t>
      </w:r>
      <w:r w:rsidRPr="00280F56">
        <w:t xml:space="preserve"> error components in the calculated value. </w:t>
      </w:r>
    </w:p>
    <w:p w14:paraId="53B7B81B" w14:textId="4763C66F" w:rsidR="00EB10DA" w:rsidRPr="00280F56" w:rsidRDefault="00A55F20" w:rsidP="00B0576D">
      <w:pPr>
        <w:pStyle w:val="BodyText"/>
      </w:pPr>
      <w:r>
        <w:t xml:space="preserve">Once the roll and pitch values are known, a rotation matrix can apply these </w:t>
      </w:r>
      <w:r w:rsidR="00EB10DA" w:rsidRPr="00280F56">
        <w:t xml:space="preserve">angles to our video frame data </w:t>
      </w:r>
      <w:r w:rsidR="00B50EC4" w:rsidRPr="00280F56">
        <w:t xml:space="preserve">to transform the moving frame data to a purely horizontal reference as described by </w:t>
      </w:r>
      <w:proofErr w:type="spellStart"/>
      <w:r w:rsidR="00B50EC4" w:rsidRPr="00280F56">
        <w:t>Odelga</w:t>
      </w:r>
      <w:proofErr w:type="spellEnd"/>
      <w:r w:rsidR="00B50EC4" w:rsidRPr="00280F56">
        <w:t xml:space="preserve">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75185DFA" w:rsidR="00E15419" w:rsidRDefault="00AB0F6E" w:rsidP="00B0576D">
      <w:pPr>
        <w:pStyle w:val="BodyText"/>
      </w:pPr>
      <w:r w:rsidRPr="00280F56">
        <w:lastRenderedPageBreak/>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r>
      <w:proofErr w:type="spellStart"/>
      <w:r w:rsidR="00131DD7" w:rsidRPr="00280F56">
        <w:t>Stegagno</w:t>
      </w:r>
      <w:proofErr w:type="spellEnd"/>
      <w:r w:rsidR="00131DD7" w:rsidRPr="00280F56">
        <w:t xml:space="preserve">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ill be present in this project</w:t>
      </w:r>
      <w:r w:rsidR="009F79F9">
        <w:t>, requiring 6DOF</w:t>
      </w:r>
      <w:r w:rsidR="00B43F40" w:rsidRPr="00280F56">
        <w:t>.</w:t>
      </w:r>
      <w:r w:rsidR="002258BD" w:rsidRPr="00280F56">
        <w:br/>
      </w:r>
      <w:proofErr w:type="spellStart"/>
      <w:r w:rsidR="002258BD" w:rsidRPr="00280F56">
        <w:t>Wiriyaprasat</w:t>
      </w:r>
      <w:proofErr w:type="spellEnd"/>
      <w:r w:rsidR="002258BD" w:rsidRPr="00280F56">
        <w:t xml:space="preserve"> and </w:t>
      </w:r>
      <w:proofErr w:type="spellStart"/>
      <w:r w:rsidR="002258BD" w:rsidRPr="00280F56">
        <w:t>Ruchanurucks</w:t>
      </w:r>
      <w:proofErr w:type="spellEnd"/>
      <w:r w:rsidR="002258BD" w:rsidRPr="00280F56">
        <w:t xml:space="preserve">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w:t>
      </w:r>
      <w:proofErr w:type="spellStart"/>
      <w:r w:rsidR="002258BD" w:rsidRPr="00280F56">
        <w:t>homography</w:t>
      </w:r>
      <w:proofErr w:type="spellEnd"/>
      <w:r w:rsidR="002258BD" w:rsidRPr="00280F56">
        <w:t xml:space="preserve"> matrix to accommodate more rotational differences than a normal </w:t>
      </w:r>
      <w:proofErr w:type="spellStart"/>
      <w:r w:rsidR="002258BD" w:rsidRPr="00280F56">
        <w:t>homography</w:t>
      </w:r>
      <w:proofErr w:type="spellEnd"/>
      <w:r w:rsidR="002258BD" w:rsidRPr="00280F56">
        <w:t xml:space="preserve"> matrix. </w:t>
      </w:r>
      <w:r w:rsidR="00102617" w:rsidRPr="00280F56">
        <w:t>Calibration of the sensor to the camera was required as these were not installed in the same plane. A constant was required to change the pitch angle which they could not explain.</w:t>
      </w:r>
      <w:r w:rsidR="00102617" w:rsidRPr="00280F56">
        <w:br/>
      </w:r>
      <w:proofErr w:type="spellStart"/>
      <w:r w:rsidR="00633D62" w:rsidRPr="00280F56">
        <w:t>Odelga</w:t>
      </w:r>
      <w:r w:rsidR="006E5A34" w:rsidRPr="00280F56">
        <w:t>’s</w:t>
      </w:r>
      <w:proofErr w:type="spellEnd"/>
      <w:r w:rsidR="006E5A34" w:rsidRPr="00280F56">
        <w:t xml:space="preserve">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r w:rsidR="002258BD" w:rsidRPr="00280F56">
        <w:t xml:space="preserve">All the approaches listed above only </w:t>
      </w:r>
      <w:r w:rsidR="009F79F9">
        <w:t xml:space="preserve">considered </w:t>
      </w:r>
      <w:r w:rsidR="002258BD" w:rsidRPr="00280F56">
        <w:t xml:space="preserve">single </w:t>
      </w:r>
      <w:r w:rsidR="00C97540">
        <w:t>IMU</w:t>
      </w:r>
      <w:r w:rsidR="002258BD" w:rsidRPr="00280F56">
        <w:t xml:space="preserve"> units.</w:t>
      </w:r>
    </w:p>
    <w:p w14:paraId="06BDF04E" w14:textId="72A2ED11" w:rsidR="00E15419" w:rsidRDefault="00E15419" w:rsidP="00E15419">
      <w:pPr>
        <w:pStyle w:val="Heading5"/>
      </w:pPr>
      <w:r>
        <w:t>DIS Method 3. Hybrid of Feature mapping with sensor fusion.</w:t>
      </w:r>
    </w:p>
    <w:p w14:paraId="6AFAF6DE" w14:textId="3FABD624"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w:t>
      </w:r>
      <w:proofErr w:type="spellStart"/>
      <w:r w:rsidR="00B43F40" w:rsidRPr="00280F56">
        <w:t>Auysakul</w:t>
      </w:r>
      <w:proofErr w:type="spellEnd"/>
      <w:r w:rsidR="00B43F40" w:rsidRPr="00280F56">
        <w:t xml:space="preserve">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w:t>
      </w:r>
      <w:proofErr w:type="spellStart"/>
      <w:r w:rsidR="00B43F40" w:rsidRPr="00280F56">
        <w:t>Auysakul</w:t>
      </w:r>
      <w:proofErr w:type="spellEnd"/>
      <w:r w:rsidR="00B43F40" w:rsidRPr="00280F56">
        <w:t xml:space="preserve">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algorithm dynamically 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rsidRPr="00280F56">
        <w:t xml:space="preserve"> As discussed earlier, feature detection is </w:t>
      </w:r>
      <w:r w:rsidR="00D940A7" w:rsidRPr="00280F56">
        <w:lastRenderedPageBreak/>
        <w:t>a computationally expensive process for the typically limited processing resources available on a rover.</w:t>
      </w:r>
      <w:r w:rsidR="00AB0F6E" w:rsidRPr="00280F56">
        <w:br/>
      </w:r>
      <w:r w:rsidRPr="00280F56">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w:t>
      </w:r>
      <w:r w:rsidR="00825A1E">
        <w:t xml:space="preserve">jostling </w:t>
      </w:r>
      <w:r w:rsidR="00E15419">
        <w:t>movement</w:t>
      </w:r>
      <w:r w:rsidR="00825A1E">
        <w:t>s</w:t>
      </w:r>
      <w:r w:rsidR="00E15419">
        <w:t xml:space="preserve"> is to </w:t>
      </w:r>
      <w:r w:rsidR="00E15419" w:rsidRPr="00280F56">
        <w:t>utilise a wide point of view lens such as a “fisheye” so a feature will stay in the frame even with large movements however this introduces significant lens distortion which will need correction in software</w:t>
      </w:r>
      <w:r w:rsidR="00825A1E">
        <w:t>.</w:t>
      </w:r>
    </w:p>
    <w:p w14:paraId="38DD9C42" w14:textId="77777777" w:rsidR="00E15419" w:rsidRPr="00280F56" w:rsidRDefault="00E15419" w:rsidP="00E15419">
      <w:pPr>
        <w:pStyle w:val="BodyText"/>
      </w:pPr>
      <w:r w:rsidRPr="00280F56">
        <w:rPr>
          <w:noProof/>
        </w:rPr>
        <w:drawing>
          <wp:inline distT="0" distB="0" distL="0" distR="0" wp14:anchorId="577491E7" wp14:editId="286E43DC">
            <wp:extent cx="4563585" cy="3042222"/>
            <wp:effectExtent l="0" t="0" r="8890" b="6350"/>
            <wp:docPr id="401878660" name="Picture 401878660" descr="A road with yellow pain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693053" name="Picture 3" descr="A road with yellow paint on i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69481" cy="3046153"/>
                    </a:xfrm>
                    <a:prstGeom prst="rect">
                      <a:avLst/>
                    </a:prstGeom>
                  </pic:spPr>
                </pic:pic>
              </a:graphicData>
            </a:graphic>
          </wp:inline>
        </w:drawing>
      </w:r>
    </w:p>
    <w:p w14:paraId="28C06253" w14:textId="6E44BCD5" w:rsidR="00E15419" w:rsidRDefault="00E15419" w:rsidP="00352A0E">
      <w:pPr>
        <w:pStyle w:val="Caption"/>
      </w:pPr>
      <w:bookmarkStart w:id="58" w:name="_Toc146547292"/>
      <w:bookmarkStart w:id="59" w:name="_Toc146551643"/>
      <w:r w:rsidRPr="00280F56">
        <w:t xml:space="preserve">Figure </w:t>
      </w:r>
      <w:r w:rsidR="00D75431">
        <w:fldChar w:fldCharType="begin"/>
      </w:r>
      <w:r w:rsidR="00D75431">
        <w:instrText xml:space="preserve"> STYLEREF 1 \s </w:instrText>
      </w:r>
      <w:r w:rsidR="00D75431">
        <w:fldChar w:fldCharType="separate"/>
      </w:r>
      <w:r w:rsidR="00D75431">
        <w:t>1</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4</w:t>
      </w:r>
      <w:r w:rsidR="00D75431">
        <w:fldChar w:fldCharType="end"/>
      </w:r>
      <w:r w:rsidRPr="00280F56">
        <w:t xml:space="preserve">  Fisheye Lens capture example. Image from </w:t>
      </w:r>
      <w:r w:rsidRPr="00280F56">
        <w:fldChar w:fldCharType="begin" w:fldLock="1"/>
      </w:r>
      <w:r w:rsidRPr="00280F56">
        <w:instrText>ADDIN CSL_CITATION {"citationItems":[{"id":"ITEM-1","itemData":{"URL":"https://static.bhphotovideo.com/explora/sites/default/files/styles/960/public/13-fisheye_dsc2260.jpg?itok=JkCNVbW6","accessed":{"date-parts":[["2023","8","17"]]},"author":[{"dropping-particle":"","family":"BHPhotoVideo.com","given":"","non-dropping-particle":"","parse-names":false,"suffix":""}],"id":"ITEM-1","issued":{"date-parts":[["0"]]},"title":"13-fisheye_dsc2260.jpg (960×640)","type":"webpage"},"uris":["http://www.mendeley.com/documents/?uuid=4197a19d-27dc-36cd-a752-69621ef3d22a"]}],"mendeley":{"formattedCitation":"(BHPhotoVideo.com, n.d.)","plainTextFormattedCitation":"(BHPhotoVideo.com, n.d.)","previouslyFormattedCitation":"(BHPhotoVideo.com, n.d.)"},"properties":{"noteIndex":0},"schema":"https://github.com/citation-style-language/schema/raw/master/csl-citation.json"}</w:instrText>
      </w:r>
      <w:r w:rsidRPr="00280F56">
        <w:fldChar w:fldCharType="separate"/>
      </w:r>
      <w:r w:rsidRPr="00280F56">
        <w:t>(BHPhotoVideo.com, n.d.)</w:t>
      </w:r>
      <w:bookmarkEnd w:id="58"/>
      <w:bookmarkEnd w:id="59"/>
      <w:r w:rsidRPr="00280F56">
        <w:fldChar w:fldCharType="end"/>
      </w:r>
    </w:p>
    <w:p w14:paraId="58E94DA7" w14:textId="5EF6F605" w:rsidR="00935F43" w:rsidRPr="00935F43" w:rsidRDefault="00935F43" w:rsidP="003F37B5">
      <w:pPr>
        <w:pStyle w:val="BodyText"/>
      </w:pPr>
      <w:r>
        <w:t>The fish-eye lens solution is a good solution for a fast-moving rover and is recommended for use</w:t>
      </w:r>
      <w:r w:rsidR="00825A1E">
        <w:t xml:space="preserve"> in a production system but will not be evaluated in this experiment for simplicities sake.</w:t>
      </w:r>
    </w:p>
    <w:p w14:paraId="480DD044" w14:textId="4B6CE64B" w:rsidR="00E15419" w:rsidRDefault="000D6BA2" w:rsidP="00D940A7">
      <w:pPr>
        <w:pStyle w:val="BodyText"/>
      </w:pPr>
      <w:r w:rsidRPr="00280F56">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22BE548" w:rsidR="00D940A7" w:rsidRPr="00280F56" w:rsidRDefault="00260385" w:rsidP="00D940A7">
      <w:pPr>
        <w:pStyle w:val="BodyText"/>
      </w:pPr>
      <w:r w:rsidRPr="00280F56">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w:t>
      </w:r>
      <w:r w:rsidR="00D940A7" w:rsidRPr="00280F56">
        <w:lastRenderedPageBreak/>
        <w:t xml:space="preserve">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rPr>
          <w:noProof/>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21">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00F928F4" w:rsidR="00D940A7" w:rsidRPr="00280F56" w:rsidRDefault="00D940A7" w:rsidP="00352A0E">
      <w:pPr>
        <w:pStyle w:val="Caption"/>
      </w:pPr>
      <w:bookmarkStart w:id="60" w:name="_Toc146547293"/>
      <w:bookmarkStart w:id="61" w:name="_Toc146551644"/>
      <w:r w:rsidRPr="00280F56">
        <w:t xml:space="preserve">Figure </w:t>
      </w:r>
      <w:r w:rsidR="00D75431">
        <w:fldChar w:fldCharType="begin"/>
      </w:r>
      <w:r w:rsidR="00D75431">
        <w:instrText xml:space="preserve"> STYLEREF 1 \s </w:instrText>
      </w:r>
      <w:r w:rsidR="00D75431">
        <w:fldChar w:fldCharType="separate"/>
      </w:r>
      <w:r w:rsidR="00D75431">
        <w:t>1</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5</w:t>
      </w:r>
      <w:r w:rsidR="00D75431">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60"/>
      <w:bookmarkEnd w:id="61"/>
    </w:p>
    <w:p w14:paraId="63F45E39" w14:textId="7A8D0240" w:rsidR="00D940A7" w:rsidRPr="00280F56" w:rsidRDefault="00D940A7" w:rsidP="00D940A7">
      <w:pPr>
        <w:pStyle w:val="BodyText"/>
      </w:pPr>
      <w:r w:rsidRPr="00280F56">
        <w:br/>
        <w:t>One of the inputs is usually given a value of 1 and called a bias input. This input is used to account for output effects that are not accounted for by the other inputs.</w:t>
      </w:r>
      <w:r w:rsidRPr="00280F56">
        <w:br/>
      </w:r>
      <w:r w:rsidRPr="00280F56">
        <w:br/>
        <w:t>Training data is used to train a network and must consist of input values and associated correct output values. Training involves iteratively randomly changing the value of the weights until the system learns to perform the task properly (the system’s output matches the training data output).</w:t>
      </w:r>
      <w:r w:rsidRPr="00280F56">
        <w:br/>
        <w:t>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 and therefore how much each weight should change in the next iteration of the learning process.</w:t>
      </w:r>
      <w:r w:rsidRPr="00280F56">
        <w:br/>
        <w:t xml:space="preserve"> </w:t>
      </w:r>
      <w:r w:rsidRPr="00280F56">
        <w:br/>
      </w:r>
      <w:r w:rsidRPr="00280F56">
        <w:lastRenderedPageBreak/>
        <w:t>The overall function of a neural network is determined by the network structure, the connection strengths between neurons (called a weight) and what activation functions are used at each neuron.</w:t>
      </w:r>
      <w:r w:rsidRPr="00280F56">
        <w:br/>
      </w:r>
      <w:r w:rsidRPr="00280F56">
        <w:br/>
        <w:t xml:space="preserve">Some examples of the type of functions and their use is show in Figure 2.3 </w:t>
      </w:r>
      <w:r w:rsidRPr="00280F56">
        <w:br/>
      </w:r>
      <w:r w:rsidRPr="00280F56">
        <w:rPr>
          <w:noProof/>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22">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6872AFE9" w:rsidR="00D940A7" w:rsidRPr="00280F56" w:rsidRDefault="00D940A7" w:rsidP="00352A0E">
      <w:pPr>
        <w:pStyle w:val="Caption"/>
      </w:pPr>
      <w:bookmarkStart w:id="62" w:name="_Toc146547294"/>
      <w:bookmarkStart w:id="63" w:name="_Toc146551645"/>
      <w:r w:rsidRPr="00280F56">
        <w:lastRenderedPageBreak/>
        <w:t xml:space="preserve">Figure </w:t>
      </w:r>
      <w:r w:rsidR="00D75431">
        <w:fldChar w:fldCharType="begin"/>
      </w:r>
      <w:r w:rsidR="00D75431">
        <w:instrText xml:space="preserve"> STYLEREF 1 \s </w:instrText>
      </w:r>
      <w:r w:rsidR="00D75431">
        <w:fldChar w:fldCharType="separate"/>
      </w:r>
      <w:r w:rsidR="00D75431">
        <w:t>1</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6</w:t>
      </w:r>
      <w:r w:rsidR="00D75431">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62"/>
      <w:bookmarkEnd w:id="63"/>
      <w:r w:rsidRPr="00280F56">
        <w:fldChar w:fldCharType="end"/>
      </w:r>
    </w:p>
    <w:p w14:paraId="26E01911" w14:textId="77777777" w:rsidR="00D940A7" w:rsidRPr="00280F56" w:rsidRDefault="00D940A7" w:rsidP="00D940A7">
      <w:pPr>
        <w:pStyle w:val="BodyText"/>
      </w:pPr>
      <w:r w:rsidRPr="00280F56">
        <w:br/>
        <w:t>Examples of the types of network topologies and their indicative uses are shown in Figure 2.4</w:t>
      </w:r>
    </w:p>
    <w:p w14:paraId="7E2E5AA4" w14:textId="77777777" w:rsidR="00D940A7" w:rsidRPr="00280F56" w:rsidRDefault="00D940A7" w:rsidP="00D940A7">
      <w:pPr>
        <w:pStyle w:val="BodyText"/>
      </w:pPr>
      <w:r w:rsidRPr="00280F56">
        <w:rPr>
          <w:noProof/>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23">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12F9FED0" w:rsidR="00D940A7" w:rsidRPr="00280F56" w:rsidRDefault="00D940A7" w:rsidP="00352A0E">
      <w:pPr>
        <w:pStyle w:val="Caption"/>
      </w:pPr>
      <w:bookmarkStart w:id="64" w:name="_Toc146547295"/>
      <w:bookmarkStart w:id="65" w:name="_Toc146551646"/>
      <w:r w:rsidRPr="00280F56">
        <w:t xml:space="preserve">Figure </w:t>
      </w:r>
      <w:r w:rsidR="00D75431">
        <w:fldChar w:fldCharType="begin"/>
      </w:r>
      <w:r w:rsidR="00D75431">
        <w:instrText xml:space="preserve"> STYLEREF 1 \s </w:instrText>
      </w:r>
      <w:r w:rsidR="00D75431">
        <w:fldChar w:fldCharType="separate"/>
      </w:r>
      <w:r w:rsidR="00D75431">
        <w:t>1</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7</w:t>
      </w:r>
      <w:r w:rsidR="00D75431">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64"/>
      <w:bookmarkEnd w:id="65"/>
      <w:r w:rsidRPr="00280F56">
        <w:fldChar w:fldCharType="end"/>
      </w:r>
    </w:p>
    <w:p w14:paraId="7E4E6665" w14:textId="128A51C3" w:rsidR="00D940A7" w:rsidRPr="00280F56" w:rsidRDefault="00D940A7" w:rsidP="00D940A7">
      <w:pPr>
        <w:pStyle w:val="BodyText"/>
      </w:pPr>
      <w:r w:rsidRPr="00280F56">
        <w:br/>
        <w:t xml:space="preserve">Multilayer Neural Networks have an input layer, an output layer and, commonly, one or more “hidden” layers between the input and output layers. These tend to be configured as supervised learning systems </w:t>
      </w:r>
      <w:r w:rsidR="00825A1E">
        <w:t>where valid responses are included in the training data. T</w:t>
      </w:r>
      <w:r w:rsidRPr="00280F56">
        <w:t xml:space="preserve">he weights of the neurons are adjusted until the difference between the correct output and the neural network output reach an </w:t>
      </w:r>
      <w:r w:rsidRPr="00280F56">
        <w:lastRenderedPageBreak/>
        <w:t xml:space="preserve">acceptable level, as determined by utilising a least square error method along with determining the negative gradient of the error function. </w:t>
      </w:r>
    </w:p>
    <w:p w14:paraId="20BB2AD4" w14:textId="6C80EFE3" w:rsidR="00D940A7" w:rsidRPr="00280F56" w:rsidRDefault="00D940A7" w:rsidP="00D940A7">
      <w:pPr>
        <w:pStyle w:val="BodyText"/>
      </w:pPr>
      <w:r w:rsidRPr="00280F56">
        <w:t>Other types of neural network such as convolutional neural networks (CNN) exist which are optimised to create feature maps of data which can be used to determine shape and texture of data.</w:t>
      </w:r>
      <w:r w:rsidRPr="00280F56">
        <w:br/>
        <w:t xml:space="preserve">A CNN neural network identifies features very well and is ideal for the classification of obstacles. For image stabilisation, a CNN network implementation was not </w:t>
      </w:r>
      <w:r w:rsidR="002337A6" w:rsidRPr="00280F56">
        <w:t xml:space="preserve">deemed to be </w:t>
      </w:r>
      <w:r w:rsidRPr="00280F56">
        <w:t>necessary</w:t>
      </w:r>
      <w:r w:rsidR="00260385" w:rsidRPr="00280F56">
        <w:t>,</w:t>
      </w:r>
      <w:r w:rsidRPr="00280F56">
        <w:t xml:space="preserve"> and a multilayer perceptron approach </w:t>
      </w:r>
      <w:r w:rsidR="002337A6" w:rsidRPr="00280F56">
        <w:t xml:space="preserve">will be </w:t>
      </w:r>
      <w:r w:rsidR="00260385" w:rsidRPr="00280F56">
        <w:t xml:space="preserve">initially </w:t>
      </w:r>
      <w:r w:rsidRPr="00280F56">
        <w:t xml:space="preserve">selected. </w:t>
      </w:r>
      <w:r w:rsidR="00935F43">
        <w:br/>
        <w:t xml:space="preserve">A Recurrent Neural Network (RNN) is a network designed for recognising patterns over time. It is a different design than conventional neural networks where weighted inputs are applied to a function which then passes the function result to the next stage, in that outputs from some of the neurons are fed back into the inputs of the same neurons as a feedback mechanism. These networks provide a localised “memory” feature in the feedback-equipped neurons which makes RNN networks excel at relational </w:t>
      </w:r>
      <w:proofErr w:type="gramStart"/>
      <w:r w:rsidR="00935F43">
        <w:t>problem solving</w:t>
      </w:r>
      <w:proofErr w:type="gramEnd"/>
      <w:r w:rsidR="00935F43">
        <w:t xml:space="preserve"> tasks such as language processing</w:t>
      </w:r>
      <w:r w:rsidR="00825A1E">
        <w:t xml:space="preserve"> but seemed excessive for a relatively simple regression operation.</w:t>
      </w:r>
    </w:p>
    <w:p w14:paraId="322BA6A1" w14:textId="1632D6AD"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Common functions are a threshold function where the output is mapped to either 0 or 1 for use in classifying data.</w:t>
      </w:r>
      <w:r w:rsidRPr="00280F56">
        <w:br/>
        <w:t xml:space="preserve">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w:t>
      </w:r>
      <w:proofErr w:type="gramStart"/>
      <w:r w:rsidRPr="00280F56">
        <w:t>particular input</w:t>
      </w:r>
      <w:proofErr w:type="gramEnd"/>
      <w:r w:rsidRPr="00280F56">
        <w:t xml:space="preserve">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An epoch is defined as one pass of all training data input patterns into the network. Many epochs may be (usually are) needed across the input data until the weight optimisation process is complete.</w:t>
      </w:r>
      <w:r w:rsidRPr="00280F56">
        <w:br/>
      </w:r>
      <w:r w:rsidRPr="00280F56">
        <w:br/>
        <w:t xml:space="preserve">Accuracy of a neural network is defined as the percentage of patterns correctly classified for each </w:t>
      </w:r>
      <w:r w:rsidRPr="00280F56">
        <w:lastRenderedPageBreak/>
        <w:t>classification over the entire dataset. Once a suitable level of accuracy has been achieved the neural network is ready for live data.</w:t>
      </w:r>
      <w:r w:rsidR="00935F43">
        <w:t xml:space="preserve"> There are two main parameters of the network that are examined to ascertain accuracy. MSE is the mean square sum of any differences that appear between the input and the output of a neural network, compared to the expected training results. The MSE gives a measure of how </w:t>
      </w:r>
      <w:r w:rsidR="003F37B5">
        <w:t xml:space="preserve">accurately </w:t>
      </w:r>
      <w:r w:rsidR="00935F43">
        <w:t xml:space="preserve">the </w:t>
      </w:r>
      <w:r w:rsidR="003F37B5">
        <w:t xml:space="preserve">network </w:t>
      </w:r>
      <w:proofErr w:type="gramStart"/>
      <w:r w:rsidR="003F37B5">
        <w:t>is able to</w:t>
      </w:r>
      <w:proofErr w:type="gramEnd"/>
      <w:r w:rsidR="003F37B5">
        <w:t xml:space="preserve"> reproduce a single set of output values from the input values. The Pearson Coefficient, R, is used in a neural network 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Pr="00280F56">
        <w:br/>
      </w:r>
      <w:r w:rsidR="00475427" w:rsidRPr="00280F56">
        <w:br/>
      </w:r>
    </w:p>
    <w:p w14:paraId="5CFA867F" w14:textId="1A739992" w:rsidR="003B7727" w:rsidRPr="00280F56" w:rsidRDefault="00CD5CBB" w:rsidP="00475427">
      <w:pPr>
        <w:pStyle w:val="Heading2"/>
        <w:rPr>
          <w:noProof w:val="0"/>
        </w:rPr>
      </w:pPr>
      <w:bookmarkStart w:id="66" w:name="_Toc146552338"/>
      <w:r w:rsidRPr="00280F56">
        <w:rPr>
          <w:noProof w:val="0"/>
        </w:rPr>
        <w:t xml:space="preserve">Research </w:t>
      </w:r>
      <w:r w:rsidR="003B7727" w:rsidRPr="00280F56">
        <w:rPr>
          <w:noProof w:val="0"/>
        </w:rPr>
        <w:t>Objective</w:t>
      </w:r>
      <w:bookmarkEnd w:id="66"/>
    </w:p>
    <w:p w14:paraId="6CA7D24F" w14:textId="4883B937" w:rsidR="00E52802" w:rsidRPr="00280F56" w:rsidRDefault="001C34AD" w:rsidP="003B7727">
      <w:pPr>
        <w:pStyle w:val="BodyText"/>
      </w:pPr>
      <w:r w:rsidRPr="00280F56">
        <w:t xml:space="preserve">The primary objective of this project 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526262">
        <w:br/>
        <w:t>A tertiary objective is to determine the most basic neural network architecture required to provide acceptable (above 90%) accuracy, when calculating the Euler angles used to rotate an image.</w:t>
      </w:r>
      <w:r w:rsidR="00077AE0" w:rsidRPr="00280F56">
        <w:br/>
      </w:r>
    </w:p>
    <w:p w14:paraId="28990420" w14:textId="0291B353" w:rsidR="003B7727" w:rsidRPr="00280F56" w:rsidRDefault="001C34AD" w:rsidP="00E52802">
      <w:pPr>
        <w:pStyle w:val="Heading2"/>
        <w:rPr>
          <w:noProof w:val="0"/>
        </w:rPr>
      </w:pPr>
      <w:bookmarkStart w:id="67" w:name="_Toc146552339"/>
      <w:r w:rsidRPr="00280F56">
        <w:rPr>
          <w:noProof w:val="0"/>
        </w:rPr>
        <w:t xml:space="preserve">Thesis </w:t>
      </w:r>
      <w:r w:rsidR="00E52802" w:rsidRPr="00280F56">
        <w:rPr>
          <w:noProof w:val="0"/>
        </w:rPr>
        <w:t>Outline</w:t>
      </w:r>
      <w:bookmarkEnd w:id="67"/>
    </w:p>
    <w:p w14:paraId="7CDBE245" w14:textId="5AE513B3" w:rsidR="003B7727" w:rsidRPr="00280F56" w:rsidRDefault="00E52802" w:rsidP="003B7727">
      <w:pPr>
        <w:pStyle w:val="BodyText"/>
      </w:pPr>
      <w:r w:rsidRPr="00280F56">
        <w:t xml:space="preserve">Chapter 1 (this chapter) provided an overview of the motivation, </w:t>
      </w:r>
      <w:proofErr w:type="gramStart"/>
      <w:r w:rsidRPr="00280F56">
        <w:t>objective</w:t>
      </w:r>
      <w:proofErr w:type="gramEnd"/>
      <w:r w:rsidRPr="00280F56">
        <w:t xml:space="preser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proofErr w:type="gramStart"/>
      <w:r w:rsidR="006E5A34" w:rsidRPr="00280F56">
        <w:t>project</w:t>
      </w:r>
      <w:proofErr w:type="gramEnd"/>
      <w:r w:rsidRPr="00280F56">
        <w:t xml:space="preserve"> and these are discussed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68" w:name="_Ref228692880"/>
    </w:p>
    <w:bookmarkEnd w:id="68"/>
    <w:p w14:paraId="66A2EF5B" w14:textId="4EEE6404" w:rsidR="00AB4E80" w:rsidRPr="00280F56" w:rsidRDefault="00AB4E80" w:rsidP="00C0493D">
      <w:pPr>
        <w:pStyle w:val="Heading1"/>
      </w:pPr>
      <w:r w:rsidRPr="00280F56">
        <w:lastRenderedPageBreak/>
        <w:br/>
      </w:r>
      <w:bookmarkStart w:id="69" w:name="_Toc146552340"/>
      <w:r w:rsidR="00EC7ED1" w:rsidRPr="00280F56">
        <w:t>Literature Review</w:t>
      </w:r>
      <w:bookmarkEnd w:id="69"/>
    </w:p>
    <w:p w14:paraId="4435A3D1" w14:textId="43453F36"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been used and their benefits and drawbacks. The chapter concludes by identifying research gaps and identifying the research question(s) for this project.</w:t>
      </w:r>
      <w:r w:rsidRPr="00280F56" w:rsidDel="00B719FB">
        <w:t xml:space="preserve"> </w:t>
      </w:r>
    </w:p>
    <w:p w14:paraId="06E9D3D8" w14:textId="03A45043"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 xml:space="preserve">can be used to provide accurate positioning however using </w:t>
      </w:r>
      <w:r w:rsidR="005A0F07" w:rsidRPr="00280F56">
        <w:t xml:space="preserve">acceleration and magnetic data can introduce noise </w:t>
      </w:r>
      <w:r w:rsidR="000C693D">
        <w:t xml:space="preserve">and mathematical processing artifacts (integration) </w:t>
      </w:r>
      <w:r w:rsidR="005A0F07" w:rsidRPr="00280F56">
        <w:t xml:space="preserve">and </w:t>
      </w:r>
      <w:r w:rsidR="003A5587" w:rsidRPr="00280F56">
        <w:t>gyroscope data has inherent drift</w:t>
      </w:r>
      <w:r w:rsidR="000C693D">
        <w:t xml:space="preserve"> issues</w:t>
      </w:r>
      <w:r w:rsidR="003A5587" w:rsidRPr="00280F56">
        <w:t xml:space="preserve">. </w:t>
      </w:r>
      <w:r w:rsidR="00475427" w:rsidRPr="00280F56">
        <w:t>Various methods have been proposed to counter th</w:t>
      </w:r>
      <w:r w:rsidR="000C693D">
        <w:t>ese concerns</w:t>
      </w:r>
      <w:r w:rsidR="00475427" w:rsidRPr="00280F56">
        <w:t xml:space="preserve">. </w:t>
      </w:r>
      <w:r w:rsidR="00475427" w:rsidRPr="00280F56">
        <w:br/>
      </w:r>
      <w:r w:rsidR="003A5587" w:rsidRPr="00280F56">
        <w:br/>
      </w:r>
      <w:r w:rsidR="006E5A34" w:rsidRPr="00280F56">
        <w:t>One</w:t>
      </w:r>
      <w:r w:rsidR="00475427" w:rsidRPr="00280F56">
        <w:t xml:space="preserve"> mitigating factor is to obtain a gyroscope with a low zero-rate offset </w:t>
      </w:r>
      <w:proofErr w:type="gramStart"/>
      <w:r w:rsidR="00475427" w:rsidRPr="00280F56">
        <w:t>value</w:t>
      </w:r>
      <w:proofErr w:type="gramEnd"/>
      <w:r w:rsidR="00475427" w:rsidRPr="00280F56">
        <w:t xml:space="preserve"> so this integration error is minimised.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A01C4F" w:rsidRPr="00280F56">
        <w:br/>
      </w:r>
      <w:r w:rsidR="007E6A89" w:rsidRPr="00280F56">
        <w:br/>
      </w:r>
      <w:r w:rsidR="00A01C4F" w:rsidRPr="00280F56">
        <w:t xml:space="preserve">Compensating for gyroscope errors with accelerometer (with a gravity vector) and magnetometer (with magnetic north) readings has been explored as the latter do not depend on prior state knowledge, as a gyroscope does. </w:t>
      </w:r>
      <w:r w:rsidR="00CA707E" w:rsidRPr="00280F56">
        <w:t xml:space="preserve"> </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4D313CC6" w14:textId="483BCA0A" w:rsidR="003A5587" w:rsidRPr="00280F56" w:rsidRDefault="007E6A89" w:rsidP="000A51C5">
      <w:pPr>
        <w:pStyle w:val="BodyText"/>
      </w:pPr>
      <w:r w:rsidRPr="00280F56">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000C693D">
        <w:t>.</w:t>
      </w:r>
      <w:r w:rsidRPr="00280F56">
        <w:t xml:space="preserve"> </w:t>
      </w:r>
      <w:r w:rsidR="000C693D">
        <w:br/>
      </w:r>
      <w:r w:rsidRPr="00280F56">
        <w:t xml:space="preserve">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ED44A5" w:rsidRPr="00280F56">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ED44A5" w:rsidRPr="00280F56">
        <w:rPr>
          <w:noProof/>
        </w:rPr>
        <w:t>(Yuan et al., 2019)</w:t>
      </w:r>
      <w:r w:rsidR="00ED44A5" w:rsidRPr="00280F56">
        <w:fldChar w:fldCharType="end"/>
      </w:r>
      <w:r w:rsidR="00ED44A5" w:rsidRPr="00280F56">
        <w:t>.</w:t>
      </w:r>
      <w:r w:rsidRPr="00280F56">
        <w:t xml:space="preserve"> </w:t>
      </w:r>
      <w:r w:rsidR="000C693D">
        <w:br/>
      </w:r>
      <w:r w:rsidRPr="00280F56">
        <w:t xml:space="preserve">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000C693D" w:rsidRPr="00280F56">
        <w:t xml:space="preserve">To counter gyroscope drift and bias errors, accelerometer arrays have been proposed </w:t>
      </w:r>
      <w:r w:rsidR="000C693D" w:rsidRPr="00280F56">
        <w:fldChar w:fldCharType="begin" w:fldLock="1"/>
      </w:r>
      <w:r w:rsidR="000C693D"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0C693D" w:rsidRPr="00280F56">
        <w:fldChar w:fldCharType="separate"/>
      </w:r>
      <w:r w:rsidR="000C693D" w:rsidRPr="00280F56">
        <w:rPr>
          <w:noProof/>
        </w:rPr>
        <w:t>(Madgwick et al., 2013)</w:t>
      </w:r>
      <w:r w:rsidR="000C693D" w:rsidRPr="00280F56">
        <w:fldChar w:fldCharType="end"/>
      </w:r>
      <w:r w:rsidR="000C693D" w:rsidRPr="00280F56">
        <w:t xml:space="preserve"> but these lack real world testing and implementation.</w:t>
      </w:r>
      <w:r w:rsidR="000C693D" w:rsidRPr="00280F56">
        <w:br/>
      </w:r>
      <w:r w:rsidRPr="00280F56">
        <w:br/>
      </w:r>
      <w:r w:rsidR="00475427" w:rsidRPr="00280F56">
        <w:lastRenderedPageBreak/>
        <w:t xml:space="preserve">A software approach proposed by </w:t>
      </w:r>
      <w:proofErr w:type="spellStart"/>
      <w:r w:rsidR="00475427" w:rsidRPr="00280F56">
        <w:t>Odelga</w:t>
      </w:r>
      <w:proofErr w:type="spellEnd"/>
      <w:r w:rsidR="00475427" w:rsidRPr="00280F56">
        <w:t xml:space="preserve">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w:t>
      </w:r>
      <w:proofErr w:type="gramStart"/>
      <w:r w:rsidR="00475427" w:rsidRPr="00280F56">
        <w:t>fish-eye</w:t>
      </w:r>
      <w:proofErr w:type="gramEnd"/>
      <w:r w:rsidR="00475427" w:rsidRPr="00280F56">
        <w:t xml:space="preserve">”) lens permitted a wide viewpoint, allowing for compensation of very large movement displacements. </w:t>
      </w:r>
      <w:r w:rsidR="00475427" w:rsidRPr="00280F56">
        <w:br/>
      </w:r>
      <w:proofErr w:type="spellStart"/>
      <w:r w:rsidR="00475427" w:rsidRPr="00280F56">
        <w:t>Odelga</w:t>
      </w:r>
      <w:proofErr w:type="spellEnd"/>
      <w:r w:rsidR="00475427" w:rsidRPr="00280F56">
        <w:t xml:space="preserve"> found that the </w:t>
      </w:r>
      <w:r w:rsidR="00C97540">
        <w:t>IMU</w:t>
      </w:r>
      <w:r w:rsidR="00475427" w:rsidRPr="00280F56">
        <w:t xml:space="preserve"> solution worked well and utilising “</w:t>
      </w:r>
      <w:proofErr w:type="gramStart"/>
      <w:r w:rsidR="00475427" w:rsidRPr="00280F56">
        <w:t>fish-eye</w:t>
      </w:r>
      <w:proofErr w:type="gramEnd"/>
      <w:r w:rsidR="00475427" w:rsidRPr="00280F56">
        <w:t>” cameras with large fields of view reduced the issue of a feature disappearing between subsequent images, but introduced barrel distortion which needed to be compensated for.</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382D74" w:rsidRPr="00280F56">
        <w:t xml:space="preserve"> which is more computationally efficient than Kalman filters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382D74" w:rsidRPr="00280F56">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It decouples roll and pitch data and varies the gain factor from a high value at initialisation to a lower running value to improve initialisation time.</w:t>
      </w:r>
      <w:r w:rsidR="00382D74" w:rsidRPr="00280F56">
        <w:br/>
        <w:t>There are two variants of this algorithm, one in which magnetometer information is combined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including magnetometer data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574F11">
        <w:t>.</w:t>
      </w:r>
      <w:r w:rsidR="00382D74" w:rsidRPr="00280F56">
        <w:t xml:space="preserve"> Yean’s approach of using a complementary filter to counter gyroscope drift, combined with a Kalman filter / gradient descent algorithm worked well </w:t>
      </w:r>
      <w:r w:rsidR="00574F11">
        <w:t xml:space="preserve">only </w:t>
      </w:r>
      <w:r w:rsidR="00382D74" w:rsidRPr="00280F56">
        <w:t>for slow and controlled ranges of motion, and so, is not suited for a bouncing vehicle.</w:t>
      </w:r>
      <w:r w:rsidR="00382D74" w:rsidRPr="00280F56">
        <w:br/>
      </w:r>
      <w:r w:rsidR="00382D74" w:rsidRPr="00280F56">
        <w:br/>
      </w:r>
      <w:proofErr w:type="spellStart"/>
      <w:r w:rsidR="00382D74" w:rsidRPr="00280F56">
        <w:t>Madgwicks</w:t>
      </w:r>
      <w:proofErr w:type="spellEnd"/>
      <w:r w:rsidR="00382D74" w:rsidRPr="00280F56">
        <w:t xml:space="preserve"> IECF</w:t>
      </w:r>
      <w:r w:rsidR="005A0F07" w:rsidRPr="00280F56">
        <w:rPr>
          <w:vertAlign w:val="subscript"/>
        </w:rPr>
        <w:t>6</w:t>
      </w:r>
      <w:r w:rsidR="00382D74" w:rsidRPr="00280F56">
        <w:t xml:space="preserve"> algorithm will be used as the control factor in this project. </w:t>
      </w:r>
      <w:r w:rsidR="00BF2695" w:rsidRPr="00280F56">
        <w:t xml:space="preserve">This </w:t>
      </w:r>
      <w:r w:rsidR="00AA0D6E" w:rsidRPr="00280F56">
        <w:t xml:space="preserve">filter </w:t>
      </w:r>
      <w:r w:rsidR="00BF2695" w:rsidRPr="00280F56">
        <w:t>algorithm uses quaternion representations of angles internally to avoid the singularities caused by angles approaching π/2 radians.</w:t>
      </w:r>
      <w:r w:rsidR="00AA0D6E" w:rsidRPr="00280F56">
        <w:t xml:space="preserve"> A single beta weighted-gain value acts as a fusion factor in a complementary filter, feeding accelerometer data into the gyroscope data to compensate for gyroscope drift. A gradient-descent algorithm enables performance at low sampling rates</w:t>
      </w:r>
      <w:r w:rsidR="00C84630" w:rsidRPr="00280F56">
        <w:t xml:space="preserve"> but, </w:t>
      </w:r>
      <w:r w:rsidR="00C84630" w:rsidRPr="00280F56">
        <w:lastRenderedPageBreak/>
        <w:t>internally, the lowest sampling rate is recommended to be 10 Hz.</w:t>
      </w:r>
      <w:r w:rsidR="00574F11">
        <w:t xml:space="preserve"> The sampling rate of the experimental equipment averages at 8.3 Hz so it is expected that the Madgwick filter may not perform as well as the Kalman.</w:t>
      </w:r>
      <w:r w:rsidR="00382D74" w:rsidRPr="00280F56">
        <w:br/>
      </w:r>
      <w:r w:rsidR="00AA0D6E" w:rsidRPr="00280F56">
        <w:br/>
        <w:t xml:space="preserve">The standard </w:t>
      </w:r>
      <w:r w:rsidR="00E50DA1">
        <w:t>MATLAB</w:t>
      </w:r>
      <w:r w:rsidR="00AA0D6E" w:rsidRPr="00280F56">
        <w:t xml:space="preserve"> </w:t>
      </w:r>
      <w:r w:rsidR="00574F11">
        <w:t xml:space="preserve">Kalman-based </w:t>
      </w:r>
      <w:proofErr w:type="spellStart"/>
      <w:r w:rsidR="00AA0D6E" w:rsidRPr="00280F56">
        <w:t>imufilter</w:t>
      </w:r>
      <w:proofErr w:type="spellEnd"/>
      <w:r w:rsidR="00AA0D6E" w:rsidRPr="00280F56">
        <w:t xml:space="preserve"> will be used as a comparison with the Madgwick results. </w:t>
      </w:r>
      <w:r w:rsidR="00AA0D6E" w:rsidRPr="00280F56">
        <w:br/>
      </w:r>
      <w:r w:rsidR="00574F11">
        <w:br/>
      </w:r>
      <w:r w:rsidR="00382D74" w:rsidRPr="00280F56">
        <w:t xml:space="preserve">Multiple </w:t>
      </w:r>
      <w:r w:rsidR="00C97540">
        <w:t>IMU</w:t>
      </w:r>
      <w:r w:rsidR="00382D74" w:rsidRPr="00280F56">
        <w:t xml:space="preserve"> solutions have been proposed before (see above) but none have suggested using a neural network to dynamically compensate for magnetometer and other errors across multiple IMUs. </w:t>
      </w:r>
      <w:r w:rsidR="005A0F07" w:rsidRPr="00280F56">
        <w:t>The concept of a neural network has been covered in the introduction.</w:t>
      </w:r>
      <w:r w:rsidR="005602E4" w:rsidRPr="00280F56">
        <w:br/>
        <w:t xml:space="preserve">Using a </w:t>
      </w:r>
      <w:r w:rsidR="005A0F07" w:rsidRPr="00280F56">
        <w:t xml:space="preserve">trained </w:t>
      </w:r>
      <w:r w:rsidR="005602E4" w:rsidRPr="00280F56">
        <w:t xml:space="preserve">back-propagating </w:t>
      </w:r>
      <w:r w:rsidR="002F218C">
        <w:t xml:space="preserve">supervised </w:t>
      </w:r>
      <w:r w:rsidR="005602E4" w:rsidRPr="00280F56">
        <w:t xml:space="preserve">neural network with multiple IMUs should effectively compensate for drift and other errors present in a single </w:t>
      </w:r>
      <w:r w:rsidR="00C97540">
        <w:t>IMU</w:t>
      </w:r>
      <w:r w:rsidR="005602E4" w:rsidRPr="00280F56">
        <w:t xml:space="preserve"> implementation and that is the model implemented in this project</w:t>
      </w:r>
      <w:r w:rsidR="005A0F07" w:rsidRPr="00280F56">
        <w:t xml:space="preserve">. Due to the computation requirements of a neural network, it makes most sense to apply </w:t>
      </w:r>
      <w:r w:rsidR="002F218C">
        <w:t xml:space="preserve">the neural network </w:t>
      </w:r>
      <w:r w:rsidR="005A0F07" w:rsidRPr="00280F56">
        <w:t xml:space="preserve">directly to sensor readings, rather than complementing </w:t>
      </w:r>
      <w:r w:rsidR="002F218C">
        <w:t xml:space="preserve">a filter </w:t>
      </w:r>
      <w:r w:rsidR="005A0F07" w:rsidRPr="00280F56">
        <w:t>algorithm, as the neural network should be able to determine the relationships.</w:t>
      </w:r>
      <w:r w:rsidR="00C91F69" w:rsidRPr="00280F56">
        <w:br/>
      </w:r>
      <w:r w:rsidR="00C91F69" w:rsidRPr="00280F56">
        <w:br/>
        <w:t>In Chapter 3, the experiment design and methods are outlined, in Chapter 4, the results from these experiments will be detailed and discussed, with analysis of these in Chapter 5 and conclusions reached in Chapter 6.</w:t>
      </w: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70" w:name="_Toc146552341"/>
      <w:r w:rsidR="00EC7ED1" w:rsidRPr="00280F56">
        <w:t>Method</w:t>
      </w:r>
      <w:bookmarkEnd w:id="70"/>
    </w:p>
    <w:p w14:paraId="1D75B64E" w14:textId="106C537E" w:rsidR="004E5A29" w:rsidRDefault="00382D74" w:rsidP="004E5A29">
      <w:pPr>
        <w:pStyle w:val="BodyText"/>
        <w:rPr>
          <w:rStyle w:val="Heading2Char"/>
          <w:noProof w:val="0"/>
        </w:rPr>
      </w:pPr>
      <w:r w:rsidRPr="00280F56">
        <w:t xml:space="preserve">In this chapter, the project methodology is outlined. The theory behind the system design is presented first with the implementation details following.  </w:t>
      </w:r>
      <w:r w:rsidR="009517EE" w:rsidRPr="00280F56">
        <w:t>All angles used are expressed in radians.</w:t>
      </w:r>
    </w:p>
    <w:p w14:paraId="10C57035" w14:textId="02CD41E5" w:rsidR="00F24F35" w:rsidRPr="00280F56" w:rsidRDefault="00F24F35" w:rsidP="00F24F35">
      <w:pPr>
        <w:pStyle w:val="Heading2"/>
        <w:rPr>
          <w:noProof w:val="0"/>
        </w:rPr>
      </w:pPr>
      <w:bookmarkStart w:id="71" w:name="_Toc146552342"/>
      <w:r>
        <w:rPr>
          <w:noProof w:val="0"/>
        </w:rPr>
        <w:t>System Design</w:t>
      </w:r>
      <w:bookmarkEnd w:id="71"/>
    </w:p>
    <w:p w14:paraId="5178EAAB" w14:textId="117CA0E0" w:rsidR="002E07DE" w:rsidRPr="00280F56" w:rsidRDefault="00574F11" w:rsidP="00382D74">
      <w:pPr>
        <w:pStyle w:val="BodyText"/>
      </w:pPr>
      <w:r>
        <w:t xml:space="preserve">As the concept of applying a rotation vector to an image has been extensively covered by the afore-mentioned works, this experiment concentrates on accurately and efficiently deriving </w:t>
      </w:r>
      <w:proofErr w:type="spellStart"/>
      <w:r>
        <w:t>euler</w:t>
      </w:r>
      <w:proofErr w:type="spellEnd"/>
      <w:r>
        <w:t xml:space="preserve"> angles from the imu.</w:t>
      </w:r>
      <w:r>
        <w:br/>
      </w:r>
      <w:r>
        <w:br/>
      </w:r>
      <w:r w:rsidR="002E07DE" w:rsidRPr="00280F56">
        <w:t xml:space="preserve">The overall method employed is to capture </w:t>
      </w:r>
      <w:r w:rsidR="00C97540">
        <w:t>IMU</w:t>
      </w:r>
      <w:r w:rsidR="002E07DE" w:rsidRPr="00280F56">
        <w:t xml:space="preserve"> data at various states of motion and then analyse this data in </w:t>
      </w:r>
      <w:r w:rsidR="00E50DA1">
        <w:t>MATLAB</w:t>
      </w:r>
      <w:r w:rsidR="002E07DE" w:rsidRPr="00280F56">
        <w:t xml:space="preserve"> to ascertain if </w:t>
      </w:r>
      <w:r w:rsidR="002E0C18" w:rsidRPr="00280F56">
        <w:t xml:space="preserve">using a neural network with </w:t>
      </w:r>
      <w:r>
        <w:t xml:space="preserve">both a single IMU and </w:t>
      </w:r>
      <w:r w:rsidR="002E07DE" w:rsidRPr="00280F56">
        <w:t xml:space="preserve">multiple </w:t>
      </w:r>
      <w:r w:rsidR="00C645EE">
        <w:t>IMUs</w:t>
      </w:r>
      <w:r w:rsidR="002E07DE" w:rsidRPr="00280F56">
        <w:t xml:space="preserve"> offer any improvement in video stability processing compared to a single </w:t>
      </w:r>
      <w:r w:rsidR="00C97540">
        <w:t>IMU</w:t>
      </w:r>
      <w:r w:rsidR="002E0C18" w:rsidRPr="00280F56">
        <w:t xml:space="preserve"> u</w:t>
      </w:r>
      <w:r w:rsidR="00BA4D72" w:rsidRPr="00280F56">
        <w:t>s</w:t>
      </w:r>
      <w:r w:rsidR="002E0C18" w:rsidRPr="00280F56">
        <w:t>ing the</w:t>
      </w:r>
      <w:r w:rsidR="002810EF" w:rsidRPr="00280F56">
        <w:t xml:space="preserve"> </w:t>
      </w:r>
      <w:r w:rsidR="002E0C18" w:rsidRPr="00280F56">
        <w:t xml:space="preserve">Madgwick </w:t>
      </w:r>
      <w:r w:rsidR="002810EF" w:rsidRPr="00280F56">
        <w:t>IECF</w:t>
      </w:r>
      <w:r w:rsidR="002810EF" w:rsidRPr="00280F56">
        <w:rPr>
          <w:vertAlign w:val="subscript"/>
        </w:rPr>
        <w:t>6</w:t>
      </w:r>
      <w:r w:rsidR="002810EF" w:rsidRPr="00280F56">
        <w:t xml:space="preserve"> </w:t>
      </w:r>
      <w:r>
        <w:t xml:space="preserve">and </w:t>
      </w:r>
      <w:r w:rsidR="00E50DA1">
        <w:t>MATLAB</w:t>
      </w:r>
      <w:r>
        <w:t xml:space="preserve"> Kalman-based </w:t>
      </w:r>
      <w:proofErr w:type="spellStart"/>
      <w:r>
        <w:t>imufilter</w:t>
      </w:r>
      <w:proofErr w:type="spellEnd"/>
      <w:r>
        <w:t xml:space="preserve"> </w:t>
      </w:r>
      <w:r w:rsidR="002E0C18" w:rsidRPr="00280F56">
        <w:t>algorithm</w:t>
      </w:r>
      <w:r>
        <w:t>s</w:t>
      </w:r>
      <w:r w:rsidR="002E07DE" w:rsidRPr="00280F56">
        <w:t>.</w:t>
      </w:r>
    </w:p>
    <w:p w14:paraId="6556EBD0" w14:textId="46F69176" w:rsidR="00574F11" w:rsidRDefault="005A0F07" w:rsidP="00382D74">
      <w:pPr>
        <w:pStyle w:val="BodyText"/>
      </w:pPr>
      <w:r w:rsidRPr="00280F56">
        <w:t xml:space="preserve">A base control system </w:t>
      </w:r>
      <w:r w:rsidR="00574F11">
        <w:t>is established with a Universal Robots UR5 robotic arm, programmed for a set sequence of movements. This provides the reference point of true angles of rotation for comparison.</w:t>
      </w:r>
      <w:r w:rsidR="00574F11">
        <w:br/>
      </w:r>
      <w:r w:rsidR="00574F11">
        <w:br/>
        <w:t xml:space="preserve">The </w:t>
      </w:r>
      <w:r w:rsidR="00E50DA1">
        <w:t>MATLAB</w:t>
      </w:r>
      <w:r w:rsidR="00574F11">
        <w:t xml:space="preserve">-based </w:t>
      </w:r>
      <w:r w:rsidR="004E5A29" w:rsidRPr="00280F56">
        <w:t xml:space="preserve">Madgwick </w:t>
      </w:r>
      <w:r w:rsidR="002810EF" w:rsidRPr="00280F56">
        <w:t>IECF</w:t>
      </w:r>
      <w:r w:rsidR="002810EF" w:rsidRPr="00280F56">
        <w:rPr>
          <w:vertAlign w:val="subscript"/>
        </w:rPr>
        <w:t>6</w:t>
      </w:r>
      <w:r w:rsidR="002810EF" w:rsidRPr="00280F56">
        <w:t xml:space="preserve"> </w:t>
      </w:r>
      <w:r w:rsidR="004E5A29" w:rsidRPr="00280F56">
        <w:t xml:space="preserve">algorithm </w:t>
      </w:r>
      <w:r w:rsidR="002E07DE" w:rsidRPr="00280F56">
        <w:t xml:space="preserve">is </w:t>
      </w:r>
      <w:r w:rsidR="00574F11">
        <w:t xml:space="preserve">applied to the IMU </w:t>
      </w:r>
      <w:r w:rsidR="004E5A29" w:rsidRPr="00280F56">
        <w:t>data</w:t>
      </w:r>
      <w:r w:rsidR="00574F11">
        <w:t xml:space="preserve">. </w:t>
      </w:r>
      <w:r w:rsidR="002676DB" w:rsidRPr="00280F56">
        <w:t>The gyroscope is set to a range of 0dps-</w:t>
      </w:r>
      <w:proofErr w:type="gramStart"/>
      <w:r w:rsidR="002676DB" w:rsidRPr="00280F56">
        <w:t>250</w:t>
      </w:r>
      <w:r w:rsidR="00260F5B" w:rsidRPr="00280F56">
        <w:t>r</w:t>
      </w:r>
      <w:r w:rsidR="002676DB" w:rsidRPr="00280F56">
        <w:t>ps</w:t>
      </w:r>
      <w:proofErr w:type="gramEnd"/>
      <w:r w:rsidR="002676DB" w:rsidRPr="00280F56">
        <w:t xml:space="preserve"> and the accelerometer is set to a range of 0g to 2g.</w:t>
      </w:r>
      <w:r w:rsidR="002E07DE" w:rsidRPr="00280F56">
        <w:t xml:space="preserve"> </w:t>
      </w:r>
      <w:r w:rsidR="00574F11">
        <w:t xml:space="preserve">An initial Beta (ratio of accelerometer to gyro data used) is set to the recommended value of 0.5. </w:t>
      </w:r>
      <w:r w:rsidR="002E07DE" w:rsidRPr="00280F56">
        <w:t>The accelerometer values are normalised to the gyroscope values</w:t>
      </w:r>
      <w:r w:rsidR="00574F11">
        <w:t xml:space="preserve"> internally within the algorithm</w:t>
      </w:r>
      <w:r w:rsidR="009517EE" w:rsidRPr="00280F56">
        <w:t>.</w:t>
      </w:r>
      <w:r w:rsidR="002E07DE" w:rsidRPr="00280F56">
        <w:t xml:space="preserve"> </w:t>
      </w:r>
      <w:r w:rsidR="00574F11">
        <w:br/>
      </w:r>
      <w:r w:rsidR="00574F11">
        <w:br/>
        <w:t xml:space="preserve">A </w:t>
      </w:r>
      <w:r w:rsidR="00E50DA1">
        <w:t>MATLAB</w:t>
      </w:r>
      <w:r w:rsidR="00574F11">
        <w:t xml:space="preserve">-based Kalman </w:t>
      </w:r>
      <w:proofErr w:type="spellStart"/>
      <w:r w:rsidR="00574F11">
        <w:t>imufilter</w:t>
      </w:r>
      <w:proofErr w:type="spellEnd"/>
      <w:r w:rsidR="00574F11">
        <w:t xml:space="preserve"> is applied to the same data set with default settings.</w:t>
      </w:r>
      <w:r w:rsidR="00574F11">
        <w:br/>
      </w:r>
      <w:r w:rsidR="00574F11">
        <w:br/>
        <w:t xml:space="preserve">Finally, a simple 10-layer multilevel perceptron neural network will be used to compute </w:t>
      </w:r>
      <w:proofErr w:type="spellStart"/>
      <w:r w:rsidR="00574F11">
        <w:t>euler</w:t>
      </w:r>
      <w:proofErr w:type="spellEnd"/>
      <w:r w:rsidR="00574F11">
        <w:t xml:space="preserve"> angles.</w:t>
      </w:r>
      <w:r w:rsidR="00574F11">
        <w:br/>
      </w:r>
      <w:r w:rsidR="00352A0E">
        <w:t>Different neural network topologies may need to be considered to increase accuracy.</w:t>
      </w:r>
    </w:p>
    <w:p w14:paraId="15A6B3EC" w14:textId="24169969" w:rsidR="002E07DE" w:rsidRPr="00280F56" w:rsidRDefault="00574F11" w:rsidP="00382D74">
      <w:pPr>
        <w:pStyle w:val="BodyText"/>
      </w:pPr>
      <w:r>
        <w:t xml:space="preserve">The three different systems will be compared on speed of processing, processing CPU requirements and overall accuracy. </w:t>
      </w:r>
      <w:r>
        <w:br/>
      </w:r>
      <w:r>
        <w:br/>
      </w:r>
      <w:r w:rsidR="00352A0E">
        <w:t xml:space="preserve">Once a neural network model has been selected, a different set of robot movements shall be </w:t>
      </w:r>
      <w:proofErr w:type="gramStart"/>
      <w:r w:rsidR="00352A0E">
        <w:t>run</w:t>
      </w:r>
      <w:proofErr w:type="gramEnd"/>
      <w:r w:rsidR="00352A0E">
        <w:t xml:space="preserve"> and the three systems compared against the new previously unseen data.</w:t>
      </w:r>
      <w:r w:rsidR="00352A0E">
        <w:br/>
      </w:r>
      <w:r w:rsidR="00352A0E">
        <w:br/>
      </w:r>
      <w:r w:rsidR="00B90A6E" w:rsidRPr="00280F56">
        <w:lastRenderedPageBreak/>
        <w:br/>
      </w:r>
    </w:p>
    <w:p w14:paraId="5C307F92" w14:textId="55F89846" w:rsidR="00F24F35" w:rsidRPr="00280F56" w:rsidRDefault="00F24F35" w:rsidP="00F24F35">
      <w:pPr>
        <w:pStyle w:val="Heading2"/>
        <w:rPr>
          <w:noProof w:val="0"/>
        </w:rPr>
      </w:pPr>
      <w:bookmarkStart w:id="72" w:name="_Toc146552343"/>
      <w:r>
        <w:rPr>
          <w:noProof w:val="0"/>
        </w:rPr>
        <w:t>Method Employed</w:t>
      </w:r>
      <w:bookmarkEnd w:id="72"/>
    </w:p>
    <w:p w14:paraId="44A53D5C" w14:textId="1A7D1A29" w:rsidR="008969A9" w:rsidRPr="00280F56" w:rsidRDefault="00352A0E" w:rsidP="008969A9">
      <w:pPr>
        <w:pStyle w:val="Caption"/>
      </w:pPr>
      <w:r>
        <w:br/>
      </w:r>
      <w:r w:rsidRPr="00280F56">
        <w:t xml:space="preserve">The contents of </w:t>
      </w:r>
      <w:r>
        <w:t xml:space="preserve">all </w:t>
      </w:r>
      <w:r w:rsidRPr="00280F56">
        <w:t xml:space="preserve">scripts can be found in the github location mentioned in Appendix </w:t>
      </w:r>
      <w:r>
        <w:t>1</w:t>
      </w:r>
      <w:r w:rsidRPr="00280F56">
        <w:t>.</w:t>
      </w:r>
      <w:r w:rsidRPr="00280F56">
        <w:br/>
      </w:r>
      <w:r w:rsidR="005A0F07" w:rsidRPr="00280F56">
        <w:br/>
      </w:r>
      <w:r w:rsidR="002E0C18" w:rsidRPr="00280F56">
        <w:t xml:space="preserve">The </w:t>
      </w:r>
      <w:r w:rsidR="00C97540">
        <w:t>IMU</w:t>
      </w:r>
      <w:r w:rsidR="00BA4D72" w:rsidRPr="00280F56">
        <w:t>’</w:t>
      </w:r>
      <w:r w:rsidR="002E0C18" w:rsidRPr="00280F56">
        <w:t xml:space="preserve">s gyroscopes and accelerometers </w:t>
      </w:r>
      <w:r w:rsidR="009517EE" w:rsidRPr="00280F56">
        <w:t xml:space="preserve">will be </w:t>
      </w:r>
      <w:r w:rsidR="002E0C18" w:rsidRPr="00280F56">
        <w:t>calibrated</w:t>
      </w:r>
      <w:r w:rsidR="009517EE" w:rsidRPr="00280F56">
        <w:t xml:space="preserve"> using static measurements at various positions of 1.5808 radians on all axes, using recorded gravity as a control measurement. </w:t>
      </w:r>
      <w:r w:rsidR="002E0C18" w:rsidRPr="00280F56">
        <w:t xml:space="preserve"> </w:t>
      </w:r>
      <w:r>
        <w:t xml:space="preserve">(ie Tilting the board by 90degrees in all directions). </w:t>
      </w:r>
      <w:r w:rsidR="009517EE" w:rsidRPr="00280F56">
        <w:t xml:space="preserve">The robot data arm is to be calibrated with a 1.5m long spirit level. </w:t>
      </w:r>
      <w:r>
        <w:br/>
      </w:r>
      <w:r w:rsidR="009517EE" w:rsidRPr="00280F56">
        <w:t xml:space="preserve">A </w:t>
      </w:r>
      <w:r w:rsidR="002E0C18" w:rsidRPr="00280F56">
        <w:t>python script</w:t>
      </w:r>
      <w:r>
        <w:t xml:space="preserve"> (imudata.py) </w:t>
      </w:r>
      <w:r w:rsidR="009517EE" w:rsidRPr="00280F56">
        <w:t xml:space="preserve">is then used on the </w:t>
      </w:r>
      <w:r w:rsidR="004B080F">
        <w:t xml:space="preserve">computer </w:t>
      </w:r>
      <w:r w:rsidR="009517EE" w:rsidRPr="00280F56">
        <w:t xml:space="preserve">to capture </w:t>
      </w:r>
      <w:r w:rsidR="00C97540">
        <w:t>IMU</w:t>
      </w:r>
      <w:r w:rsidR="009517EE" w:rsidRPr="00280F56">
        <w:t xml:space="preserve"> data and a separate python script </w:t>
      </w:r>
      <w:r>
        <w:t xml:space="preserve">(GetRobotData.py) </w:t>
      </w:r>
      <w:r w:rsidR="009517EE" w:rsidRPr="00280F56">
        <w:t xml:space="preserve">is run on a network-attached laptop to capture robot arm data. </w:t>
      </w:r>
      <w:r>
        <w:br/>
      </w:r>
      <w:r w:rsidR="009517EE" w:rsidRPr="00280F56">
        <w:t xml:space="preserve">These two datasets </w:t>
      </w:r>
      <w:r w:rsidR="002E0C18" w:rsidRPr="00280F56">
        <w:t xml:space="preserve">are </w:t>
      </w:r>
      <w:r w:rsidR="009517EE" w:rsidRPr="00280F56">
        <w:t xml:space="preserve">to be </w:t>
      </w:r>
      <w:r w:rsidR="002E0C18" w:rsidRPr="00280F56">
        <w:t>manually synchronised.</w:t>
      </w:r>
      <w:r w:rsidR="009517EE" w:rsidRPr="00280F56">
        <w:t xml:space="preserve"> </w:t>
      </w:r>
      <w:r>
        <w:br/>
      </w:r>
      <w:r w:rsidR="009517EE" w:rsidRPr="00280F56">
        <w:t xml:space="preserve">Madgwick and Kalman filters (and, where appropriate, a Neural Network) are to be applied to the synchronised data. </w:t>
      </w:r>
      <w:r>
        <w:br/>
      </w:r>
      <w:r w:rsidR="009517EE" w:rsidRPr="00280F56">
        <w:t xml:space="preserve">The results of these filters </w:t>
      </w:r>
      <w:r w:rsidR="004B080F">
        <w:t>are</w:t>
      </w:r>
      <w:r w:rsidR="009517EE" w:rsidRPr="00280F56">
        <w:t xml:space="preserve"> to be compared and evaluated to determine the best performing system. </w:t>
      </w:r>
      <w:r>
        <w:br/>
      </w:r>
      <w:r w:rsidR="009517EE" w:rsidRPr="00280F56">
        <w:t xml:space="preserve">As the neural network will have 30 inputs and the Madgwick and Kalman filters only support input data from a single </w:t>
      </w:r>
      <w:r w:rsidR="00C97540">
        <w:t>IMU</w:t>
      </w:r>
      <w:r w:rsidR="009517EE" w:rsidRPr="00280F56">
        <w:t xml:space="preserve">, the Madgwick and Kalman filter results </w:t>
      </w:r>
      <w:r w:rsidR="004B080F">
        <w:t xml:space="preserve">across all IMUs </w:t>
      </w:r>
      <w:r w:rsidR="009517EE" w:rsidRPr="00280F56">
        <w:t xml:space="preserve">will be averaged, to </w:t>
      </w:r>
      <w:r w:rsidR="004B080F">
        <w:t>“compare apples with apples”.</w:t>
      </w:r>
      <w:r w:rsidR="002E0C18" w:rsidRPr="00280F56">
        <w:t xml:space="preserve"> </w:t>
      </w:r>
      <w:r w:rsidR="00650413" w:rsidRPr="00280F56">
        <w:t xml:space="preserve">The filters (and Neural network model) are to be applied to a predetermined set of </w:t>
      </w:r>
      <w:r w:rsidR="008969A9">
        <w:t xml:space="preserve">experiments listed in </w:t>
      </w:r>
      <w:r w:rsidR="004B080F">
        <w:t>Table 3.1</w:t>
      </w:r>
      <w:r w:rsidR="008969A9">
        <w:t>. This table references robot movement patters outlined in Tables 3.2 to 3.7</w:t>
      </w:r>
      <w:r w:rsidR="004B080F">
        <w:t>.</w:t>
      </w:r>
      <w:r w:rsidR="004B080F">
        <w:br/>
      </w:r>
      <w:r w:rsidR="008969A9">
        <w:br/>
      </w:r>
      <w:r w:rsidR="008969A9">
        <w:t xml:space="preserve">Table </w:t>
      </w:r>
      <w:r w:rsidR="008969A9">
        <w:fldChar w:fldCharType="begin"/>
      </w:r>
      <w:r w:rsidR="008969A9">
        <w:instrText xml:space="preserve"> STYLEREF 1 \s </w:instrText>
      </w:r>
      <w:r w:rsidR="008969A9">
        <w:fldChar w:fldCharType="separate"/>
      </w:r>
      <w:r w:rsidR="008969A9">
        <w:t>3</w:t>
      </w:r>
      <w:r w:rsidR="008969A9">
        <w:fldChar w:fldCharType="end"/>
      </w:r>
      <w:r w:rsidR="008969A9">
        <w:t>.</w:t>
      </w:r>
      <w:r w:rsidR="008969A9">
        <w:fldChar w:fldCharType="begin"/>
      </w:r>
      <w:r w:rsidR="008969A9">
        <w:instrText xml:space="preserve"> SEQ Table \* ARABIC \s 1 </w:instrText>
      </w:r>
      <w:r w:rsidR="008969A9">
        <w:fldChar w:fldCharType="separate"/>
      </w:r>
      <w:r w:rsidR="008969A9">
        <w:t>1</w:t>
      </w:r>
      <w:r w:rsidR="008969A9">
        <w:fldChar w:fldCharType="end"/>
      </w:r>
      <w:r w:rsidR="008969A9">
        <w:t xml:space="preserve"> Experiments</w:t>
      </w:r>
    </w:p>
    <w:tbl>
      <w:tblPr>
        <w:tblStyle w:val="TableGrid"/>
        <w:tblW w:w="0" w:type="auto"/>
        <w:tblLook w:val="04A0" w:firstRow="1" w:lastRow="0" w:firstColumn="1" w:lastColumn="0" w:noHBand="0" w:noVBand="1"/>
      </w:tblPr>
      <w:tblGrid>
        <w:gridCol w:w="3135"/>
        <w:gridCol w:w="2963"/>
        <w:gridCol w:w="2963"/>
      </w:tblGrid>
      <w:tr w:rsidR="008969A9" w14:paraId="180D7B14" w14:textId="77777777" w:rsidTr="00A02A20">
        <w:tc>
          <w:tcPr>
            <w:tcW w:w="3135" w:type="dxa"/>
          </w:tcPr>
          <w:p w14:paraId="122FD8DA" w14:textId="77777777" w:rsidR="008969A9" w:rsidRDefault="008969A9" w:rsidP="00A02A20">
            <w:pPr>
              <w:jc w:val="center"/>
            </w:pPr>
            <w:r>
              <w:t>Name</w:t>
            </w:r>
          </w:p>
        </w:tc>
        <w:tc>
          <w:tcPr>
            <w:tcW w:w="2963" w:type="dxa"/>
          </w:tcPr>
          <w:p w14:paraId="509EEFEC" w14:textId="77777777" w:rsidR="008969A9" w:rsidRDefault="008969A9" w:rsidP="00A02A20">
            <w:pPr>
              <w:jc w:val="center"/>
            </w:pPr>
            <w:r>
              <w:t>Capture Type</w:t>
            </w:r>
          </w:p>
        </w:tc>
        <w:tc>
          <w:tcPr>
            <w:tcW w:w="2963" w:type="dxa"/>
          </w:tcPr>
          <w:p w14:paraId="7C670A92" w14:textId="77777777" w:rsidR="008969A9" w:rsidRDefault="008969A9" w:rsidP="00A02A20">
            <w:pPr>
              <w:jc w:val="center"/>
            </w:pPr>
            <w:r>
              <w:t>Robot Movement Type</w:t>
            </w:r>
          </w:p>
        </w:tc>
      </w:tr>
      <w:tr w:rsidR="008969A9" w14:paraId="3E075380" w14:textId="77777777" w:rsidTr="00A02A20">
        <w:tc>
          <w:tcPr>
            <w:tcW w:w="3135" w:type="dxa"/>
          </w:tcPr>
          <w:p w14:paraId="58376171" w14:textId="77777777" w:rsidR="008969A9" w:rsidRDefault="008969A9" w:rsidP="00A02A20">
            <w:pPr>
              <w:jc w:val="center"/>
            </w:pPr>
          </w:p>
        </w:tc>
        <w:tc>
          <w:tcPr>
            <w:tcW w:w="2963" w:type="dxa"/>
          </w:tcPr>
          <w:p w14:paraId="5FA20836" w14:textId="77777777" w:rsidR="008969A9" w:rsidRDefault="008969A9" w:rsidP="00A02A20">
            <w:pPr>
              <w:jc w:val="center"/>
            </w:pPr>
          </w:p>
        </w:tc>
        <w:tc>
          <w:tcPr>
            <w:tcW w:w="2963" w:type="dxa"/>
          </w:tcPr>
          <w:p w14:paraId="6621E97D" w14:textId="77777777" w:rsidR="008969A9" w:rsidRDefault="008969A9" w:rsidP="00A02A20">
            <w:pPr>
              <w:jc w:val="center"/>
            </w:pPr>
          </w:p>
        </w:tc>
      </w:tr>
      <w:tr w:rsidR="008969A9" w14:paraId="4E66204C" w14:textId="77777777" w:rsidTr="00A02A20">
        <w:tc>
          <w:tcPr>
            <w:tcW w:w="3135" w:type="dxa"/>
          </w:tcPr>
          <w:p w14:paraId="3A1B2F57" w14:textId="77777777" w:rsidR="008969A9" w:rsidRDefault="008969A9" w:rsidP="00A02A20">
            <w:pPr>
              <w:jc w:val="center"/>
            </w:pPr>
          </w:p>
        </w:tc>
        <w:tc>
          <w:tcPr>
            <w:tcW w:w="2963" w:type="dxa"/>
          </w:tcPr>
          <w:p w14:paraId="3FF3EE47" w14:textId="77777777" w:rsidR="008969A9" w:rsidRDefault="008969A9" w:rsidP="00A02A20">
            <w:pPr>
              <w:jc w:val="center"/>
            </w:pPr>
          </w:p>
        </w:tc>
        <w:tc>
          <w:tcPr>
            <w:tcW w:w="2963" w:type="dxa"/>
          </w:tcPr>
          <w:p w14:paraId="0C08F330" w14:textId="77777777" w:rsidR="008969A9" w:rsidRDefault="008969A9" w:rsidP="00A02A20">
            <w:pPr>
              <w:jc w:val="center"/>
            </w:pPr>
          </w:p>
        </w:tc>
      </w:tr>
    </w:tbl>
    <w:p w14:paraId="3AC7EE87" w14:textId="636CAC8C" w:rsidR="001D6978" w:rsidRPr="00280F56" w:rsidRDefault="001D6978" w:rsidP="001D6978">
      <w:pPr>
        <w:pStyle w:val="Caption"/>
      </w:pPr>
      <w:r>
        <w:t xml:space="preserve">Table </w:t>
      </w:r>
      <w:r>
        <w:fldChar w:fldCharType="begin"/>
      </w:r>
      <w:r>
        <w:instrText xml:space="preserve"> STYLEREF 1 \s </w:instrText>
      </w:r>
      <w:r>
        <w:fldChar w:fldCharType="separate"/>
      </w:r>
      <w:r>
        <w:t>3</w:t>
      </w:r>
      <w:r>
        <w:fldChar w:fldCharType="end"/>
      </w:r>
      <w:r>
        <w:t>.</w:t>
      </w:r>
      <w:r>
        <w:fldChar w:fldCharType="begin"/>
      </w:r>
      <w:r>
        <w:instrText xml:space="preserve"> SEQ Table \* ARABIC \s 1 </w:instrText>
      </w:r>
      <w:r>
        <w:fldChar w:fldCharType="separate"/>
      </w:r>
      <w:r>
        <w:t>1</w:t>
      </w:r>
      <w:r>
        <w:fldChar w:fldCharType="end"/>
      </w:r>
      <w:r>
        <w:t xml:space="preserve"> Robot Movement Program</w:t>
      </w:r>
      <w:r w:rsidR="008969A9">
        <w:t xml:space="preserve"> - Roll</w:t>
      </w:r>
    </w:p>
    <w:tbl>
      <w:tblPr>
        <w:tblStyle w:val="TableGrid"/>
        <w:tblW w:w="0" w:type="auto"/>
        <w:tblLook w:val="04A0" w:firstRow="1" w:lastRow="0" w:firstColumn="1" w:lastColumn="0" w:noHBand="0" w:noVBand="1"/>
      </w:tblPr>
      <w:tblGrid>
        <w:gridCol w:w="3007"/>
        <w:gridCol w:w="3179"/>
        <w:gridCol w:w="2875"/>
      </w:tblGrid>
      <w:tr w:rsidR="001D6978" w14:paraId="23384A73" w14:textId="311D5F66" w:rsidTr="008969A9">
        <w:trPr>
          <w:trHeight w:val="970"/>
        </w:trPr>
        <w:tc>
          <w:tcPr>
            <w:tcW w:w="3007" w:type="dxa"/>
          </w:tcPr>
          <w:p w14:paraId="621D403F" w14:textId="4034DCA9" w:rsidR="001D6978" w:rsidRDefault="001D6978" w:rsidP="001D6978">
            <w:pPr>
              <w:jc w:val="center"/>
            </w:pPr>
            <w:r>
              <w:t xml:space="preserve">Name: </w:t>
            </w:r>
            <w:r>
              <w:br/>
            </w:r>
            <w:r w:rsidR="008969A9">
              <w:br/>
            </w:r>
            <w:r>
              <w:t>Sequence Number:</w:t>
            </w:r>
          </w:p>
        </w:tc>
        <w:tc>
          <w:tcPr>
            <w:tcW w:w="3179" w:type="dxa"/>
          </w:tcPr>
          <w:p w14:paraId="17368FD3" w14:textId="43D771C5" w:rsidR="001D6978" w:rsidRDefault="001D6978" w:rsidP="001D6978">
            <w:pPr>
              <w:jc w:val="center"/>
            </w:pPr>
            <w:r>
              <w:t xml:space="preserve">Robot Joint Angle </w:t>
            </w:r>
            <w:r w:rsidR="008969A9">
              <w:t>(Radians)</w:t>
            </w:r>
            <w:r>
              <w:br/>
              <w:t>(</w:t>
            </w:r>
            <w:proofErr w:type="gramStart"/>
            <w:r>
              <w:t>Base:Wrist1:Wrist2</w:t>
            </w:r>
            <w:proofErr w:type="gramEnd"/>
            <w:r>
              <w:t>:Wrist3)</w:t>
            </w:r>
            <w:r>
              <w:br/>
              <w:t>(</w:t>
            </w:r>
            <w:proofErr w:type="spellStart"/>
            <w:r>
              <w:t>Rotation:Roll:Pitch:Yaw</w:t>
            </w:r>
            <w:proofErr w:type="spellEnd"/>
            <w:r>
              <w:t>)</w:t>
            </w:r>
          </w:p>
        </w:tc>
        <w:tc>
          <w:tcPr>
            <w:tcW w:w="2875" w:type="dxa"/>
          </w:tcPr>
          <w:p w14:paraId="4EE18F0A" w14:textId="1DBB944C" w:rsidR="001D6978" w:rsidRDefault="001D6978" w:rsidP="001D6978">
            <w:pPr>
              <w:jc w:val="center"/>
            </w:pPr>
            <w:r>
              <w:t>Real Angles</w:t>
            </w:r>
            <w:r w:rsidR="008969A9">
              <w:t xml:space="preserve"> (Degrees)</w:t>
            </w:r>
            <w:r>
              <w:br/>
              <w:t>(</w:t>
            </w:r>
            <w:proofErr w:type="gramStart"/>
            <w:r>
              <w:t>Base:Wrist1:Wrist2</w:t>
            </w:r>
            <w:proofErr w:type="gramEnd"/>
            <w:r>
              <w:t>:Wrist3)</w:t>
            </w:r>
            <w:r>
              <w:br/>
            </w:r>
            <w:r>
              <w:t>(</w:t>
            </w:r>
            <w:proofErr w:type="spellStart"/>
            <w:r>
              <w:t>Rotation:Roll:Pitch:Yaw</w:t>
            </w:r>
            <w:proofErr w:type="spellEnd"/>
            <w:r>
              <w:t>)</w:t>
            </w:r>
          </w:p>
        </w:tc>
      </w:tr>
      <w:tr w:rsidR="001D6978" w14:paraId="6CA59BA4" w14:textId="3E395B4F" w:rsidTr="001D6978">
        <w:tc>
          <w:tcPr>
            <w:tcW w:w="3007" w:type="dxa"/>
          </w:tcPr>
          <w:p w14:paraId="418CEB7A" w14:textId="77777777" w:rsidR="001D6978" w:rsidRDefault="001D6978" w:rsidP="001D6978">
            <w:pPr>
              <w:jc w:val="center"/>
            </w:pPr>
          </w:p>
        </w:tc>
        <w:tc>
          <w:tcPr>
            <w:tcW w:w="3179" w:type="dxa"/>
          </w:tcPr>
          <w:p w14:paraId="56328F05" w14:textId="32B74BC6" w:rsidR="001D6978" w:rsidRDefault="001D6978" w:rsidP="001D6978">
            <w:pPr>
              <w:jc w:val="center"/>
            </w:pPr>
          </w:p>
        </w:tc>
        <w:tc>
          <w:tcPr>
            <w:tcW w:w="2875" w:type="dxa"/>
          </w:tcPr>
          <w:p w14:paraId="3970B606" w14:textId="77777777" w:rsidR="001D6978" w:rsidRDefault="001D6978" w:rsidP="001D6978">
            <w:pPr>
              <w:jc w:val="center"/>
            </w:pPr>
          </w:p>
        </w:tc>
      </w:tr>
      <w:tr w:rsidR="001D6978" w14:paraId="2D68A32D" w14:textId="3403D33B" w:rsidTr="001D6978">
        <w:tc>
          <w:tcPr>
            <w:tcW w:w="3007" w:type="dxa"/>
          </w:tcPr>
          <w:p w14:paraId="2850C0D7" w14:textId="77777777" w:rsidR="001D6978" w:rsidRDefault="001D6978" w:rsidP="001D6978">
            <w:pPr>
              <w:jc w:val="center"/>
            </w:pPr>
          </w:p>
        </w:tc>
        <w:tc>
          <w:tcPr>
            <w:tcW w:w="3179" w:type="dxa"/>
          </w:tcPr>
          <w:p w14:paraId="3D02BF10" w14:textId="77777777" w:rsidR="001D6978" w:rsidRDefault="001D6978" w:rsidP="001D6978">
            <w:pPr>
              <w:jc w:val="center"/>
            </w:pPr>
          </w:p>
        </w:tc>
        <w:tc>
          <w:tcPr>
            <w:tcW w:w="2875" w:type="dxa"/>
          </w:tcPr>
          <w:p w14:paraId="11CB4A1D" w14:textId="77777777" w:rsidR="001D6978" w:rsidRDefault="001D6978" w:rsidP="001D6978">
            <w:pPr>
              <w:jc w:val="center"/>
            </w:pPr>
          </w:p>
        </w:tc>
      </w:tr>
    </w:tbl>
    <w:p w14:paraId="46514C5E" w14:textId="779229C9" w:rsidR="008969A9" w:rsidRPr="00280F56" w:rsidRDefault="008969A9" w:rsidP="008969A9">
      <w:pPr>
        <w:pStyle w:val="Caption"/>
      </w:pPr>
      <w:r>
        <w:t xml:space="preserve">Table </w:t>
      </w:r>
      <w:r>
        <w:fldChar w:fldCharType="begin"/>
      </w:r>
      <w:r>
        <w:instrText xml:space="preserve"> STYLEREF 1 \s </w:instrText>
      </w:r>
      <w:r>
        <w:fldChar w:fldCharType="separate"/>
      </w:r>
      <w:r>
        <w:t>3</w:t>
      </w:r>
      <w:r>
        <w:fldChar w:fldCharType="end"/>
      </w:r>
      <w:r>
        <w:t>.</w:t>
      </w:r>
      <w:r>
        <w:fldChar w:fldCharType="begin"/>
      </w:r>
      <w:r>
        <w:instrText xml:space="preserve"> SEQ Table \* ARABIC \s 1 </w:instrText>
      </w:r>
      <w:r>
        <w:fldChar w:fldCharType="separate"/>
      </w:r>
      <w:r>
        <w:t>2</w:t>
      </w:r>
      <w:r>
        <w:fldChar w:fldCharType="end"/>
      </w:r>
      <w:r>
        <w:t xml:space="preserve"> Robot Movement Program - </w:t>
      </w:r>
      <w:r>
        <w:t>Pitch</w:t>
      </w:r>
    </w:p>
    <w:tbl>
      <w:tblPr>
        <w:tblStyle w:val="TableGrid"/>
        <w:tblW w:w="0" w:type="auto"/>
        <w:tblLook w:val="04A0" w:firstRow="1" w:lastRow="0" w:firstColumn="1" w:lastColumn="0" w:noHBand="0" w:noVBand="1"/>
      </w:tblPr>
      <w:tblGrid>
        <w:gridCol w:w="3007"/>
        <w:gridCol w:w="3179"/>
        <w:gridCol w:w="2875"/>
      </w:tblGrid>
      <w:tr w:rsidR="008969A9" w14:paraId="2D8A8801" w14:textId="77777777" w:rsidTr="00A02A20">
        <w:trPr>
          <w:trHeight w:val="970"/>
        </w:trPr>
        <w:tc>
          <w:tcPr>
            <w:tcW w:w="3007" w:type="dxa"/>
          </w:tcPr>
          <w:p w14:paraId="37EB7D61" w14:textId="77777777" w:rsidR="008969A9" w:rsidRDefault="008969A9" w:rsidP="00A02A20">
            <w:pPr>
              <w:jc w:val="center"/>
            </w:pPr>
            <w:r>
              <w:t xml:space="preserve">Name: </w:t>
            </w:r>
            <w:r>
              <w:br/>
            </w:r>
            <w:r>
              <w:br/>
              <w:t>Sequence Number:</w:t>
            </w:r>
          </w:p>
        </w:tc>
        <w:tc>
          <w:tcPr>
            <w:tcW w:w="3179" w:type="dxa"/>
          </w:tcPr>
          <w:p w14:paraId="6035B3CD" w14:textId="77777777" w:rsidR="008969A9" w:rsidRDefault="008969A9" w:rsidP="00A02A20">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875" w:type="dxa"/>
          </w:tcPr>
          <w:p w14:paraId="073F96D8" w14:textId="77777777" w:rsidR="008969A9" w:rsidRDefault="008969A9" w:rsidP="00A02A20">
            <w:pPr>
              <w:jc w:val="center"/>
            </w:pPr>
            <w:r>
              <w:t>Real Angles (Degrees)</w:t>
            </w:r>
            <w:r>
              <w:br/>
              <w:t>(</w:t>
            </w:r>
            <w:proofErr w:type="gramStart"/>
            <w:r>
              <w:t>Base:Wrist1:Wrist2</w:t>
            </w:r>
            <w:proofErr w:type="gramEnd"/>
            <w:r>
              <w:t>:Wrist3)</w:t>
            </w:r>
            <w:r>
              <w:br/>
              <w:t>(</w:t>
            </w:r>
            <w:proofErr w:type="spellStart"/>
            <w:r>
              <w:t>Rotation:Roll:Pitch:Yaw</w:t>
            </w:r>
            <w:proofErr w:type="spellEnd"/>
            <w:r>
              <w:t>)</w:t>
            </w:r>
          </w:p>
        </w:tc>
      </w:tr>
      <w:tr w:rsidR="008969A9" w14:paraId="77050427" w14:textId="77777777" w:rsidTr="00A02A20">
        <w:tc>
          <w:tcPr>
            <w:tcW w:w="3007" w:type="dxa"/>
          </w:tcPr>
          <w:p w14:paraId="3690564C" w14:textId="77777777" w:rsidR="008969A9" w:rsidRDefault="008969A9" w:rsidP="00A02A20">
            <w:pPr>
              <w:jc w:val="center"/>
            </w:pPr>
          </w:p>
        </w:tc>
        <w:tc>
          <w:tcPr>
            <w:tcW w:w="3179" w:type="dxa"/>
          </w:tcPr>
          <w:p w14:paraId="5A4B6378" w14:textId="77777777" w:rsidR="008969A9" w:rsidRDefault="008969A9" w:rsidP="00A02A20">
            <w:pPr>
              <w:jc w:val="center"/>
            </w:pPr>
          </w:p>
        </w:tc>
        <w:tc>
          <w:tcPr>
            <w:tcW w:w="2875" w:type="dxa"/>
          </w:tcPr>
          <w:p w14:paraId="1933E5D6" w14:textId="77777777" w:rsidR="008969A9" w:rsidRDefault="008969A9" w:rsidP="00A02A20">
            <w:pPr>
              <w:jc w:val="center"/>
            </w:pPr>
          </w:p>
        </w:tc>
      </w:tr>
      <w:tr w:rsidR="008969A9" w14:paraId="3E4E550D" w14:textId="77777777" w:rsidTr="00A02A20">
        <w:tc>
          <w:tcPr>
            <w:tcW w:w="3007" w:type="dxa"/>
          </w:tcPr>
          <w:p w14:paraId="167D3BF7" w14:textId="77777777" w:rsidR="008969A9" w:rsidRDefault="008969A9" w:rsidP="00A02A20">
            <w:pPr>
              <w:jc w:val="center"/>
            </w:pPr>
          </w:p>
        </w:tc>
        <w:tc>
          <w:tcPr>
            <w:tcW w:w="3179" w:type="dxa"/>
          </w:tcPr>
          <w:p w14:paraId="5D722681" w14:textId="77777777" w:rsidR="008969A9" w:rsidRDefault="008969A9" w:rsidP="00A02A20">
            <w:pPr>
              <w:jc w:val="center"/>
            </w:pPr>
          </w:p>
        </w:tc>
        <w:tc>
          <w:tcPr>
            <w:tcW w:w="2875" w:type="dxa"/>
          </w:tcPr>
          <w:p w14:paraId="7F3C1068" w14:textId="77777777" w:rsidR="008969A9" w:rsidRDefault="008969A9" w:rsidP="00A02A20">
            <w:pPr>
              <w:jc w:val="center"/>
            </w:pPr>
          </w:p>
        </w:tc>
      </w:tr>
    </w:tbl>
    <w:p w14:paraId="5B11B4A3" w14:textId="7FA81584" w:rsidR="008969A9" w:rsidRPr="00280F56" w:rsidRDefault="008969A9" w:rsidP="008969A9">
      <w:pPr>
        <w:pStyle w:val="Caption"/>
      </w:pPr>
      <w:r>
        <w:t xml:space="preserve">Table </w:t>
      </w:r>
      <w:r>
        <w:fldChar w:fldCharType="begin"/>
      </w:r>
      <w:r>
        <w:instrText xml:space="preserve"> STYLEREF 1 \s </w:instrText>
      </w:r>
      <w:r>
        <w:fldChar w:fldCharType="separate"/>
      </w:r>
      <w:r>
        <w:t>3</w:t>
      </w:r>
      <w:r>
        <w:fldChar w:fldCharType="end"/>
      </w:r>
      <w:r>
        <w:t>.</w:t>
      </w:r>
      <w:r>
        <w:fldChar w:fldCharType="begin"/>
      </w:r>
      <w:r>
        <w:instrText xml:space="preserve"> SEQ Table \* ARABIC \s 1 </w:instrText>
      </w:r>
      <w:r>
        <w:fldChar w:fldCharType="separate"/>
      </w:r>
      <w:r>
        <w:t>3</w:t>
      </w:r>
      <w:r>
        <w:fldChar w:fldCharType="end"/>
      </w:r>
      <w:r>
        <w:t xml:space="preserve"> Robot Movement Program - </w:t>
      </w:r>
      <w:r>
        <w:t>Varied</w:t>
      </w:r>
    </w:p>
    <w:tbl>
      <w:tblPr>
        <w:tblStyle w:val="TableGrid"/>
        <w:tblW w:w="0" w:type="auto"/>
        <w:tblLook w:val="04A0" w:firstRow="1" w:lastRow="0" w:firstColumn="1" w:lastColumn="0" w:noHBand="0" w:noVBand="1"/>
      </w:tblPr>
      <w:tblGrid>
        <w:gridCol w:w="3007"/>
        <w:gridCol w:w="3179"/>
        <w:gridCol w:w="2875"/>
      </w:tblGrid>
      <w:tr w:rsidR="008969A9" w14:paraId="57087D37" w14:textId="77777777" w:rsidTr="00A02A20">
        <w:trPr>
          <w:trHeight w:val="970"/>
        </w:trPr>
        <w:tc>
          <w:tcPr>
            <w:tcW w:w="3007" w:type="dxa"/>
          </w:tcPr>
          <w:p w14:paraId="514BAEE0" w14:textId="77777777" w:rsidR="008969A9" w:rsidRDefault="008969A9" w:rsidP="00A02A20">
            <w:pPr>
              <w:jc w:val="center"/>
            </w:pPr>
            <w:r>
              <w:lastRenderedPageBreak/>
              <w:t xml:space="preserve">Name: </w:t>
            </w:r>
            <w:r>
              <w:br/>
            </w:r>
            <w:r>
              <w:br/>
              <w:t>Sequence Number:</w:t>
            </w:r>
          </w:p>
        </w:tc>
        <w:tc>
          <w:tcPr>
            <w:tcW w:w="3179" w:type="dxa"/>
          </w:tcPr>
          <w:p w14:paraId="5F80A329" w14:textId="77777777" w:rsidR="008969A9" w:rsidRDefault="008969A9" w:rsidP="00A02A20">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875" w:type="dxa"/>
          </w:tcPr>
          <w:p w14:paraId="6500494A" w14:textId="77777777" w:rsidR="008969A9" w:rsidRDefault="008969A9" w:rsidP="00A02A20">
            <w:pPr>
              <w:jc w:val="center"/>
            </w:pPr>
            <w:r>
              <w:t>Real Angles (Degrees)</w:t>
            </w:r>
            <w:r>
              <w:br/>
              <w:t>(</w:t>
            </w:r>
            <w:proofErr w:type="gramStart"/>
            <w:r>
              <w:t>Base:Wrist1:Wrist2</w:t>
            </w:r>
            <w:proofErr w:type="gramEnd"/>
            <w:r>
              <w:t>:Wrist3)</w:t>
            </w:r>
            <w:r>
              <w:br/>
              <w:t>(</w:t>
            </w:r>
            <w:proofErr w:type="spellStart"/>
            <w:r>
              <w:t>Rotation:Roll:Pitch:Yaw</w:t>
            </w:r>
            <w:proofErr w:type="spellEnd"/>
            <w:r>
              <w:t>)</w:t>
            </w:r>
          </w:p>
        </w:tc>
      </w:tr>
      <w:tr w:rsidR="008969A9" w14:paraId="1810DA95" w14:textId="77777777" w:rsidTr="00A02A20">
        <w:tc>
          <w:tcPr>
            <w:tcW w:w="3007" w:type="dxa"/>
          </w:tcPr>
          <w:p w14:paraId="7BB87EF1" w14:textId="77777777" w:rsidR="008969A9" w:rsidRDefault="008969A9" w:rsidP="00A02A20">
            <w:pPr>
              <w:jc w:val="center"/>
            </w:pPr>
          </w:p>
        </w:tc>
        <w:tc>
          <w:tcPr>
            <w:tcW w:w="3179" w:type="dxa"/>
          </w:tcPr>
          <w:p w14:paraId="6FEAED31" w14:textId="77777777" w:rsidR="008969A9" w:rsidRDefault="008969A9" w:rsidP="00A02A20">
            <w:pPr>
              <w:jc w:val="center"/>
            </w:pPr>
          </w:p>
        </w:tc>
        <w:tc>
          <w:tcPr>
            <w:tcW w:w="2875" w:type="dxa"/>
          </w:tcPr>
          <w:p w14:paraId="229A6491" w14:textId="77777777" w:rsidR="008969A9" w:rsidRDefault="008969A9" w:rsidP="00A02A20">
            <w:pPr>
              <w:jc w:val="center"/>
            </w:pPr>
          </w:p>
        </w:tc>
      </w:tr>
      <w:tr w:rsidR="008969A9" w14:paraId="7552C3D4" w14:textId="77777777" w:rsidTr="00A02A20">
        <w:tc>
          <w:tcPr>
            <w:tcW w:w="3007" w:type="dxa"/>
          </w:tcPr>
          <w:p w14:paraId="599E39AE" w14:textId="77777777" w:rsidR="008969A9" w:rsidRDefault="008969A9" w:rsidP="00A02A20">
            <w:pPr>
              <w:jc w:val="center"/>
            </w:pPr>
          </w:p>
        </w:tc>
        <w:tc>
          <w:tcPr>
            <w:tcW w:w="3179" w:type="dxa"/>
          </w:tcPr>
          <w:p w14:paraId="2617A0DA" w14:textId="77777777" w:rsidR="008969A9" w:rsidRDefault="008969A9" w:rsidP="00A02A20">
            <w:pPr>
              <w:jc w:val="center"/>
            </w:pPr>
          </w:p>
        </w:tc>
        <w:tc>
          <w:tcPr>
            <w:tcW w:w="2875" w:type="dxa"/>
          </w:tcPr>
          <w:p w14:paraId="7382A076" w14:textId="77777777" w:rsidR="008969A9" w:rsidRDefault="008969A9" w:rsidP="00A02A20">
            <w:pPr>
              <w:jc w:val="center"/>
            </w:pPr>
          </w:p>
        </w:tc>
      </w:tr>
    </w:tbl>
    <w:p w14:paraId="6E4E6435" w14:textId="327BFEBB" w:rsidR="008969A9" w:rsidRPr="00280F56" w:rsidRDefault="008969A9" w:rsidP="008969A9">
      <w:pPr>
        <w:pStyle w:val="Caption"/>
      </w:pPr>
      <w:r>
        <w:t xml:space="preserve">Table </w:t>
      </w:r>
      <w:r>
        <w:fldChar w:fldCharType="begin"/>
      </w:r>
      <w:r>
        <w:instrText xml:space="preserve"> STYLEREF 1 \s </w:instrText>
      </w:r>
      <w:r>
        <w:fldChar w:fldCharType="separate"/>
      </w:r>
      <w:r>
        <w:t>3</w:t>
      </w:r>
      <w:r>
        <w:fldChar w:fldCharType="end"/>
      </w:r>
      <w:r>
        <w:t>.</w:t>
      </w:r>
      <w:r>
        <w:fldChar w:fldCharType="begin"/>
      </w:r>
      <w:r>
        <w:instrText xml:space="preserve"> SEQ Table \* ARABIC \s 1 </w:instrText>
      </w:r>
      <w:r>
        <w:fldChar w:fldCharType="separate"/>
      </w:r>
      <w:r>
        <w:t>4</w:t>
      </w:r>
      <w:r>
        <w:fldChar w:fldCharType="end"/>
      </w:r>
      <w:r>
        <w:t xml:space="preserve"> Robot Movement Program </w:t>
      </w:r>
      <w:r>
        <w:t>–</w:t>
      </w:r>
      <w:r>
        <w:t xml:space="preserve"> </w:t>
      </w:r>
      <w:r>
        <w:t>Varied-Untrained</w:t>
      </w:r>
    </w:p>
    <w:tbl>
      <w:tblPr>
        <w:tblStyle w:val="TableGrid"/>
        <w:tblW w:w="0" w:type="auto"/>
        <w:tblLook w:val="04A0" w:firstRow="1" w:lastRow="0" w:firstColumn="1" w:lastColumn="0" w:noHBand="0" w:noVBand="1"/>
      </w:tblPr>
      <w:tblGrid>
        <w:gridCol w:w="3007"/>
        <w:gridCol w:w="3179"/>
        <w:gridCol w:w="2875"/>
      </w:tblGrid>
      <w:tr w:rsidR="008969A9" w14:paraId="6FC27417" w14:textId="77777777" w:rsidTr="00A02A20">
        <w:trPr>
          <w:trHeight w:val="970"/>
        </w:trPr>
        <w:tc>
          <w:tcPr>
            <w:tcW w:w="3007" w:type="dxa"/>
          </w:tcPr>
          <w:p w14:paraId="50673DD0" w14:textId="77777777" w:rsidR="008969A9" w:rsidRDefault="008969A9" w:rsidP="00A02A20">
            <w:pPr>
              <w:jc w:val="center"/>
            </w:pPr>
            <w:r>
              <w:t xml:space="preserve">Name: </w:t>
            </w:r>
            <w:r>
              <w:br/>
            </w:r>
            <w:r>
              <w:br/>
              <w:t>Sequence Number:</w:t>
            </w:r>
          </w:p>
        </w:tc>
        <w:tc>
          <w:tcPr>
            <w:tcW w:w="3179" w:type="dxa"/>
          </w:tcPr>
          <w:p w14:paraId="23BB3872" w14:textId="77777777" w:rsidR="008969A9" w:rsidRDefault="008969A9" w:rsidP="00A02A20">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875" w:type="dxa"/>
          </w:tcPr>
          <w:p w14:paraId="607125C2" w14:textId="77777777" w:rsidR="008969A9" w:rsidRDefault="008969A9" w:rsidP="00A02A20">
            <w:pPr>
              <w:jc w:val="center"/>
            </w:pPr>
            <w:r>
              <w:t>Real Angles (Degrees)</w:t>
            </w:r>
            <w:r>
              <w:br/>
              <w:t>(</w:t>
            </w:r>
            <w:proofErr w:type="gramStart"/>
            <w:r>
              <w:t>Base:Wrist1:Wrist2</w:t>
            </w:r>
            <w:proofErr w:type="gramEnd"/>
            <w:r>
              <w:t>:Wrist3)</w:t>
            </w:r>
            <w:r>
              <w:br/>
              <w:t>(</w:t>
            </w:r>
            <w:proofErr w:type="spellStart"/>
            <w:r>
              <w:t>Rotation:Roll:Pitch:Yaw</w:t>
            </w:r>
            <w:proofErr w:type="spellEnd"/>
            <w:r>
              <w:t>)</w:t>
            </w:r>
          </w:p>
        </w:tc>
      </w:tr>
      <w:tr w:rsidR="008969A9" w14:paraId="37BAA8C9" w14:textId="77777777" w:rsidTr="00A02A20">
        <w:tc>
          <w:tcPr>
            <w:tcW w:w="3007" w:type="dxa"/>
          </w:tcPr>
          <w:p w14:paraId="11EC96C9" w14:textId="77777777" w:rsidR="008969A9" w:rsidRDefault="008969A9" w:rsidP="00A02A20">
            <w:pPr>
              <w:jc w:val="center"/>
            </w:pPr>
          </w:p>
        </w:tc>
        <w:tc>
          <w:tcPr>
            <w:tcW w:w="3179" w:type="dxa"/>
          </w:tcPr>
          <w:p w14:paraId="3C615D62" w14:textId="77777777" w:rsidR="008969A9" w:rsidRDefault="008969A9" w:rsidP="00A02A20">
            <w:pPr>
              <w:jc w:val="center"/>
            </w:pPr>
          </w:p>
        </w:tc>
        <w:tc>
          <w:tcPr>
            <w:tcW w:w="2875" w:type="dxa"/>
          </w:tcPr>
          <w:p w14:paraId="7E485390" w14:textId="77777777" w:rsidR="008969A9" w:rsidRDefault="008969A9" w:rsidP="00A02A20">
            <w:pPr>
              <w:jc w:val="center"/>
            </w:pPr>
          </w:p>
        </w:tc>
      </w:tr>
      <w:tr w:rsidR="008969A9" w14:paraId="5DF37F6A" w14:textId="77777777" w:rsidTr="00A02A20">
        <w:tc>
          <w:tcPr>
            <w:tcW w:w="3007" w:type="dxa"/>
          </w:tcPr>
          <w:p w14:paraId="0EE9E909" w14:textId="77777777" w:rsidR="008969A9" w:rsidRDefault="008969A9" w:rsidP="00A02A20">
            <w:pPr>
              <w:jc w:val="center"/>
            </w:pPr>
          </w:p>
        </w:tc>
        <w:tc>
          <w:tcPr>
            <w:tcW w:w="3179" w:type="dxa"/>
          </w:tcPr>
          <w:p w14:paraId="3E9DB2B8" w14:textId="77777777" w:rsidR="008969A9" w:rsidRDefault="008969A9" w:rsidP="00A02A20">
            <w:pPr>
              <w:jc w:val="center"/>
            </w:pPr>
          </w:p>
        </w:tc>
        <w:tc>
          <w:tcPr>
            <w:tcW w:w="2875" w:type="dxa"/>
          </w:tcPr>
          <w:p w14:paraId="42DE1C61" w14:textId="77777777" w:rsidR="008969A9" w:rsidRDefault="008969A9" w:rsidP="00A02A20">
            <w:pPr>
              <w:jc w:val="center"/>
            </w:pPr>
          </w:p>
        </w:tc>
      </w:tr>
    </w:tbl>
    <w:p w14:paraId="3BDE3FE6" w14:textId="3761E6CA" w:rsidR="008969A9" w:rsidRPr="00280F56" w:rsidRDefault="008969A9" w:rsidP="008969A9">
      <w:pPr>
        <w:pStyle w:val="Caption"/>
      </w:pPr>
      <w:r>
        <w:t xml:space="preserve">Table </w:t>
      </w:r>
      <w:r>
        <w:fldChar w:fldCharType="begin"/>
      </w:r>
      <w:r>
        <w:instrText xml:space="preserve"> STYLEREF 1 \s </w:instrText>
      </w:r>
      <w:r>
        <w:fldChar w:fldCharType="separate"/>
      </w:r>
      <w:r>
        <w:t>3</w:t>
      </w:r>
      <w:r>
        <w:fldChar w:fldCharType="end"/>
      </w:r>
      <w:r>
        <w:t>.</w:t>
      </w:r>
      <w:r>
        <w:fldChar w:fldCharType="begin"/>
      </w:r>
      <w:r>
        <w:instrText xml:space="preserve"> SEQ Table \* ARABIC \s 1 </w:instrText>
      </w:r>
      <w:r>
        <w:fldChar w:fldCharType="separate"/>
      </w:r>
      <w:r>
        <w:t>5</w:t>
      </w:r>
      <w:r>
        <w:fldChar w:fldCharType="end"/>
      </w:r>
      <w:r>
        <w:t xml:space="preserve"> Robot Movement Program - </w:t>
      </w:r>
      <w:r>
        <w:t>Rotation</w:t>
      </w:r>
    </w:p>
    <w:tbl>
      <w:tblPr>
        <w:tblStyle w:val="TableGrid"/>
        <w:tblW w:w="0" w:type="auto"/>
        <w:tblLook w:val="04A0" w:firstRow="1" w:lastRow="0" w:firstColumn="1" w:lastColumn="0" w:noHBand="0" w:noVBand="1"/>
      </w:tblPr>
      <w:tblGrid>
        <w:gridCol w:w="3007"/>
        <w:gridCol w:w="3179"/>
        <w:gridCol w:w="2875"/>
      </w:tblGrid>
      <w:tr w:rsidR="008969A9" w14:paraId="481FC9E7" w14:textId="77777777" w:rsidTr="00A02A20">
        <w:trPr>
          <w:trHeight w:val="970"/>
        </w:trPr>
        <w:tc>
          <w:tcPr>
            <w:tcW w:w="3007" w:type="dxa"/>
          </w:tcPr>
          <w:p w14:paraId="58461CDD" w14:textId="77777777" w:rsidR="008969A9" w:rsidRDefault="008969A9" w:rsidP="00A02A20">
            <w:pPr>
              <w:jc w:val="center"/>
            </w:pPr>
            <w:r>
              <w:t xml:space="preserve">Name: </w:t>
            </w:r>
            <w:r>
              <w:br/>
            </w:r>
            <w:r>
              <w:br/>
              <w:t>Sequence Number:</w:t>
            </w:r>
          </w:p>
        </w:tc>
        <w:tc>
          <w:tcPr>
            <w:tcW w:w="3179" w:type="dxa"/>
          </w:tcPr>
          <w:p w14:paraId="14CE40F9" w14:textId="77777777" w:rsidR="008969A9" w:rsidRDefault="008969A9" w:rsidP="00A02A20">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875" w:type="dxa"/>
          </w:tcPr>
          <w:p w14:paraId="479F5F82" w14:textId="77777777" w:rsidR="008969A9" w:rsidRDefault="008969A9" w:rsidP="00A02A20">
            <w:pPr>
              <w:jc w:val="center"/>
            </w:pPr>
            <w:r>
              <w:t>Real Angles (Degrees)</w:t>
            </w:r>
            <w:r>
              <w:br/>
              <w:t>(</w:t>
            </w:r>
            <w:proofErr w:type="gramStart"/>
            <w:r>
              <w:t>Base:Wrist1:Wrist2</w:t>
            </w:r>
            <w:proofErr w:type="gramEnd"/>
            <w:r>
              <w:t>:Wrist3)</w:t>
            </w:r>
            <w:r>
              <w:br/>
              <w:t>(</w:t>
            </w:r>
            <w:proofErr w:type="spellStart"/>
            <w:r>
              <w:t>Rotation:Roll:Pitch:Yaw</w:t>
            </w:r>
            <w:proofErr w:type="spellEnd"/>
            <w:r>
              <w:t>)</w:t>
            </w:r>
          </w:p>
        </w:tc>
      </w:tr>
      <w:tr w:rsidR="008969A9" w14:paraId="10238AD7" w14:textId="77777777" w:rsidTr="00A02A20">
        <w:tc>
          <w:tcPr>
            <w:tcW w:w="3007" w:type="dxa"/>
          </w:tcPr>
          <w:p w14:paraId="06918E4B" w14:textId="77777777" w:rsidR="008969A9" w:rsidRDefault="008969A9" w:rsidP="00A02A20">
            <w:pPr>
              <w:jc w:val="center"/>
            </w:pPr>
          </w:p>
        </w:tc>
        <w:tc>
          <w:tcPr>
            <w:tcW w:w="3179" w:type="dxa"/>
          </w:tcPr>
          <w:p w14:paraId="190C91E4" w14:textId="77777777" w:rsidR="008969A9" w:rsidRDefault="008969A9" w:rsidP="00A02A20">
            <w:pPr>
              <w:jc w:val="center"/>
            </w:pPr>
          </w:p>
        </w:tc>
        <w:tc>
          <w:tcPr>
            <w:tcW w:w="2875" w:type="dxa"/>
          </w:tcPr>
          <w:p w14:paraId="1245859D" w14:textId="77777777" w:rsidR="008969A9" w:rsidRDefault="008969A9" w:rsidP="00A02A20">
            <w:pPr>
              <w:jc w:val="center"/>
            </w:pPr>
          </w:p>
        </w:tc>
      </w:tr>
      <w:tr w:rsidR="008969A9" w14:paraId="58B35753" w14:textId="77777777" w:rsidTr="00A02A20">
        <w:tc>
          <w:tcPr>
            <w:tcW w:w="3007" w:type="dxa"/>
          </w:tcPr>
          <w:p w14:paraId="3E92136D" w14:textId="77777777" w:rsidR="008969A9" w:rsidRDefault="008969A9" w:rsidP="00A02A20">
            <w:pPr>
              <w:jc w:val="center"/>
            </w:pPr>
          </w:p>
        </w:tc>
        <w:tc>
          <w:tcPr>
            <w:tcW w:w="3179" w:type="dxa"/>
          </w:tcPr>
          <w:p w14:paraId="050014B8" w14:textId="77777777" w:rsidR="008969A9" w:rsidRDefault="008969A9" w:rsidP="00A02A20">
            <w:pPr>
              <w:jc w:val="center"/>
            </w:pPr>
          </w:p>
        </w:tc>
        <w:tc>
          <w:tcPr>
            <w:tcW w:w="2875" w:type="dxa"/>
          </w:tcPr>
          <w:p w14:paraId="6F277B55" w14:textId="77777777" w:rsidR="008969A9" w:rsidRDefault="008969A9" w:rsidP="00A02A20">
            <w:pPr>
              <w:jc w:val="center"/>
            </w:pPr>
          </w:p>
        </w:tc>
      </w:tr>
    </w:tbl>
    <w:p w14:paraId="04126EBB" w14:textId="20A2E27D" w:rsidR="008969A9" w:rsidRPr="00280F56" w:rsidRDefault="008969A9" w:rsidP="008969A9">
      <w:pPr>
        <w:pStyle w:val="Caption"/>
      </w:pPr>
      <w:r>
        <w:t xml:space="preserve">Table </w:t>
      </w:r>
      <w:r>
        <w:fldChar w:fldCharType="begin"/>
      </w:r>
      <w:r>
        <w:instrText xml:space="preserve"> STYLEREF 1 \s </w:instrText>
      </w:r>
      <w:r>
        <w:fldChar w:fldCharType="separate"/>
      </w:r>
      <w:r>
        <w:t>3</w:t>
      </w:r>
      <w:r>
        <w:fldChar w:fldCharType="end"/>
      </w:r>
      <w:r>
        <w:t>.</w:t>
      </w:r>
      <w:r>
        <w:fldChar w:fldCharType="begin"/>
      </w:r>
      <w:r>
        <w:instrText xml:space="preserve"> SEQ Table \* ARABIC \s 1 </w:instrText>
      </w:r>
      <w:r>
        <w:fldChar w:fldCharType="separate"/>
      </w:r>
      <w:r>
        <w:t>6</w:t>
      </w:r>
      <w:r>
        <w:fldChar w:fldCharType="end"/>
      </w:r>
      <w:r>
        <w:t xml:space="preserve"> Robot Movement Program </w:t>
      </w:r>
      <w:r>
        <w:t>–</w:t>
      </w:r>
      <w:r>
        <w:t xml:space="preserve"> </w:t>
      </w:r>
      <w:r>
        <w:t>Rotation-Untrained</w:t>
      </w:r>
    </w:p>
    <w:tbl>
      <w:tblPr>
        <w:tblStyle w:val="TableGrid"/>
        <w:tblW w:w="0" w:type="auto"/>
        <w:tblLook w:val="04A0" w:firstRow="1" w:lastRow="0" w:firstColumn="1" w:lastColumn="0" w:noHBand="0" w:noVBand="1"/>
      </w:tblPr>
      <w:tblGrid>
        <w:gridCol w:w="3007"/>
        <w:gridCol w:w="3179"/>
        <w:gridCol w:w="2875"/>
      </w:tblGrid>
      <w:tr w:rsidR="008969A9" w14:paraId="240672B5" w14:textId="77777777" w:rsidTr="00A02A20">
        <w:trPr>
          <w:trHeight w:val="970"/>
        </w:trPr>
        <w:tc>
          <w:tcPr>
            <w:tcW w:w="3007" w:type="dxa"/>
          </w:tcPr>
          <w:p w14:paraId="522EBE8C" w14:textId="77777777" w:rsidR="008969A9" w:rsidRDefault="008969A9" w:rsidP="008969A9">
            <w:pPr>
              <w:jc w:val="center"/>
            </w:pPr>
            <w:r>
              <w:t xml:space="preserve">Name: </w:t>
            </w:r>
            <w:r>
              <w:br/>
            </w:r>
            <w:r>
              <w:br/>
              <w:t>Sequence Number:</w:t>
            </w:r>
          </w:p>
        </w:tc>
        <w:tc>
          <w:tcPr>
            <w:tcW w:w="3179" w:type="dxa"/>
          </w:tcPr>
          <w:p w14:paraId="6650D510" w14:textId="77777777" w:rsidR="008969A9" w:rsidRDefault="008969A9" w:rsidP="008969A9">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875" w:type="dxa"/>
          </w:tcPr>
          <w:p w14:paraId="460AB675" w14:textId="77777777" w:rsidR="008969A9" w:rsidRDefault="008969A9" w:rsidP="008969A9">
            <w:pPr>
              <w:jc w:val="center"/>
            </w:pPr>
            <w:r>
              <w:t>Real Angles (Degrees)</w:t>
            </w:r>
            <w:r>
              <w:br/>
              <w:t>(</w:t>
            </w:r>
            <w:proofErr w:type="gramStart"/>
            <w:r>
              <w:t>Base:Wrist1:Wrist2</w:t>
            </w:r>
            <w:proofErr w:type="gramEnd"/>
            <w:r>
              <w:t>:Wrist3)</w:t>
            </w:r>
            <w:r>
              <w:br/>
              <w:t>(</w:t>
            </w:r>
            <w:proofErr w:type="spellStart"/>
            <w:r>
              <w:t>Rotation:Roll:Pitch:Yaw</w:t>
            </w:r>
            <w:proofErr w:type="spellEnd"/>
            <w:r>
              <w:t>)</w:t>
            </w:r>
          </w:p>
        </w:tc>
      </w:tr>
      <w:tr w:rsidR="008969A9" w14:paraId="67ED6188" w14:textId="77777777" w:rsidTr="00A02A20">
        <w:tc>
          <w:tcPr>
            <w:tcW w:w="3007" w:type="dxa"/>
          </w:tcPr>
          <w:p w14:paraId="266B592E" w14:textId="77777777" w:rsidR="008969A9" w:rsidRDefault="008969A9" w:rsidP="008969A9">
            <w:pPr>
              <w:jc w:val="center"/>
            </w:pPr>
          </w:p>
        </w:tc>
        <w:tc>
          <w:tcPr>
            <w:tcW w:w="3179" w:type="dxa"/>
          </w:tcPr>
          <w:p w14:paraId="7F4901DD" w14:textId="77777777" w:rsidR="008969A9" w:rsidRDefault="008969A9" w:rsidP="008969A9">
            <w:pPr>
              <w:jc w:val="center"/>
            </w:pPr>
          </w:p>
        </w:tc>
        <w:tc>
          <w:tcPr>
            <w:tcW w:w="2875" w:type="dxa"/>
          </w:tcPr>
          <w:p w14:paraId="2ED9786B" w14:textId="77777777" w:rsidR="008969A9" w:rsidRDefault="008969A9" w:rsidP="008969A9">
            <w:pPr>
              <w:jc w:val="center"/>
            </w:pPr>
          </w:p>
        </w:tc>
      </w:tr>
      <w:tr w:rsidR="008969A9" w14:paraId="143A0B4E" w14:textId="77777777" w:rsidTr="00A02A20">
        <w:tc>
          <w:tcPr>
            <w:tcW w:w="3007" w:type="dxa"/>
          </w:tcPr>
          <w:p w14:paraId="18C3953F" w14:textId="77777777" w:rsidR="008969A9" w:rsidRDefault="008969A9" w:rsidP="008969A9">
            <w:pPr>
              <w:jc w:val="center"/>
            </w:pPr>
          </w:p>
        </w:tc>
        <w:tc>
          <w:tcPr>
            <w:tcW w:w="3179" w:type="dxa"/>
          </w:tcPr>
          <w:p w14:paraId="22414883" w14:textId="77777777" w:rsidR="008969A9" w:rsidRDefault="008969A9" w:rsidP="008969A9">
            <w:pPr>
              <w:jc w:val="center"/>
            </w:pPr>
          </w:p>
        </w:tc>
        <w:tc>
          <w:tcPr>
            <w:tcW w:w="2875" w:type="dxa"/>
          </w:tcPr>
          <w:p w14:paraId="3D878D07" w14:textId="77777777" w:rsidR="008969A9" w:rsidRDefault="008969A9" w:rsidP="008969A9">
            <w:pPr>
              <w:jc w:val="center"/>
            </w:pPr>
          </w:p>
        </w:tc>
      </w:tr>
    </w:tbl>
    <w:p w14:paraId="4FCC298F" w14:textId="598936CA" w:rsidR="004B080F" w:rsidRPr="00280F56" w:rsidRDefault="00650413" w:rsidP="008969A9">
      <w:pPr>
        <w:pStyle w:val="Caption"/>
      </w:pPr>
      <w:r w:rsidRPr="00280F56">
        <w:br/>
      </w:r>
    </w:p>
    <w:p w14:paraId="5D203377" w14:textId="34857000" w:rsidR="003D4F3A" w:rsidRPr="00280F56" w:rsidRDefault="00650413" w:rsidP="00B719FB">
      <w:pPr>
        <w:pStyle w:val="BodyText"/>
      </w:pPr>
      <w:r w:rsidRPr="00280F56">
        <w:t xml:space="preserve">Once trained, </w:t>
      </w:r>
      <w:r w:rsidR="00352A0E">
        <w:t xml:space="preserve">both filters and the </w:t>
      </w:r>
      <w:r w:rsidRPr="00280F56">
        <w:t xml:space="preserve">neural network model will be </w:t>
      </w:r>
      <w:r w:rsidR="00352A0E">
        <w:t xml:space="preserve">applied to </w:t>
      </w:r>
      <w:r w:rsidRPr="00280F56">
        <w:t xml:space="preserve">a </w:t>
      </w:r>
      <w:r w:rsidR="00352A0E">
        <w:t xml:space="preserve">new </w:t>
      </w:r>
      <w:r w:rsidRPr="00280F56">
        <w:t xml:space="preserve">combination of varied movements that are </w:t>
      </w:r>
      <w:r w:rsidR="00352A0E">
        <w:t xml:space="preserve">different to </w:t>
      </w:r>
      <w:r w:rsidRPr="00280F56">
        <w:t>the trained dataset.</w:t>
      </w:r>
    </w:p>
    <w:p w14:paraId="315D487E" w14:textId="77777777" w:rsidR="00352A0E" w:rsidRDefault="00352A0E">
      <w:pPr>
        <w:rPr>
          <w:rFonts w:ascii="Calibri" w:hAnsi="Calibri" w:cs="Calibri"/>
          <w:b/>
          <w:bCs/>
          <w:iCs/>
          <w:sz w:val="28"/>
          <w:szCs w:val="28"/>
        </w:rPr>
      </w:pPr>
      <w:bookmarkStart w:id="73" w:name="_Toc146552344"/>
      <w:r>
        <w:br w:type="page"/>
      </w:r>
    </w:p>
    <w:p w14:paraId="28C78915" w14:textId="33146B18" w:rsidR="00F826EB" w:rsidRPr="00280F56" w:rsidRDefault="00F826EB" w:rsidP="00F826EB">
      <w:pPr>
        <w:pStyle w:val="Heading2"/>
        <w:rPr>
          <w:noProof w:val="0"/>
        </w:rPr>
      </w:pPr>
      <w:r w:rsidRPr="00280F56">
        <w:rPr>
          <w:noProof w:val="0"/>
        </w:rPr>
        <w:lastRenderedPageBreak/>
        <w:t xml:space="preserve">Equipment </w:t>
      </w:r>
      <w:proofErr w:type="gramStart"/>
      <w:r w:rsidRPr="00280F56">
        <w:rPr>
          <w:noProof w:val="0"/>
        </w:rPr>
        <w:t>utilised</w:t>
      </w:r>
      <w:bookmarkEnd w:id="73"/>
      <w:proofErr w:type="gramEnd"/>
    </w:p>
    <w:p w14:paraId="31C44B79" w14:textId="1F332FAF" w:rsidR="00B303CE" w:rsidRPr="00280F56" w:rsidRDefault="006911EF" w:rsidP="00B303CE">
      <w:pPr>
        <w:pStyle w:val="BodyText"/>
      </w:pPr>
      <w:r w:rsidRPr="00280F56">
        <w:t>The data capture aspect of t</w:t>
      </w:r>
      <w:r w:rsidR="00F96CCC" w:rsidRPr="00280F56">
        <w:t xml:space="preserve">his project is implemented </w:t>
      </w:r>
      <w:r w:rsidRPr="00280F56">
        <w:t xml:space="preserve">on a </w:t>
      </w:r>
      <w:r w:rsidR="004B080F">
        <w:t>computer</w:t>
      </w:r>
      <w:r w:rsidRPr="00280F56">
        <w:t xml:space="preserve">4b with 4Gb of RAM </w:t>
      </w:r>
      <w:r w:rsidRPr="00280F56">
        <w:fldChar w:fldCharType="begin" w:fldLock="1"/>
      </w:r>
      <w:r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Pr="00280F56">
        <w:fldChar w:fldCharType="separate"/>
      </w:r>
      <w:r w:rsidRPr="00280F56">
        <w:rPr>
          <w:noProof/>
        </w:rPr>
        <w:t>(Raspberry, n.d.)</w:t>
      </w:r>
      <w:r w:rsidRPr="00280F56">
        <w:fldChar w:fldCharType="end"/>
      </w:r>
      <w:r w:rsidRPr="00280F56">
        <w:t xml:space="preserve">, using Raspbian version 11 (Bullseye) operating system, running on a generic 16Gb MicroSD card, using the ext4 filesystem (mounted with no </w:t>
      </w:r>
      <w:proofErr w:type="spellStart"/>
      <w:r w:rsidRPr="00280F56">
        <w:t>atime</w:t>
      </w:r>
      <w:proofErr w:type="spellEnd"/>
      <w:r w:rsidRPr="00280F56">
        <w:t>).</w:t>
      </w:r>
      <w:r w:rsidRPr="00280F56">
        <w:br/>
        <w:t xml:space="preserve">The </w:t>
      </w:r>
      <w:r w:rsidR="004B080F">
        <w:t>computer</w:t>
      </w:r>
      <w:r w:rsidRPr="00280F56">
        <w:t xml:space="preserve"> is configured with </w:t>
      </w:r>
      <w:proofErr w:type="spellStart"/>
      <w:r w:rsidRPr="00280F56">
        <w:t>ssh</w:t>
      </w:r>
      <w:proofErr w:type="spellEnd"/>
      <w:r w:rsidRPr="00280F56">
        <w:t xml:space="preserve"> and I</w:t>
      </w:r>
      <w:r w:rsidRPr="00280F56">
        <w:rPr>
          <w:vertAlign w:val="superscript"/>
        </w:rPr>
        <w:t>2</w:t>
      </w:r>
      <w:r w:rsidRPr="00280F56">
        <w:t>C options enabled and synchronised to a reliable time source for accurate logging.</w:t>
      </w:r>
      <w:r w:rsidRPr="00280F56">
        <w:br/>
      </w:r>
      <w:r w:rsidR="00F96CCC" w:rsidRPr="00280F56">
        <w:t>Python 3.9</w:t>
      </w:r>
      <w:r w:rsidR="00FB022A" w:rsidRPr="00280F56">
        <w:t>.2</w:t>
      </w:r>
      <w:r w:rsidR="00F96CCC" w:rsidRPr="00280F56">
        <w:t xml:space="preserve"> </w:t>
      </w:r>
      <w:r w:rsidRPr="00280F56">
        <w:t xml:space="preserve">is used </w:t>
      </w:r>
      <w:r w:rsidR="00F96CCC" w:rsidRPr="00280F56">
        <w:t xml:space="preserve">for data capture </w:t>
      </w:r>
      <w:r w:rsidRPr="00280F56">
        <w:t xml:space="preserve">from the </w:t>
      </w:r>
      <w:proofErr w:type="spellStart"/>
      <w:r w:rsidRPr="00280F56">
        <w:t>Sparkfun</w:t>
      </w:r>
      <w:proofErr w:type="spellEnd"/>
      <w:r w:rsidRPr="00280F56">
        <w:t xml:space="preserve"> </w:t>
      </w:r>
      <w:r w:rsidR="00C97540">
        <w:t>IMU</w:t>
      </w:r>
      <w:r w:rsidRPr="00280F56">
        <w:t xml:space="preserve">-20948 </w:t>
      </w:r>
      <w:r w:rsidR="00C97540">
        <w:t>IMU</w:t>
      </w:r>
      <w:r w:rsidRPr="00280F56">
        <w:t xml:space="preserve"> sensors </w:t>
      </w:r>
      <w:r w:rsidRPr="00280F56">
        <w:fldChar w:fldCharType="begin" w:fldLock="1"/>
      </w:r>
      <w:r w:rsidR="00382D74"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Pr="00280F56">
        <w:fldChar w:fldCharType="separate"/>
      </w:r>
      <w:r w:rsidRPr="00280F56">
        <w:rPr>
          <w:noProof/>
        </w:rPr>
        <w:t>(Sparkfun, n.d.)</w:t>
      </w:r>
      <w:r w:rsidRPr="00280F56">
        <w:fldChar w:fldCharType="end"/>
      </w:r>
      <w:r w:rsidRPr="00280F56">
        <w:t xml:space="preserve"> </w:t>
      </w:r>
      <w:r w:rsidR="00F96CCC" w:rsidRPr="00280F56">
        <w:t xml:space="preserve">and </w:t>
      </w:r>
      <w:r w:rsidR="00E50DA1">
        <w:t>MATLAB</w:t>
      </w:r>
      <w:r w:rsidR="00F96CCC" w:rsidRPr="00280F56">
        <w:t xml:space="preserve"> 2023a </w:t>
      </w:r>
      <w:r w:rsidRPr="00280F56">
        <w:t xml:space="preserve">is implemented </w:t>
      </w:r>
      <w:r w:rsidR="000B22F8" w:rsidRPr="00280F56">
        <w:t xml:space="preserve">on an HP Z230 workstation (quad-core Xeon E3-1270v3@3.50GHz CPU with 32Gb of DDR3 RAM and 1Tb Samsung 860QV0 SSD) running Windows 10 Pro 22H2 </w:t>
      </w:r>
      <w:r w:rsidR="00F96CCC" w:rsidRPr="00280F56">
        <w:t xml:space="preserve">for data </w:t>
      </w:r>
      <w:proofErr w:type="spellStart"/>
      <w:r w:rsidR="00F96CCC" w:rsidRPr="00280F56">
        <w:t>analyis</w:t>
      </w:r>
      <w:proofErr w:type="spellEnd"/>
      <w:r w:rsidR="00F96CCC" w:rsidRPr="00280F56">
        <w:t>.</w:t>
      </w:r>
      <w:r w:rsidR="00365BDE" w:rsidRPr="00280F56">
        <w:t xml:space="preserve"> </w:t>
      </w:r>
      <w:r w:rsidR="003742D3" w:rsidRPr="00280F56">
        <w:t xml:space="preserve">A Tamiya “Bruiser” 1/10 scale radio-controlled vehicle is used as the field-testing vehicle as the footprint of the model is smaller than </w:t>
      </w:r>
      <w:r w:rsidRPr="00280F56">
        <w:t>the</w:t>
      </w:r>
      <w:r w:rsidR="003742D3" w:rsidRPr="00280F56">
        <w:t xml:space="preserve"> 1/5 or other scale model</w:t>
      </w:r>
      <w:r w:rsidRPr="00280F56">
        <w:t xml:space="preserve"> that would most likely be implemented and should </w:t>
      </w:r>
      <w:r w:rsidR="003742D3" w:rsidRPr="00280F56">
        <w:t xml:space="preserve">more readily react to changes in topology than a larger vehicle </w:t>
      </w:r>
      <w:r w:rsidR="003742D3" w:rsidRPr="00280F56">
        <w:fldChar w:fldCharType="begin" w:fldLock="1"/>
      </w:r>
      <w:r w:rsidR="003742D3" w:rsidRPr="00280F56">
        <w:instrText>ADDIN CSL_CITATION {"citationItems":[{"id":"ITEM-1","itemData":{"URL":"https://tamiyabase.com/tamiya-models/58519","author":[{"dropping-particle":"","family":"Tamiya","given":"","non-dropping-particle":"","parse-names":false,"suffix":""}],"id":"ITEM-1","issued":{"date-parts":[["2012"]]},"title":"Tamiya Bruiser RC Model","type":"webpage"},"uris":["http://www.mendeley.com/documents/?uuid=7c760398-31b3-430c-b4b7-b2711e826464"]}],"mendeley":{"formattedCitation":"(Tamiya, 2012)","plainTextFormattedCitation":"(Tamiya, 2012)","previouslyFormattedCitation":"(Tamiya, 2012)"},"properties":{"noteIndex":0},"schema":"https://github.com/citation-style-language/schema/raw/master/csl-citation.json"}</w:instrText>
      </w:r>
      <w:r w:rsidR="003742D3" w:rsidRPr="00280F56">
        <w:fldChar w:fldCharType="separate"/>
      </w:r>
      <w:r w:rsidR="003742D3" w:rsidRPr="00280F56">
        <w:rPr>
          <w:noProof/>
        </w:rPr>
        <w:t>(Tamiya, 2012)</w:t>
      </w:r>
      <w:r w:rsidR="003742D3" w:rsidRPr="00280F56">
        <w:fldChar w:fldCharType="end"/>
      </w:r>
      <w:r w:rsidRPr="00280F56">
        <w:t>.</w:t>
      </w:r>
      <w:r w:rsidR="003742D3" w:rsidRPr="00280F56">
        <w:t xml:space="preserve"> The unit is to be assembled as it comes as an unassembled kitset. A generic 2-channel RC radio system is used to drive the vehicle, but due to the limitation of two channels, this requires manual pre-selection of the gear when operating.</w:t>
      </w:r>
      <w:r w:rsidR="003742D3" w:rsidRPr="00280F56">
        <w:br/>
        <w:t xml:space="preserve">A signboard (aluminium with a plastic layer on each side) board is mounted above the vehicle to ensure rigidity and </w:t>
      </w:r>
      <w:r w:rsidR="00160380" w:rsidRPr="00280F56">
        <w:t>that</w:t>
      </w:r>
      <w:r w:rsidR="003742D3" w:rsidRPr="00280F56">
        <w:t xml:space="preserve"> all IMUs are </w:t>
      </w:r>
      <w:r w:rsidR="00160380" w:rsidRPr="00280F56">
        <w:t xml:space="preserve">mounted </w:t>
      </w:r>
      <w:r w:rsidR="003742D3" w:rsidRPr="00280F56">
        <w:t>in the same horizontal plane, simplifying calculations.</w:t>
      </w:r>
      <w:r w:rsidR="001B7D45" w:rsidRPr="00280F56">
        <w:br/>
        <w:t xml:space="preserve">The aluminium layer in the signboard acts as a paramagnet and so, with an electric motor mounted below the main sensors, the algorithm employed will only utilise gyroscopic and acceleration values from the </w:t>
      </w:r>
      <w:r w:rsidR="00C97540">
        <w:t>IMU</w:t>
      </w:r>
      <w:r w:rsidR="001B7D45" w:rsidRPr="00280F56">
        <w:t>.</w:t>
      </w:r>
      <w:r w:rsidR="003742D3" w:rsidRPr="00280F56">
        <w:br/>
      </w:r>
      <w:r w:rsidR="003742D3" w:rsidRPr="00280F56">
        <w:br/>
      </w:r>
      <w:r w:rsidR="00FB022A" w:rsidRPr="00280F56">
        <w:t xml:space="preserve">Additional python modules to be installed are </w:t>
      </w:r>
      <w:proofErr w:type="spellStart"/>
      <w:r w:rsidR="003E57BD" w:rsidRPr="00280F56">
        <w:t>sparkfun_qwiic</w:t>
      </w:r>
      <w:proofErr w:type="spellEnd"/>
      <w:r w:rsidR="003E57BD" w:rsidRPr="00280F56">
        <w:t>, sparkfun-</w:t>
      </w:r>
      <w:r w:rsidR="00FB022A" w:rsidRPr="00280F56">
        <w:t>qwiic</w:t>
      </w:r>
      <w:r w:rsidR="003E57BD" w:rsidRPr="00280F56">
        <w:t>-</w:t>
      </w:r>
      <w:r w:rsidR="00FB022A" w:rsidRPr="00280F56">
        <w:t>tca9548a (to drive the multiplexer), board (to simplify addressing), adafruit</w:t>
      </w:r>
      <w:r w:rsidR="003E57BD" w:rsidRPr="00280F56">
        <w:t>-circuitpython-</w:t>
      </w:r>
      <w:r w:rsidR="00FB022A" w:rsidRPr="00280F56">
        <w:t>icm20x (to communicate with the ICM-20948 IMUs)</w:t>
      </w:r>
      <w:r w:rsidR="0063774D" w:rsidRPr="00280F56">
        <w:t>.</w:t>
      </w:r>
      <w:r w:rsidR="0005384B" w:rsidRPr="00280F56">
        <w:t xml:space="preserve"> </w:t>
      </w:r>
      <w:r w:rsidR="0063774D" w:rsidRPr="00280F56">
        <w:t xml:space="preserve">Change the </w:t>
      </w:r>
      <w:proofErr w:type="spellStart"/>
      <w:r w:rsidR="0063774D" w:rsidRPr="00280F56">
        <w:t>dtparam</w:t>
      </w:r>
      <w:proofErr w:type="spellEnd"/>
      <w:r w:rsidR="0063774D" w:rsidRPr="00280F56">
        <w:t xml:space="preserve">=i2c_arm=on line in /boot/config.txt to read </w:t>
      </w:r>
      <w:proofErr w:type="spellStart"/>
      <w:r w:rsidR="0063774D" w:rsidRPr="00280F56">
        <w:rPr>
          <w:i/>
          <w:iCs/>
        </w:rPr>
        <w:t>dtparam</w:t>
      </w:r>
      <w:proofErr w:type="spellEnd"/>
      <w:r w:rsidR="0063774D" w:rsidRPr="00280F56">
        <w:rPr>
          <w:i/>
          <w:iCs/>
        </w:rPr>
        <w:t>=i2c_arm=</w:t>
      </w:r>
      <w:proofErr w:type="spellStart"/>
      <w:proofErr w:type="gramStart"/>
      <w:r w:rsidR="0063774D" w:rsidRPr="00280F56">
        <w:rPr>
          <w:i/>
          <w:iCs/>
        </w:rPr>
        <w:t>on,arm</w:t>
      </w:r>
      <w:proofErr w:type="gramEnd"/>
      <w:r w:rsidR="0063774D" w:rsidRPr="00280F56">
        <w:rPr>
          <w:i/>
          <w:iCs/>
        </w:rPr>
        <w:t>_baudrate</w:t>
      </w:r>
      <w:proofErr w:type="spellEnd"/>
      <w:r w:rsidR="0063774D" w:rsidRPr="00280F56">
        <w:rPr>
          <w:i/>
          <w:iCs/>
        </w:rPr>
        <w:t xml:space="preserve">=1000000 </w:t>
      </w:r>
      <w:r w:rsidR="0063774D" w:rsidRPr="00280F56">
        <w:t>and reboot</w:t>
      </w:r>
      <w:r w:rsidR="00160380" w:rsidRPr="00280F56">
        <w:t xml:space="preserve"> as t</w:t>
      </w:r>
      <w:r w:rsidR="003742D3" w:rsidRPr="00280F56">
        <w:t xml:space="preserve">his will enable </w:t>
      </w:r>
      <w:r w:rsidR="00160380" w:rsidRPr="00280F56">
        <w:t xml:space="preserve">a </w:t>
      </w:r>
      <w:r w:rsidR="003742D3" w:rsidRPr="00280F56">
        <w:t xml:space="preserve">1Mbps baud rate, giving an effective sampling rate </w:t>
      </w:r>
      <w:r w:rsidR="00160380" w:rsidRPr="00280F56">
        <w:t xml:space="preserve">of the </w:t>
      </w:r>
      <w:r w:rsidR="00C97540">
        <w:t>IMU</w:t>
      </w:r>
      <w:r w:rsidR="00160380" w:rsidRPr="00280F56">
        <w:t xml:space="preserve"> units </w:t>
      </w:r>
      <w:r w:rsidR="003742D3" w:rsidRPr="00280F56">
        <w:t>of up to 500kb/s.</w:t>
      </w:r>
      <w:r w:rsidR="0063774D" w:rsidRPr="00280F56">
        <w:br/>
        <w:t xml:space="preserve">Install the </w:t>
      </w:r>
      <w:proofErr w:type="spellStart"/>
      <w:r w:rsidR="0063774D" w:rsidRPr="00280F56">
        <w:t>opencv</w:t>
      </w:r>
      <w:proofErr w:type="spellEnd"/>
      <w:r w:rsidR="0063774D" w:rsidRPr="00280F56">
        <w:t xml:space="preserve">-python </w:t>
      </w:r>
      <w:r w:rsidR="003742D3" w:rsidRPr="00280F56">
        <w:t>package (</w:t>
      </w:r>
      <w:r w:rsidR="0063774D" w:rsidRPr="00280F56">
        <w:t xml:space="preserve">to drive the </w:t>
      </w:r>
      <w:proofErr w:type="spellStart"/>
      <w:r w:rsidR="0063774D" w:rsidRPr="00280F56">
        <w:t>NoIR</w:t>
      </w:r>
      <w:proofErr w:type="spellEnd"/>
      <w:r w:rsidR="0063774D" w:rsidRPr="00280F56">
        <w:t xml:space="preserve"> camera)  </w:t>
      </w:r>
      <w:r w:rsidR="003E57BD" w:rsidRPr="00280F56">
        <w:t xml:space="preserve">from source via pip3 install </w:t>
      </w:r>
      <w:proofErr w:type="spellStart"/>
      <w:r w:rsidR="003E57BD" w:rsidRPr="00280F56">
        <w:t>git+https</w:t>
      </w:r>
      <w:proofErr w:type="spellEnd"/>
      <w:r w:rsidR="003E57BD" w:rsidRPr="00280F56">
        <w:t>://github.com/</w:t>
      </w:r>
      <w:proofErr w:type="spellStart"/>
      <w:r w:rsidR="003E57BD" w:rsidRPr="00280F56">
        <w:t>opencv</w:t>
      </w:r>
      <w:proofErr w:type="spellEnd"/>
      <w:r w:rsidR="003E57BD" w:rsidRPr="00280F56">
        <w:t>/</w:t>
      </w:r>
      <w:proofErr w:type="spellStart"/>
      <w:r w:rsidR="003E57BD" w:rsidRPr="00280F56">
        <w:t>opencv</w:t>
      </w:r>
      <w:proofErr w:type="spellEnd"/>
      <w:r w:rsidR="003E57BD" w:rsidRPr="00280F56">
        <w:t>-python</w:t>
      </w:r>
      <w:r w:rsidR="0063774D" w:rsidRPr="00280F56">
        <w:t>.</w:t>
      </w:r>
      <w:r w:rsidR="003742D3" w:rsidRPr="00280F56">
        <w:t xml:space="preserve"> (This avoids a known wheel dependency issue).</w:t>
      </w:r>
      <w:r w:rsidR="0063774D" w:rsidRPr="00280F56">
        <w:br/>
        <w:t xml:space="preserve">Finally </w:t>
      </w:r>
      <w:proofErr w:type="spellStart"/>
      <w:r w:rsidR="0063774D" w:rsidRPr="00280F56">
        <w:t>scipy</w:t>
      </w:r>
      <w:proofErr w:type="spellEnd"/>
      <w:r w:rsidR="002810EF" w:rsidRPr="00280F56">
        <w:t xml:space="preserve"> (apt install python3-scipiy) and </w:t>
      </w:r>
      <w:proofErr w:type="spellStart"/>
      <w:r w:rsidR="002810EF" w:rsidRPr="00280F56">
        <w:t>the</w:t>
      </w:r>
      <w:r w:rsidR="0063774D" w:rsidRPr="00280F56">
        <w:t>numpy</w:t>
      </w:r>
      <w:proofErr w:type="spellEnd"/>
      <w:r w:rsidR="0063774D" w:rsidRPr="00280F56">
        <w:t xml:space="preserve"> and matplotlib </w:t>
      </w:r>
      <w:r w:rsidR="002810EF" w:rsidRPr="00280F56">
        <w:t xml:space="preserve">pip </w:t>
      </w:r>
      <w:r w:rsidR="0063774D" w:rsidRPr="00280F56">
        <w:t>libraries should be installed to aid in calibration.</w:t>
      </w:r>
      <w:r w:rsidR="007211F0" w:rsidRPr="00280F56">
        <w:br/>
      </w:r>
      <w:r w:rsidR="00352A0E">
        <w:br/>
      </w:r>
      <w:r w:rsidR="00F96CCC" w:rsidRPr="00280F56">
        <w:br/>
      </w:r>
      <w:r w:rsidR="00E25511" w:rsidRPr="00280F56">
        <w:br/>
      </w:r>
    </w:p>
    <w:p w14:paraId="1E0FD892" w14:textId="1A7FEA6C" w:rsidR="00857CAE" w:rsidRPr="00280F56" w:rsidRDefault="00B303CE" w:rsidP="008E4642">
      <w:pPr>
        <w:rPr>
          <w:rFonts w:ascii="Calibri" w:hAnsi="Calibri"/>
        </w:rPr>
      </w:pPr>
      <w:r w:rsidRPr="00280F56">
        <w:br w:type="page"/>
      </w:r>
    </w:p>
    <w:p w14:paraId="4C06655C" w14:textId="127BC86A" w:rsidR="00857CAE" w:rsidRPr="00280F56" w:rsidRDefault="00857CAE" w:rsidP="00B303CE">
      <w:pPr>
        <w:pStyle w:val="Heading2"/>
        <w:rPr>
          <w:noProof w:val="0"/>
        </w:rPr>
      </w:pPr>
      <w:bookmarkStart w:id="74" w:name="_Toc146552345"/>
      <w:r w:rsidRPr="00280F56">
        <w:rPr>
          <w:noProof w:val="0"/>
        </w:rPr>
        <w:lastRenderedPageBreak/>
        <w:t>Initial baseline configuration</w:t>
      </w:r>
      <w:bookmarkEnd w:id="74"/>
    </w:p>
    <w:p w14:paraId="2FF6A7A6" w14:textId="57882220" w:rsidR="00911BC0" w:rsidRPr="00280F56" w:rsidRDefault="00352A0E" w:rsidP="00911BC0">
      <w:pPr>
        <w:pStyle w:val="BodyText"/>
      </w:pPr>
      <w:r w:rsidRPr="00280F56">
        <w:t xml:space="preserve">Initially a set of set squares was used to calibrate the </w:t>
      </w:r>
      <w:r w:rsidR="00C645EE">
        <w:t>IMUs</w:t>
      </w:r>
      <w:r w:rsidRPr="00280F56">
        <w:t xml:space="preserve"> which worked well (details in results baseline section) but a Neural Network requires training data that includes accurate results for each data </w:t>
      </w:r>
      <w:proofErr w:type="gramStart"/>
      <w:r w:rsidRPr="00280F56">
        <w:t>point</w:t>
      </w:r>
      <w:proofErr w:type="gramEnd"/>
      <w:r w:rsidRPr="00280F56">
        <w:t xml:space="preserve"> so a robot arm was sought. </w:t>
      </w:r>
      <w:r w:rsidRPr="00280F56">
        <w:br/>
        <w:t xml:space="preserve">Lincoln University has </w:t>
      </w:r>
      <w:proofErr w:type="gramStart"/>
      <w:r w:rsidRPr="00280F56">
        <w:t>one</w:t>
      </w:r>
      <w:proofErr w:type="gramEnd"/>
      <w:r w:rsidRPr="00280F56">
        <w:t xml:space="preserve"> but the weight limit was insufficient to support the testing baseboard.  </w:t>
      </w:r>
      <w:r w:rsidRPr="00280F56">
        <w:br/>
        <w:t xml:space="preserve">Canterbury University has a Universal Robots UR5 robotic arm </w:t>
      </w:r>
      <w:r w:rsidRPr="00280F56">
        <w:fldChar w:fldCharType="begin" w:fldLock="1"/>
      </w:r>
      <w:r w:rsidRPr="00280F56">
        <w:instrText>ADDIN CSL_CITATION {"citationItems":[{"id":"ITEM-1","itemData":{"URL":"https://www.universal-robots.com/download/manuals-cb-series/user/ur5/315/user-manual-ur5-cb-series-sw315-english-international-en/","author":[{"dropping-particle":"","family":"Robots","given":"Universal","non-dropping-particle":"","parse-names":false,"suffix":""}],"id":"ITEM-1","issued":{"date-parts":[["0"]]},"title":"Universal Robots UR5 robotic arm","type":"webpage"},"uris":["http://www.mendeley.com/documents/?uuid=65b2045d-2775-4c65-9c73-70e6f254a159"]}],"mendeley":{"formattedCitation":"(Robots, n.d.)","plainTextFormattedCitation":"(Robots, n.d.)","previouslyFormattedCitation":"(Robots, n.d.)"},"properties":{"noteIndex":0},"schema":"https://github.com/citation-style-language/schema/raw/master/csl-citation.json"}</w:instrText>
      </w:r>
      <w:r w:rsidRPr="00280F56">
        <w:fldChar w:fldCharType="separate"/>
      </w:r>
      <w:r w:rsidRPr="00280F56">
        <w:rPr>
          <w:noProof/>
        </w:rPr>
        <w:t>(Robots, n.d.)</w:t>
      </w:r>
      <w:r w:rsidRPr="00280F56">
        <w:fldChar w:fldCharType="end"/>
      </w:r>
      <w:r w:rsidRPr="00280F56">
        <w:t xml:space="preserve"> and this was used for both calibration and positioning to ensure that all methods employed could be verified against known angles.</w:t>
      </w:r>
      <w:r w:rsidRPr="00280F56">
        <w:br/>
        <w:t xml:space="preserve">Robot arm programs were developed to move the robot to and from known angles to verify </w:t>
      </w:r>
      <w:r>
        <w:t>IMU</w:t>
      </w:r>
      <w:r w:rsidRPr="00280F56">
        <w:t xml:space="preserve"> positioning and both </w:t>
      </w:r>
      <w:r>
        <w:t>IMU</w:t>
      </w:r>
      <w:r w:rsidRPr="00280F56">
        <w:t xml:space="preserve"> and robot arm positions were captured and analysed.</w:t>
      </w:r>
      <w:r w:rsidRPr="00280F56">
        <w:br/>
      </w:r>
      <w:r>
        <w:br/>
      </w:r>
      <w:r w:rsidR="00857CAE" w:rsidRPr="00280F56">
        <w:t xml:space="preserve">An initial baseline is developed to provide </w:t>
      </w:r>
      <w:r w:rsidR="00A411E4" w:rsidRPr="00280F56">
        <w:t>a control</w:t>
      </w:r>
      <w:r w:rsidR="00857CAE" w:rsidRPr="00280F56">
        <w:t xml:space="preserve">. The data for all IMUs is captured even though the initial baseline configuration utilises only the camera </w:t>
      </w:r>
      <w:r w:rsidR="00C97540">
        <w:t>IMU</w:t>
      </w:r>
      <w:r w:rsidR="00857CAE" w:rsidRPr="00280F56">
        <w:t xml:space="preserve"> data to mitigate against artifacts brought in by measuring the </w:t>
      </w:r>
      <w:r w:rsidR="00C645EE">
        <w:t>IMUs</w:t>
      </w:r>
      <w:r w:rsidR="00857CAE" w:rsidRPr="00280F56">
        <w:t xml:space="preserve"> differently</w:t>
      </w:r>
      <w:r w:rsidR="00C11155" w:rsidRPr="00280F56">
        <w:t xml:space="preserve"> when the Neural Network is applied</w:t>
      </w:r>
      <w:r w:rsidR="00857CAE" w:rsidRPr="00280F56">
        <w:t>.</w:t>
      </w:r>
      <w:r w:rsidR="003742D3" w:rsidRPr="00280F56">
        <w:br/>
      </w:r>
      <w:r w:rsidR="003742D3" w:rsidRPr="00280F56">
        <w:br/>
        <w:t>The hardware is to be assembled and tested and the required python libraries installed.</w:t>
      </w:r>
      <w:r w:rsidR="00C11D5F" w:rsidRPr="00280F56">
        <w:br/>
      </w:r>
      <w:r w:rsidR="00865E08">
        <w:br/>
      </w:r>
      <w:r w:rsidR="00865E08" w:rsidRPr="00280F56">
        <w:t>The UR5 robot arm needs to be calibrated first</w:t>
      </w:r>
      <w:r w:rsidR="00865E08" w:rsidRPr="00280F56">
        <w:t xml:space="preserve"> </w:t>
      </w:r>
      <w:r w:rsidR="00865E08">
        <w:t>as t</w:t>
      </w:r>
      <w:r w:rsidR="00865E08" w:rsidRPr="00280F56">
        <w:t>he UR5 robot joint angles show</w:t>
      </w:r>
      <w:r w:rsidR="00865E08">
        <w:t>ed</w:t>
      </w:r>
      <w:r w:rsidR="00865E08" w:rsidRPr="00280F56">
        <w:t xml:space="preserve"> slight errors when manually compared to a 1.5m long spirit level. It is believed that, in this instance, this is mainly due to the visibly obvious bow in the wooden table used to mount the robot. These were initially compensated for but meant that the robot sensor data showed slight variations away from true positions. Using tool cent</w:t>
      </w:r>
      <w:r w:rsidR="00865E08">
        <w:t>re</w:t>
      </w:r>
      <w:r w:rsidR="00865E08" w:rsidRPr="00280F56">
        <w:t xml:space="preserve"> point (TCP) sensors on the tool section of the arm initially showed true values of the pose compared to the spirit level however so the TCP sensors were used first in initial measurements. When movement occurs, it became evident that the TCP sensors calculate positioning based on weight and size of the tool mounted on the arm which introduced some subtle errors</w:t>
      </w:r>
      <w:r w:rsidR="00865E08">
        <w:t xml:space="preserve"> on the baseboard, depending on orientation of the board</w:t>
      </w:r>
      <w:r w:rsidR="00865E08" w:rsidRPr="00280F56">
        <w:t>. The actual joint angles of the arm components were used instead to obtain angular positions.</w:t>
      </w:r>
      <w:r w:rsidR="00865E08" w:rsidRPr="00280F56">
        <w:br/>
      </w:r>
      <w:r w:rsidR="00865E08" w:rsidRPr="00280F56">
        <w:br/>
        <w:t xml:space="preserve">When operating the </w:t>
      </w:r>
      <w:proofErr w:type="gramStart"/>
      <w:r w:rsidR="00865E08" w:rsidRPr="00280F56">
        <w:t>robot</w:t>
      </w:r>
      <w:proofErr w:type="gramEnd"/>
      <w:r w:rsidR="00865E08" w:rsidRPr="00280F56">
        <w:t xml:space="preserve"> it was </w:t>
      </w:r>
      <w:r w:rsidR="00865E08">
        <w:t xml:space="preserve">noticed </w:t>
      </w:r>
      <w:r w:rsidR="00865E08" w:rsidRPr="00280F56">
        <w:t>that there is some tolerance and play in moving repeatedly between the same defined angles. In section 5.1 of the user manual, worst case joint position accuracy is given as 1.15 degrees with a detection time of 100ms. The tool centr</w:t>
      </w:r>
      <w:r w:rsidR="00865E08">
        <w:t>e</w:t>
      </w:r>
      <w:r w:rsidR="00865E08" w:rsidRPr="00280F56">
        <w:t xml:space="preserve"> point (TCP) sensors have a worst-case accuracy error of 20mm in positioning and 1.15 degrees in orientation. These are worst-case values, however, and the robot operated well within these limits.</w:t>
      </w:r>
      <w:r w:rsidR="00865E08">
        <w:br/>
      </w:r>
      <w:r w:rsidR="00865E08">
        <w:br/>
      </w:r>
      <w:r w:rsidR="00F07657" w:rsidRPr="00280F56">
        <w:t xml:space="preserve">The decision to use </w:t>
      </w:r>
      <w:r w:rsidR="00650413" w:rsidRPr="00280F56">
        <w:t>a robot arm</w:t>
      </w:r>
      <w:r w:rsidR="00F07657" w:rsidRPr="00280F56">
        <w:t xml:space="preserve"> meant that</w:t>
      </w:r>
      <w:r w:rsidR="00650413" w:rsidRPr="00280F56">
        <w:t xml:space="preserve"> the baseboard was screwed directly to the robot arm</w:t>
      </w:r>
      <w:r w:rsidR="00F07657" w:rsidRPr="00280F56">
        <w:t xml:space="preserve"> as </w:t>
      </w:r>
      <w:r w:rsidR="00F07657" w:rsidRPr="00280F56">
        <w:lastRenderedPageBreak/>
        <w:t>mounting the actual testing vehicle would have been significantly more challenging to avoid the size of the vehicle limiting the range of movements the robot arm can travel.</w:t>
      </w:r>
    </w:p>
    <w:p w14:paraId="28B7805E" w14:textId="77777777" w:rsidR="005D128A" w:rsidRDefault="00E83D5F" w:rsidP="005D128A">
      <w:pPr>
        <w:pStyle w:val="BodyText"/>
      </w:pPr>
      <w:r w:rsidRPr="00280F56" w:rsidDel="00E83D5F">
        <w:t xml:space="preserve"> </w:t>
      </w:r>
      <w:bookmarkStart w:id="75" w:name="_Toc146547296"/>
      <w:r w:rsidRPr="00280F56">
        <w:rPr>
          <w:noProof/>
        </w:rPr>
        <w:drawing>
          <wp:inline distT="0" distB="0" distL="0" distR="0" wp14:anchorId="515EB06B" wp14:editId="15AC189A">
            <wp:extent cx="2320062" cy="3081224"/>
            <wp:effectExtent l="0" t="0" r="4445" b="508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45020" cy="3114371"/>
                    </a:xfrm>
                    <a:prstGeom prst="rect">
                      <a:avLst/>
                    </a:prstGeom>
                  </pic:spPr>
                </pic:pic>
              </a:graphicData>
            </a:graphic>
          </wp:inline>
        </w:drawing>
      </w:r>
    </w:p>
    <w:p w14:paraId="35A809A4" w14:textId="2C131559" w:rsidR="00E83D5F" w:rsidRPr="00280F56" w:rsidRDefault="00E83D5F" w:rsidP="00352A0E">
      <w:pPr>
        <w:pStyle w:val="Caption"/>
      </w:pPr>
      <w:bookmarkStart w:id="76" w:name="_Toc146551647"/>
      <w:r w:rsidRPr="00280F56">
        <w:t xml:space="preserve">Figure </w:t>
      </w:r>
      <w:r w:rsidR="00D75431">
        <w:fldChar w:fldCharType="begin"/>
      </w:r>
      <w:r w:rsidR="00D75431">
        <w:instrText xml:space="preserve"> STYLEREF 1 \s </w:instrText>
      </w:r>
      <w:r w:rsidR="00D75431">
        <w:fldChar w:fldCharType="separate"/>
      </w:r>
      <w:r w:rsidR="00D75431">
        <w:t>3</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w:t>
      </w:r>
      <w:r w:rsidR="00D75431">
        <w:fldChar w:fldCharType="end"/>
      </w:r>
      <w:r w:rsidRPr="00280F56">
        <w:t xml:space="preserve"> UR5 Robotic Arm Base position showing mounted baseboard</w:t>
      </w:r>
      <w:bookmarkEnd w:id="75"/>
      <w:bookmarkEnd w:id="76"/>
    </w:p>
    <w:p w14:paraId="2B66F1C4" w14:textId="53B242C0" w:rsidR="00203764" w:rsidRDefault="002810EF" w:rsidP="00203764">
      <w:pPr>
        <w:pStyle w:val="BodyText"/>
      </w:pPr>
      <w:bookmarkStart w:id="77" w:name="_Toc146546619"/>
      <w:r w:rsidRPr="00841042">
        <w:t xml:space="preserve">Initial </w:t>
      </w:r>
      <w:r w:rsidR="00C97540" w:rsidRPr="00841042">
        <w:t>IMU</w:t>
      </w:r>
      <w:r w:rsidR="00C11D5F" w:rsidRPr="00841042">
        <w:t xml:space="preserve"> </w:t>
      </w:r>
      <w:r w:rsidRPr="00841042">
        <w:t>calibration is to be undertaken to determine offset values to be applied to the measurements.</w:t>
      </w:r>
      <w:r w:rsidR="00C11D5F" w:rsidRPr="00841042">
        <w:t xml:space="preserve">  </w:t>
      </w:r>
      <w:r w:rsidR="008E6D33" w:rsidRPr="00841042">
        <w:t xml:space="preserve">The calibrate.py file in </w:t>
      </w:r>
      <w:proofErr w:type="spellStart"/>
      <w:r w:rsidR="00FD5A5B" w:rsidRPr="00841042">
        <w:t>github</w:t>
      </w:r>
      <w:proofErr w:type="spellEnd"/>
      <w:r w:rsidR="00FD5A5B" w:rsidRPr="00841042">
        <w:t xml:space="preserve"> </w:t>
      </w:r>
      <w:r w:rsidR="008E6D33" w:rsidRPr="00841042">
        <w:t xml:space="preserve">contains the python code </w:t>
      </w:r>
      <w:r w:rsidRPr="00841042">
        <w:t>used to perform calibration.</w:t>
      </w:r>
      <w:r w:rsidR="008E6D33" w:rsidRPr="00841042">
        <w:t xml:space="preserve"> The calibration process uses the gravity readings from the </w:t>
      </w:r>
      <w:r w:rsidR="00C97540" w:rsidRPr="00841042">
        <w:t>IMU</w:t>
      </w:r>
      <w:r w:rsidR="008E6D33" w:rsidRPr="00841042">
        <w:t xml:space="preserve"> accelerometers to provide data for calibration. The </w:t>
      </w:r>
      <w:r w:rsidR="00865E08">
        <w:t xml:space="preserve">resulting </w:t>
      </w:r>
      <w:r w:rsidR="008E6D33" w:rsidRPr="00841042">
        <w:t xml:space="preserve">calibration factors are to be stored </w:t>
      </w:r>
      <w:r w:rsidR="00865E08">
        <w:t xml:space="preserve">in </w:t>
      </w:r>
      <w:r w:rsidR="008E6D33" w:rsidRPr="00841042">
        <w:t xml:space="preserve">the imudata.py program which reads in data from the </w:t>
      </w:r>
      <w:r w:rsidR="00C645EE">
        <w:t>IMUs</w:t>
      </w:r>
      <w:r w:rsidR="008E6D33" w:rsidRPr="00841042">
        <w:t xml:space="preserve"> and applies the calibration factors before writing data to a csv file.</w:t>
      </w:r>
      <w:r w:rsidR="008E6D33" w:rsidRPr="00841042">
        <w:br/>
      </w:r>
      <w:r w:rsidR="008E6D33" w:rsidRPr="00841042">
        <w:br/>
      </w:r>
      <w:r w:rsidR="00C97540" w:rsidRPr="00841042">
        <w:t>IMU</w:t>
      </w:r>
      <w:r w:rsidR="008E6D33" w:rsidRPr="00841042">
        <w:t xml:space="preserve"> data was obtained by </w:t>
      </w:r>
      <w:r w:rsidR="00C160D6">
        <w:t xml:space="preserve">running an imudata.py script via </w:t>
      </w:r>
      <w:r w:rsidR="00911C34" w:rsidRPr="00841042">
        <w:t xml:space="preserve">using a laptop to </w:t>
      </w:r>
      <w:proofErr w:type="spellStart"/>
      <w:r w:rsidR="00911C34" w:rsidRPr="00841042">
        <w:t>ssh</w:t>
      </w:r>
      <w:proofErr w:type="spellEnd"/>
      <w:r w:rsidR="00911C34" w:rsidRPr="00841042">
        <w:t xml:space="preserve"> to the </w:t>
      </w:r>
      <w:r w:rsidR="004B080F">
        <w:t>computer</w:t>
      </w:r>
      <w:r w:rsidR="00911C34" w:rsidRPr="00841042">
        <w:t xml:space="preserve"> unit via an ethernet cable connected to a small 1Gb unmanaged switch. The switch enabled both the </w:t>
      </w:r>
      <w:r w:rsidR="004B080F">
        <w:t>computer</w:t>
      </w:r>
      <w:r w:rsidR="00911C34" w:rsidRPr="00841042">
        <w:t xml:space="preserve"> and the Robot arm Ethernet interface to connect simultaneously to the </w:t>
      </w:r>
      <w:proofErr w:type="gramStart"/>
      <w:r w:rsidR="00911C34" w:rsidRPr="00841042">
        <w:t>Laptop</w:t>
      </w:r>
      <w:proofErr w:type="gramEnd"/>
      <w:r w:rsidR="00911C34" w:rsidRPr="00841042">
        <w:t xml:space="preserve"> recording the data.</w:t>
      </w:r>
      <w:r w:rsidR="00C160D6">
        <w:t xml:space="preserve"> The imudata.py script captures and records each IMU’s data to the </w:t>
      </w:r>
      <w:r w:rsidR="004B080F">
        <w:t>computer</w:t>
      </w:r>
      <w:r w:rsidR="00C160D6">
        <w:t>’s onboard SD card.</w:t>
      </w:r>
      <w:r w:rsidR="00C160D6">
        <w:br/>
      </w:r>
      <w:r w:rsidR="00911C34" w:rsidRPr="00841042">
        <w:br/>
        <w:t xml:space="preserve">The Laptop used was an HP </w:t>
      </w:r>
      <w:proofErr w:type="spellStart"/>
      <w:r w:rsidR="00911C34" w:rsidRPr="00841042">
        <w:t>Elitebook</w:t>
      </w:r>
      <w:proofErr w:type="spellEnd"/>
      <w:r w:rsidR="00911C34" w:rsidRPr="00841042">
        <w:t xml:space="preserve"> 850 G8 laptop with 16 Gb of RAM and an i7-1165G7 Quad-core CPU running at 2.8GHz. The operating system used was Windows 10 Pro 22H2., build 10945.3448 running the Windows Experience Feature Pack 1000.19044.1000.0.</w:t>
      </w:r>
      <w:r w:rsidR="00911C34" w:rsidRPr="00841042">
        <w:br/>
        <w:t xml:space="preserve">There was some difficulty in </w:t>
      </w:r>
      <w:r w:rsidR="001B24C0" w:rsidRPr="00841042">
        <w:t xml:space="preserve">installing </w:t>
      </w:r>
      <w:r w:rsidR="00911C34" w:rsidRPr="00841042">
        <w:t xml:space="preserve">the </w:t>
      </w:r>
      <w:proofErr w:type="spellStart"/>
      <w:r w:rsidR="00911C34" w:rsidRPr="00841042">
        <w:t>ut_rtde</w:t>
      </w:r>
      <w:proofErr w:type="spellEnd"/>
      <w:r w:rsidR="00911C34" w:rsidRPr="00841042">
        <w:t xml:space="preserve"> robot arm software for Python </w:t>
      </w:r>
      <w:r w:rsidR="001B24C0" w:rsidRPr="00841042">
        <w:t>(wheel dependency issues)</w:t>
      </w:r>
      <w:r w:rsidR="00F07657" w:rsidRPr="00841042">
        <w:t xml:space="preserve"> on the Windows laptop</w:t>
      </w:r>
      <w:r w:rsidR="001B24C0" w:rsidRPr="00841042">
        <w:t xml:space="preserve"> </w:t>
      </w:r>
      <w:r w:rsidR="00911C34" w:rsidRPr="00841042">
        <w:t>so an Ubuntu Services for Linux container was run on the Laptop and this container was used to run the GetRobotData.py program (</w:t>
      </w:r>
      <w:r w:rsidR="00C63086" w:rsidRPr="00841042">
        <w:t xml:space="preserve">Appendix </w:t>
      </w:r>
      <w:r w:rsidR="00C97540" w:rsidRPr="00841042">
        <w:t>1</w:t>
      </w:r>
      <w:r w:rsidR="00911C34" w:rsidRPr="00841042">
        <w:t>) which connects to the robot arm via TCP/IP</w:t>
      </w:r>
      <w:r w:rsidR="00C160D6">
        <w:t xml:space="preserve"> and polls the robot arm for position information</w:t>
      </w:r>
      <w:r w:rsidR="00911C34" w:rsidRPr="00841042">
        <w:t>.</w:t>
      </w:r>
      <w:r w:rsidR="00911C34" w:rsidRPr="00841042">
        <w:br/>
      </w:r>
      <w:r w:rsidR="00C11155" w:rsidRPr="00841042">
        <w:lastRenderedPageBreak/>
        <w:br/>
        <w:t xml:space="preserve">Yaw movement data is not </w:t>
      </w:r>
      <w:r w:rsidR="008C40F5" w:rsidRPr="00841042">
        <w:t xml:space="preserve">derived </w:t>
      </w:r>
      <w:r w:rsidR="00C11155" w:rsidRPr="00841042">
        <w:t xml:space="preserve">as the IMUs would realistically require magnetometer data to </w:t>
      </w:r>
      <w:r w:rsidR="008C40F5" w:rsidRPr="00841042">
        <w:t>calculate</w:t>
      </w:r>
      <w:r w:rsidR="00C11155" w:rsidRPr="00841042">
        <w:t xml:space="preserve"> this information and the aluminium baseboard (and steel construction of the vehicle chassis) would likely introduce too much variability to the measurements for a magnetometer to be useful.</w:t>
      </w:r>
      <w:r w:rsidR="00FD5A5B" w:rsidRPr="00841042">
        <w:t xml:space="preserve"> </w:t>
      </w:r>
      <w:r w:rsidR="00865E08">
        <w:t>This assumption was investigated in the results section.</w:t>
      </w:r>
      <w:r w:rsidR="00B92EB7">
        <w:br/>
      </w:r>
      <w:r w:rsidR="00B92EB7">
        <w:br/>
      </w:r>
      <w:r w:rsidR="00B92EB7" w:rsidRPr="00841042">
        <w:t xml:space="preserve">A predefined path is programmed on the robot arm for each set of movements outlined in Table 3.1 and the IMUs and robot arm position data are polled during the arm movement. </w:t>
      </w:r>
      <w:r w:rsidR="00B92EB7" w:rsidRPr="00841042">
        <w:br/>
      </w:r>
      <w:r w:rsidR="00C63086" w:rsidRPr="00841042">
        <w:br/>
        <w:t xml:space="preserve">The </w:t>
      </w:r>
      <w:r w:rsidR="00B92EB7">
        <w:t xml:space="preserve">Ubuntu </w:t>
      </w:r>
      <w:r w:rsidR="00C63086" w:rsidRPr="00841042">
        <w:t xml:space="preserve">container and </w:t>
      </w:r>
      <w:r w:rsidR="004F681D" w:rsidRPr="00841042">
        <w:t xml:space="preserve">GetRobotData.py </w:t>
      </w:r>
      <w:r w:rsidR="00C63086" w:rsidRPr="00841042">
        <w:t xml:space="preserve">script to capture robot arm data should be started first, then the </w:t>
      </w:r>
      <w:r w:rsidR="004F681D" w:rsidRPr="00841042">
        <w:t xml:space="preserve">imudata.py </w:t>
      </w:r>
      <w:r w:rsidR="00C97540" w:rsidRPr="00841042">
        <w:t>IMU</w:t>
      </w:r>
      <w:r w:rsidR="00C63086" w:rsidRPr="00841042">
        <w:t xml:space="preserve"> data capture </w:t>
      </w:r>
      <w:r w:rsidR="004F681D" w:rsidRPr="00841042">
        <w:t xml:space="preserve">script </w:t>
      </w:r>
      <w:r w:rsidR="008C40F5" w:rsidRPr="00841042">
        <w:t xml:space="preserve">(via </w:t>
      </w:r>
      <w:proofErr w:type="spellStart"/>
      <w:r w:rsidR="008C40F5" w:rsidRPr="00841042">
        <w:t>ssh</w:t>
      </w:r>
      <w:proofErr w:type="spellEnd"/>
      <w:r w:rsidR="008C40F5" w:rsidRPr="00841042">
        <w:t xml:space="preserve"> connection to the </w:t>
      </w:r>
      <w:r w:rsidR="004B080F">
        <w:t>computer</w:t>
      </w:r>
      <w:r w:rsidR="008C40F5" w:rsidRPr="00841042">
        <w:t xml:space="preserve">) </w:t>
      </w:r>
      <w:r w:rsidR="00C63086" w:rsidRPr="00841042">
        <w:t xml:space="preserve">and finally the robot arm program should </w:t>
      </w:r>
      <w:r w:rsidR="004F681D" w:rsidRPr="00841042">
        <w:t xml:space="preserve">be started </w:t>
      </w:r>
      <w:r w:rsidR="00C63086" w:rsidRPr="00841042">
        <w:t xml:space="preserve">to move the robot arm. This gives a small window of time for the robot and </w:t>
      </w:r>
      <w:r w:rsidR="00C97540" w:rsidRPr="00841042">
        <w:t>IMU</w:t>
      </w:r>
      <w:r w:rsidR="00C63086" w:rsidRPr="00841042">
        <w:t xml:space="preserve"> sensors to record stationary data before any movement occurs, making the manual alignment process simpler.</w:t>
      </w:r>
      <w:r w:rsidR="00C63086" w:rsidRPr="00841042">
        <w:br/>
      </w:r>
      <w:r w:rsidR="003742D3" w:rsidRPr="00841042">
        <w:br/>
      </w:r>
      <w:r w:rsidR="006A41EB" w:rsidRPr="00841042">
        <w:t xml:space="preserve">The </w:t>
      </w:r>
      <w:r w:rsidR="004F681D" w:rsidRPr="00841042">
        <w:t xml:space="preserve">captured data files </w:t>
      </w:r>
      <w:r w:rsidR="006A41EB" w:rsidRPr="00841042">
        <w:t xml:space="preserve">are copied </w:t>
      </w:r>
      <w:r w:rsidR="004F681D" w:rsidRPr="00841042">
        <w:t xml:space="preserve">from the Ubuntu Container and </w:t>
      </w:r>
      <w:r w:rsidR="004B080F">
        <w:t>computer</w:t>
      </w:r>
      <w:r w:rsidR="004F681D" w:rsidRPr="00841042">
        <w:t xml:space="preserve"> to a data directory</w:t>
      </w:r>
      <w:r w:rsidR="006A41EB" w:rsidRPr="00841042">
        <w:t xml:space="preserve"> </w:t>
      </w:r>
      <w:r w:rsidR="00C160D6">
        <w:t xml:space="preserve">on the laptop </w:t>
      </w:r>
      <w:r w:rsidR="006A41EB" w:rsidRPr="00841042">
        <w:t xml:space="preserve">and data is edited to </w:t>
      </w:r>
      <w:r w:rsidR="004F681D" w:rsidRPr="00841042">
        <w:t>remove any Python artifacts, if present. (</w:t>
      </w:r>
      <w:proofErr w:type="spellStart"/>
      <w:proofErr w:type="gramStart"/>
      <w:r w:rsidR="004F681D" w:rsidRPr="00841042">
        <w:t>ie</w:t>
      </w:r>
      <w:proofErr w:type="spellEnd"/>
      <w:proofErr w:type="gramEnd"/>
      <w:r w:rsidR="004F681D" w:rsidRPr="00841042">
        <w:t xml:space="preserve"> brackets, etc)</w:t>
      </w:r>
      <w:r w:rsidR="00A53E76" w:rsidRPr="00841042">
        <w:t>.</w:t>
      </w:r>
      <w:r w:rsidR="006A41EB" w:rsidRPr="00841042">
        <w:t xml:space="preserve"> Outlying data is to be kept to </w:t>
      </w:r>
      <w:r w:rsidR="00C160D6">
        <w:t xml:space="preserve">simulate </w:t>
      </w:r>
      <w:r w:rsidR="006A41EB" w:rsidRPr="00841042">
        <w:t>real world performance</w:t>
      </w:r>
      <w:r w:rsidR="00C160D6">
        <w:t xml:space="preserve"> (as removing this data could be problematic to differentiate from vehicle movement)</w:t>
      </w:r>
      <w:r w:rsidR="006A41EB" w:rsidRPr="00841042">
        <w:t>.</w:t>
      </w:r>
      <w:r w:rsidR="004F681D" w:rsidRPr="00841042">
        <w:br/>
      </w:r>
      <w:r w:rsidR="008C40F5" w:rsidRPr="00841042">
        <w:br/>
        <w:t xml:space="preserve">The captured </w:t>
      </w:r>
      <w:r w:rsidR="00C97540" w:rsidRPr="00841042">
        <w:t>IMU</w:t>
      </w:r>
      <w:r w:rsidR="008C40F5" w:rsidRPr="00841042">
        <w:t xml:space="preserve"> data is entered into </w:t>
      </w:r>
      <w:r w:rsidR="00E50DA1">
        <w:t>MATLAB</w:t>
      </w:r>
      <w:r w:rsidR="008C40F5" w:rsidRPr="00841042">
        <w:t xml:space="preserve"> and processed using the </w:t>
      </w:r>
      <w:r w:rsidR="00E50DA1">
        <w:t>MATLAB</w:t>
      </w:r>
      <w:r w:rsidR="008C40F5" w:rsidRPr="00841042">
        <w:t xml:space="preserve"> commands listed in “</w:t>
      </w:r>
      <w:r w:rsidR="00E50DA1">
        <w:t>MATLAB</w:t>
      </w:r>
      <w:r w:rsidR="008C40F5" w:rsidRPr="00841042">
        <w:t>s commands-&lt;</w:t>
      </w:r>
      <w:proofErr w:type="spellStart"/>
      <w:r w:rsidR="008C40F5" w:rsidRPr="00841042">
        <w:t>movement_type</w:t>
      </w:r>
      <w:proofErr w:type="spellEnd"/>
      <w:r w:rsidR="008C40F5" w:rsidRPr="00841042">
        <w:t xml:space="preserve">&gt;.txt” in the </w:t>
      </w:r>
      <w:proofErr w:type="spellStart"/>
      <w:r w:rsidR="008C40F5" w:rsidRPr="00841042">
        <w:t>Github</w:t>
      </w:r>
      <w:proofErr w:type="spellEnd"/>
      <w:r w:rsidR="008C40F5" w:rsidRPr="00841042">
        <w:t xml:space="preserve"> repository</w:t>
      </w:r>
      <w:r w:rsidR="00C160D6">
        <w:t xml:space="preserve"> where &lt;</w:t>
      </w:r>
      <w:proofErr w:type="spellStart"/>
      <w:r w:rsidR="00C160D6">
        <w:t>movement_type</w:t>
      </w:r>
      <w:proofErr w:type="spellEnd"/>
      <w:r w:rsidR="00C160D6">
        <w:t xml:space="preserve">&gt; relates to the name of the </w:t>
      </w:r>
      <w:proofErr w:type="spellStart"/>
      <w:r w:rsidR="00C160D6">
        <w:t>RobotArm</w:t>
      </w:r>
      <w:proofErr w:type="spellEnd"/>
      <w:r w:rsidR="00C160D6">
        <w:t xml:space="preserve"> command sequence that was run for that experiment</w:t>
      </w:r>
      <w:r w:rsidR="008C40F5" w:rsidRPr="00841042">
        <w:t>.</w:t>
      </w:r>
      <w:r w:rsidR="00A53E76" w:rsidRPr="00841042">
        <w:br/>
      </w:r>
      <w:r w:rsidR="00A7254B" w:rsidRPr="00841042">
        <w:t>This provide</w:t>
      </w:r>
      <w:r w:rsidR="00C160D6">
        <w:t>s</w:t>
      </w:r>
      <w:r w:rsidR="00A7254B" w:rsidRPr="00841042">
        <w:t xml:space="preserve"> </w:t>
      </w:r>
      <w:r w:rsidR="00E50DA1">
        <w:t>MATLAB</w:t>
      </w:r>
      <w:r w:rsidR="00A7254B" w:rsidRPr="00841042">
        <w:t xml:space="preserve"> variables and plotting results that can then be used to align the </w:t>
      </w:r>
      <w:r w:rsidR="00C97540" w:rsidRPr="00841042">
        <w:t>IMU</w:t>
      </w:r>
      <w:r w:rsidR="00A7254B" w:rsidRPr="00841042">
        <w:t xml:space="preserve"> and robot arm data.</w:t>
      </w:r>
      <w:r w:rsidR="00352A0E">
        <w:t xml:space="preserve"> The </w:t>
      </w:r>
      <w:r w:rsidR="00E50DA1">
        <w:t>MATLAB</w:t>
      </w:r>
      <w:r w:rsidR="00352A0E">
        <w:t xml:space="preserve"> command file needs to be edited </w:t>
      </w:r>
      <w:r w:rsidR="00C160D6">
        <w:t xml:space="preserve">with these alignment values to obtain the “best-match” commands for </w:t>
      </w:r>
      <w:r w:rsidR="00352A0E">
        <w:t>imu and robot data alignment.</w:t>
      </w:r>
      <w:r w:rsidR="00A7254B" w:rsidRPr="00841042">
        <w:br/>
      </w:r>
      <w:r w:rsidR="00A7254B" w:rsidRPr="00841042">
        <w:br/>
      </w:r>
      <w:r w:rsidR="008C40F5" w:rsidRPr="00841042">
        <w:t xml:space="preserve">Alignment of the </w:t>
      </w:r>
      <w:r w:rsidR="00C97540" w:rsidRPr="00841042">
        <w:t>IMU</w:t>
      </w:r>
      <w:r w:rsidR="008C40F5" w:rsidRPr="00841042">
        <w:t xml:space="preserve"> and Robot arm data is a manual process</w:t>
      </w:r>
      <w:r w:rsidR="00C160D6">
        <w:t>, hence the “best-match” comment made above</w:t>
      </w:r>
      <w:r w:rsidR="004F681D" w:rsidRPr="00841042">
        <w:t>.</w:t>
      </w:r>
      <w:r w:rsidR="004F681D" w:rsidRPr="00841042">
        <w:br/>
      </w:r>
      <w:r w:rsidR="008C40F5" w:rsidRPr="00841042">
        <w:t xml:space="preserve">The </w:t>
      </w:r>
      <w:r w:rsidR="00347356">
        <w:t>data sample number</w:t>
      </w:r>
      <w:r w:rsidR="008C40F5" w:rsidRPr="00841042">
        <w:t xml:space="preserve"> where camera </w:t>
      </w:r>
      <w:r w:rsidR="00C97540" w:rsidRPr="00841042">
        <w:t>IMU</w:t>
      </w:r>
      <w:r w:rsidR="008C40F5" w:rsidRPr="00841042">
        <w:t xml:space="preserve"> movement starts (obtained by examining the associated </w:t>
      </w:r>
      <w:r w:rsidR="00E50DA1">
        <w:t>MATLAB</w:t>
      </w:r>
      <w:r w:rsidR="008C40F5" w:rsidRPr="00841042">
        <w:t xml:space="preserve"> camera </w:t>
      </w:r>
      <w:r w:rsidR="00C97540" w:rsidRPr="00841042">
        <w:t>IMU</w:t>
      </w:r>
      <w:r w:rsidR="008C40F5" w:rsidRPr="00841042">
        <w:t xml:space="preserve"> array) and the </w:t>
      </w:r>
      <w:r w:rsidR="00347356">
        <w:t xml:space="preserve">data sample number </w:t>
      </w:r>
      <w:r w:rsidR="008C40F5" w:rsidRPr="00841042">
        <w:t>where the robot arm shows initial movement (vi</w:t>
      </w:r>
      <w:r w:rsidR="004F681D" w:rsidRPr="00841042">
        <w:t>a</w:t>
      </w:r>
      <w:r w:rsidR="008C40F5" w:rsidRPr="00841042">
        <w:t xml:space="preserve"> examining the robot entry array) should be entered into the </w:t>
      </w:r>
      <w:r w:rsidR="00E50DA1">
        <w:t>MATLAB</w:t>
      </w:r>
      <w:r w:rsidR="008C40F5" w:rsidRPr="00841042">
        <w:t xml:space="preserve"> commands script</w:t>
      </w:r>
      <w:r w:rsidR="004F681D" w:rsidRPr="00841042">
        <w:t>. An offset value should also be selected</w:t>
      </w:r>
      <w:r w:rsidR="00A7254B" w:rsidRPr="00841042">
        <w:t xml:space="preserve"> which is the number of robot arm </w:t>
      </w:r>
      <w:r w:rsidR="00347356">
        <w:t xml:space="preserve">sample </w:t>
      </w:r>
      <w:r w:rsidR="00A7254B" w:rsidRPr="00841042">
        <w:t xml:space="preserve">lines to skip and is a factor of the robot sample rate compared to the </w:t>
      </w:r>
      <w:r w:rsidR="00C97540" w:rsidRPr="00841042">
        <w:t>IMU</w:t>
      </w:r>
      <w:r w:rsidR="00A7254B" w:rsidRPr="00841042">
        <w:t xml:space="preserve"> sample rate</w:t>
      </w:r>
      <w:r w:rsidR="004F681D" w:rsidRPr="00841042">
        <w:t xml:space="preserve"> This offset value should be approximately 258 although this needs verifying </w:t>
      </w:r>
      <w:r w:rsidR="00C160D6">
        <w:t xml:space="preserve">per dataset </w:t>
      </w:r>
      <w:r w:rsidR="004F681D" w:rsidRPr="00841042">
        <w:t>by trying different values.</w:t>
      </w:r>
      <w:r w:rsidR="008C40F5" w:rsidRPr="00841042">
        <w:br/>
      </w:r>
      <w:r w:rsidR="004F681D" w:rsidRPr="00841042">
        <w:t xml:space="preserve">To verify the offset value, replot the non-averaged plot sequence found near the end of the </w:t>
      </w:r>
      <w:r w:rsidR="00E50DA1">
        <w:t>MATLAB</w:t>
      </w:r>
      <w:r w:rsidR="004F681D" w:rsidRPr="00841042">
        <w:t xml:space="preserve"> </w:t>
      </w:r>
      <w:r w:rsidR="004F681D" w:rsidRPr="00841042">
        <w:lastRenderedPageBreak/>
        <w:t xml:space="preserve">commands file with all values of data points, rather than the more limited range used to highlight </w:t>
      </w:r>
      <w:r w:rsidR="00C160D6">
        <w:t>pitch and roll accuracy</w:t>
      </w:r>
      <w:r w:rsidR="004F681D" w:rsidRPr="00841042">
        <w:t xml:space="preserve">. The </w:t>
      </w:r>
      <w:r w:rsidR="00C160D6">
        <w:t xml:space="preserve">best </w:t>
      </w:r>
      <w:r w:rsidR="004F681D" w:rsidRPr="00841042">
        <w:t xml:space="preserve">offset value is </w:t>
      </w:r>
      <w:r w:rsidR="00C160D6">
        <w:t xml:space="preserve">the number </w:t>
      </w:r>
      <w:r w:rsidR="004F681D" w:rsidRPr="00841042">
        <w:t>that gives the best fit of aligning the calculated Kalman and Madgwick results with the robot movements across the entire dataset.</w:t>
      </w:r>
      <w:r w:rsidR="006A41EB" w:rsidRPr="00841042" w:rsidDel="006A41EB">
        <w:t xml:space="preserve"> </w:t>
      </w:r>
      <w:r w:rsidR="00A34589">
        <w:br/>
      </w:r>
      <w:r w:rsidR="00A34589">
        <w:br/>
        <w:t xml:space="preserve">If the data is not aligned, output results will look like Figure </w:t>
      </w:r>
      <w:r w:rsidR="00203764">
        <w:t>3.2</w:t>
      </w:r>
      <w:r w:rsidR="00A34589">
        <w:t xml:space="preserve"> instead of </w:t>
      </w:r>
      <w:r w:rsidR="00203764">
        <w:t xml:space="preserve">like the </w:t>
      </w:r>
      <w:r w:rsidR="00A34589">
        <w:t xml:space="preserve">Figures </w:t>
      </w:r>
      <w:r w:rsidR="00203764">
        <w:t>3.3 to 3.7</w:t>
      </w:r>
      <w:r w:rsidR="00E50DA1">
        <w:t xml:space="preserve"> and neural network results with give poor MSE (0.19) and R values (0.61)</w:t>
      </w:r>
      <w:r w:rsidR="00A34589">
        <w:t>.</w:t>
      </w:r>
      <w:r w:rsidR="00203764">
        <w:br/>
      </w:r>
      <w:r w:rsidR="00203764" w:rsidRPr="00F24F35">
        <w:rPr>
          <w:noProof/>
        </w:rPr>
        <w:drawing>
          <wp:inline distT="0" distB="0" distL="0" distR="0" wp14:anchorId="18B5191D" wp14:editId="76913431">
            <wp:extent cx="4857083" cy="2643526"/>
            <wp:effectExtent l="0" t="0" r="1270" b="4445"/>
            <wp:docPr id="193320917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2755B52F" w14:textId="2E8BA0F3" w:rsidR="00203764" w:rsidRDefault="00203764" w:rsidP="00203764">
      <w:pPr>
        <w:pStyle w:val="Caption"/>
        <w:rPr>
          <w:rStyle w:val="CaptionChar"/>
        </w:rPr>
      </w:pPr>
      <w:bookmarkStart w:id="78" w:name="_Toc146551676"/>
      <w:r w:rsidRPr="00C17AD5">
        <w:rPr>
          <w:rStyle w:val="CaptionChar"/>
        </w:rPr>
        <w:t xml:space="preserve">Figure </w:t>
      </w:r>
      <w:r w:rsidR="00D75431">
        <w:rPr>
          <w:rStyle w:val="CaptionChar"/>
        </w:rPr>
        <w:fldChar w:fldCharType="begin"/>
      </w:r>
      <w:r w:rsidR="00D75431">
        <w:rPr>
          <w:rStyle w:val="CaptionChar"/>
        </w:rPr>
        <w:instrText xml:space="preserve"> STYLEREF 1 \s </w:instrText>
      </w:r>
      <w:r w:rsidR="00D75431">
        <w:rPr>
          <w:rStyle w:val="CaptionChar"/>
        </w:rPr>
        <w:fldChar w:fldCharType="separate"/>
      </w:r>
      <w:r w:rsidR="00D75431">
        <w:rPr>
          <w:rStyle w:val="CaptionChar"/>
        </w:rPr>
        <w:t>3</w:t>
      </w:r>
      <w:r w:rsidR="00D75431">
        <w:rPr>
          <w:rStyle w:val="CaptionChar"/>
        </w:rPr>
        <w:fldChar w:fldCharType="end"/>
      </w:r>
      <w:r w:rsidR="00D75431">
        <w:rPr>
          <w:rStyle w:val="CaptionChar"/>
        </w:rPr>
        <w:t>.</w:t>
      </w:r>
      <w:r w:rsidR="00D75431">
        <w:rPr>
          <w:rStyle w:val="CaptionChar"/>
        </w:rPr>
        <w:fldChar w:fldCharType="begin"/>
      </w:r>
      <w:r w:rsidR="00D75431">
        <w:rPr>
          <w:rStyle w:val="CaptionChar"/>
        </w:rPr>
        <w:instrText xml:space="preserve"> SEQ Figure \* ARABIC \s 1 </w:instrText>
      </w:r>
      <w:r w:rsidR="00D75431">
        <w:rPr>
          <w:rStyle w:val="CaptionChar"/>
        </w:rPr>
        <w:fldChar w:fldCharType="separate"/>
      </w:r>
      <w:r w:rsidR="00D75431">
        <w:rPr>
          <w:rStyle w:val="CaptionChar"/>
        </w:rPr>
        <w:t>2</w:t>
      </w:r>
      <w:r w:rsidR="00D75431">
        <w:rPr>
          <w:rStyle w:val="CaptionChar"/>
        </w:rPr>
        <w:fldChar w:fldCharType="end"/>
      </w:r>
      <w:r w:rsidRPr="00C17AD5">
        <w:rPr>
          <w:rStyle w:val="CaptionChar"/>
        </w:rPr>
        <w:t xml:space="preserve"> </w:t>
      </w:r>
      <w:r>
        <w:rPr>
          <w:rStyle w:val="CaptionChar"/>
        </w:rPr>
        <w:t>Sub-optimal alignment plot</w:t>
      </w:r>
      <w:r w:rsidRPr="00C17AD5">
        <w:rPr>
          <w:rStyle w:val="CaptionChar"/>
        </w:rPr>
        <w:t xml:space="preserve"> from t=1000 to t=1300 </w:t>
      </w:r>
      <w:r>
        <w:rPr>
          <w:rStyle w:val="CaptionChar"/>
        </w:rPr>
        <w:t xml:space="preserve">from </w:t>
      </w:r>
      <w:r w:rsidRPr="00C17AD5">
        <w:rPr>
          <w:rStyle w:val="CaptionChar"/>
        </w:rPr>
        <w:t>a dataset of 4999 values</w:t>
      </w:r>
      <w:bookmarkEnd w:id="78"/>
    </w:p>
    <w:p w14:paraId="2ADB861B" w14:textId="77777777" w:rsidR="00203764" w:rsidRDefault="00203764" w:rsidP="00203764">
      <w:pPr>
        <w:pStyle w:val="BodyText"/>
        <w:rPr>
          <w:rStyle w:val="CaptionChar"/>
        </w:rPr>
      </w:pPr>
      <w:bookmarkStart w:id="79" w:name="_Toc146547336"/>
      <w:r w:rsidRPr="00280F56">
        <w:rPr>
          <w:noProof/>
        </w:rPr>
        <w:drawing>
          <wp:inline distT="0" distB="0" distL="0" distR="0" wp14:anchorId="54F923B5" wp14:editId="74DBC053">
            <wp:extent cx="4762680" cy="2586370"/>
            <wp:effectExtent l="0" t="0" r="0" b="4445"/>
            <wp:docPr id="287573596" name="Picture 2"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42B4936C" w14:textId="350430E5" w:rsidR="00203764" w:rsidRDefault="00203764" w:rsidP="00203764">
      <w:pPr>
        <w:pStyle w:val="BodyText"/>
        <w:rPr>
          <w:rStyle w:val="CaptionChar"/>
        </w:rPr>
      </w:pPr>
      <w:bookmarkStart w:id="80" w:name="_Toc146551677"/>
      <w:r w:rsidRPr="00896FCF">
        <w:rPr>
          <w:rStyle w:val="CaptionChar"/>
        </w:rPr>
        <w:t xml:space="preserve">Figure </w:t>
      </w:r>
      <w:r w:rsidR="00D75431">
        <w:rPr>
          <w:rStyle w:val="CaptionChar"/>
        </w:rPr>
        <w:fldChar w:fldCharType="begin"/>
      </w:r>
      <w:r w:rsidR="00D75431">
        <w:rPr>
          <w:rStyle w:val="CaptionChar"/>
        </w:rPr>
        <w:instrText xml:space="preserve"> STYLEREF 1 \s </w:instrText>
      </w:r>
      <w:r w:rsidR="00D75431">
        <w:rPr>
          <w:rStyle w:val="CaptionChar"/>
        </w:rPr>
        <w:fldChar w:fldCharType="separate"/>
      </w:r>
      <w:r w:rsidR="00D75431">
        <w:rPr>
          <w:rStyle w:val="CaptionChar"/>
        </w:rPr>
        <w:t>3</w:t>
      </w:r>
      <w:r w:rsidR="00D75431">
        <w:rPr>
          <w:rStyle w:val="CaptionChar"/>
        </w:rPr>
        <w:fldChar w:fldCharType="end"/>
      </w:r>
      <w:r w:rsidR="00D75431">
        <w:rPr>
          <w:rStyle w:val="CaptionChar"/>
        </w:rPr>
        <w:t>.</w:t>
      </w:r>
      <w:r w:rsidR="00D75431">
        <w:rPr>
          <w:rStyle w:val="CaptionChar"/>
        </w:rPr>
        <w:fldChar w:fldCharType="begin"/>
      </w:r>
      <w:r w:rsidR="00D75431">
        <w:rPr>
          <w:rStyle w:val="CaptionChar"/>
        </w:rPr>
        <w:instrText xml:space="preserve"> SEQ Figure \* ARABIC \s 1 </w:instrText>
      </w:r>
      <w:r w:rsidR="00D75431">
        <w:rPr>
          <w:rStyle w:val="CaptionChar"/>
        </w:rPr>
        <w:fldChar w:fldCharType="separate"/>
      </w:r>
      <w:r w:rsidR="00D75431">
        <w:rPr>
          <w:rStyle w:val="CaptionChar"/>
        </w:rPr>
        <w:t>3</w:t>
      </w:r>
      <w:r w:rsidR="00D75431">
        <w:rPr>
          <w:rStyle w:val="CaptionChar"/>
        </w:rPr>
        <w:fldChar w:fldCharType="end"/>
      </w:r>
      <w:r w:rsidRPr="00896FCF">
        <w:rPr>
          <w:rStyle w:val="CaptionChar"/>
        </w:rPr>
        <w:t xml:space="preserve"> </w:t>
      </w:r>
      <w:r>
        <w:rPr>
          <w:rStyle w:val="CaptionChar"/>
        </w:rPr>
        <w:t xml:space="preserve">Overall “best-fit” alignment plot showing OK alignment </w:t>
      </w:r>
      <w:bookmarkEnd w:id="79"/>
      <w:bookmarkEnd w:id="80"/>
      <w:r>
        <w:rPr>
          <w:rStyle w:val="CaptionChar"/>
        </w:rPr>
        <w:t>at this level</w:t>
      </w:r>
    </w:p>
    <w:p w14:paraId="2488795E" w14:textId="77777777" w:rsidR="00203764" w:rsidRDefault="00203764" w:rsidP="00203764">
      <w:pPr>
        <w:pStyle w:val="BodyText"/>
      </w:pPr>
      <w:bookmarkStart w:id="81" w:name="_Toc146547337"/>
      <w:r w:rsidRPr="00280F56">
        <w:rPr>
          <w:noProof/>
        </w:rPr>
        <w:lastRenderedPageBreak/>
        <w:drawing>
          <wp:inline distT="0" distB="0" distL="0" distR="0" wp14:anchorId="2D6E2DBC" wp14:editId="76DD4941">
            <wp:extent cx="4524330" cy="2462421"/>
            <wp:effectExtent l="0" t="0" r="0" b="0"/>
            <wp:docPr id="1626400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51236" cy="2477065"/>
                    </a:xfrm>
                    <a:prstGeom prst="rect">
                      <a:avLst/>
                    </a:prstGeom>
                  </pic:spPr>
                </pic:pic>
              </a:graphicData>
            </a:graphic>
          </wp:inline>
        </w:drawing>
      </w:r>
    </w:p>
    <w:p w14:paraId="22A4CA8A" w14:textId="64979D08" w:rsidR="00203764" w:rsidRDefault="00203764" w:rsidP="00203764">
      <w:pPr>
        <w:pStyle w:val="Caption"/>
      </w:pPr>
      <w:bookmarkStart w:id="82" w:name="_Toc146551678"/>
      <w:r w:rsidRPr="00280F56">
        <w:t xml:space="preserve">Figure </w:t>
      </w:r>
      <w:r w:rsidR="00D75431">
        <w:fldChar w:fldCharType="begin"/>
      </w:r>
      <w:r w:rsidR="00D75431">
        <w:instrText xml:space="preserve"> STYLEREF 1 \s </w:instrText>
      </w:r>
      <w:r w:rsidR="00D75431">
        <w:fldChar w:fldCharType="separate"/>
      </w:r>
      <w:r w:rsidR="00D75431">
        <w:t>3</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4</w:t>
      </w:r>
      <w:r w:rsidR="00D75431">
        <w:fldChar w:fldCharType="end"/>
      </w:r>
      <w:r w:rsidRPr="00280F56">
        <w:t xml:space="preserve"> </w:t>
      </w:r>
      <w:r>
        <w:t>“Best-fit” alignment - close up of samples from 100-300</w:t>
      </w:r>
      <w:r w:rsidRPr="00280F56">
        <w:t>.</w:t>
      </w:r>
      <w:bookmarkEnd w:id="81"/>
      <w:bookmarkEnd w:id="82"/>
    </w:p>
    <w:p w14:paraId="26FADD3C" w14:textId="77777777" w:rsidR="00203764" w:rsidRDefault="00203764" w:rsidP="00203764">
      <w:pPr>
        <w:pStyle w:val="BodyText"/>
        <w:rPr>
          <w:rStyle w:val="CaptionChar"/>
        </w:rPr>
      </w:pPr>
      <w:bookmarkStart w:id="83" w:name="_Toc146547338"/>
      <w:r w:rsidRPr="00C17AD5">
        <w:rPr>
          <w:noProof/>
        </w:rPr>
        <w:drawing>
          <wp:inline distT="0" distB="0" distL="0" distR="0" wp14:anchorId="22503927" wp14:editId="7AAD4E6D">
            <wp:extent cx="4567666" cy="2486007"/>
            <wp:effectExtent l="0" t="0" r="4445" b="0"/>
            <wp:docPr id="2118397913" name="Picture 4"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88459" cy="2497324"/>
                    </a:xfrm>
                    <a:prstGeom prst="rect">
                      <a:avLst/>
                    </a:prstGeom>
                  </pic:spPr>
                </pic:pic>
              </a:graphicData>
            </a:graphic>
          </wp:inline>
        </w:drawing>
      </w:r>
    </w:p>
    <w:p w14:paraId="01061D1E" w14:textId="744A821F" w:rsidR="00203764" w:rsidRDefault="00203764" w:rsidP="00203764">
      <w:pPr>
        <w:pStyle w:val="BodyText"/>
        <w:rPr>
          <w:rStyle w:val="CaptionChar"/>
        </w:rPr>
      </w:pPr>
      <w:bookmarkStart w:id="84" w:name="_Toc146551679"/>
      <w:r w:rsidRPr="00C17AD5">
        <w:rPr>
          <w:rStyle w:val="CaptionChar"/>
        </w:rPr>
        <w:t xml:space="preserve">Figure </w:t>
      </w:r>
      <w:r w:rsidR="00D75431">
        <w:rPr>
          <w:rStyle w:val="CaptionChar"/>
        </w:rPr>
        <w:fldChar w:fldCharType="begin"/>
      </w:r>
      <w:r w:rsidR="00D75431">
        <w:rPr>
          <w:rStyle w:val="CaptionChar"/>
        </w:rPr>
        <w:instrText xml:space="preserve"> STYLEREF 1 \s </w:instrText>
      </w:r>
      <w:r w:rsidR="00D75431">
        <w:rPr>
          <w:rStyle w:val="CaptionChar"/>
        </w:rPr>
        <w:fldChar w:fldCharType="separate"/>
      </w:r>
      <w:r w:rsidR="00D75431">
        <w:rPr>
          <w:rStyle w:val="CaptionChar"/>
        </w:rPr>
        <w:t>3</w:t>
      </w:r>
      <w:r w:rsidR="00D75431">
        <w:rPr>
          <w:rStyle w:val="CaptionChar"/>
        </w:rPr>
        <w:fldChar w:fldCharType="end"/>
      </w:r>
      <w:r w:rsidR="00D75431">
        <w:rPr>
          <w:rStyle w:val="CaptionChar"/>
        </w:rPr>
        <w:t>.</w:t>
      </w:r>
      <w:r w:rsidR="00D75431">
        <w:rPr>
          <w:rStyle w:val="CaptionChar"/>
        </w:rPr>
        <w:fldChar w:fldCharType="begin"/>
      </w:r>
      <w:r w:rsidR="00D75431">
        <w:rPr>
          <w:rStyle w:val="CaptionChar"/>
        </w:rPr>
        <w:instrText xml:space="preserve"> SEQ Figure \* ARABIC \s 1 </w:instrText>
      </w:r>
      <w:r w:rsidR="00D75431">
        <w:rPr>
          <w:rStyle w:val="CaptionChar"/>
        </w:rPr>
        <w:fldChar w:fldCharType="separate"/>
      </w:r>
      <w:r w:rsidR="00D75431">
        <w:rPr>
          <w:rStyle w:val="CaptionChar"/>
        </w:rPr>
        <w:t>5</w:t>
      </w:r>
      <w:r w:rsidR="00D75431">
        <w:rPr>
          <w:rStyle w:val="CaptionChar"/>
        </w:rPr>
        <w:fldChar w:fldCharType="end"/>
      </w:r>
      <w:r w:rsidRPr="00C17AD5">
        <w:rPr>
          <w:rStyle w:val="CaptionChar"/>
        </w:rPr>
        <w:t xml:space="preserve"> </w:t>
      </w:r>
      <w:r>
        <w:t xml:space="preserve">“Best-fit” alignment - </w:t>
      </w:r>
      <w:proofErr w:type="gramStart"/>
      <w:r>
        <w:t>close up</w:t>
      </w:r>
      <w:proofErr w:type="gramEnd"/>
      <w:r>
        <w:t xml:space="preserve"> of samples from 100</w:t>
      </w:r>
      <w:r>
        <w:t>0</w:t>
      </w:r>
      <w:r>
        <w:t>-300</w:t>
      </w:r>
      <w:r>
        <w:t>0</w:t>
      </w:r>
      <w:bookmarkEnd w:id="83"/>
      <w:bookmarkEnd w:id="84"/>
      <w:r>
        <w:t>.</w:t>
      </w:r>
    </w:p>
    <w:p w14:paraId="6297C4F7" w14:textId="77777777" w:rsidR="00203764" w:rsidRDefault="00203764" w:rsidP="00203764">
      <w:pPr>
        <w:pStyle w:val="BodyText"/>
      </w:pPr>
      <w:bookmarkStart w:id="85" w:name="_Toc146547339"/>
      <w:r w:rsidRPr="00280F56">
        <w:rPr>
          <w:noProof/>
        </w:rPr>
        <w:drawing>
          <wp:inline distT="0" distB="0" distL="0" distR="0" wp14:anchorId="65A6B3D1" wp14:editId="474D3B75">
            <wp:extent cx="4758347" cy="2589787"/>
            <wp:effectExtent l="0" t="0" r="4445" b="1270"/>
            <wp:docPr id="9352933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bookmarkEnd w:id="85"/>
    </w:p>
    <w:p w14:paraId="736C12FE" w14:textId="5B669E69" w:rsidR="00203764" w:rsidRDefault="00203764" w:rsidP="00203764">
      <w:pPr>
        <w:pStyle w:val="Caption"/>
      </w:pPr>
      <w:bookmarkStart w:id="86" w:name="_Toc146551680"/>
      <w:bookmarkStart w:id="87" w:name="_Toc146547340"/>
      <w:r w:rsidRPr="00280F56">
        <w:t xml:space="preserve">Figure </w:t>
      </w:r>
      <w:r w:rsidR="00D75431">
        <w:fldChar w:fldCharType="begin"/>
      </w:r>
      <w:r w:rsidR="00D75431">
        <w:instrText xml:space="preserve"> STYLEREF 1 \s </w:instrText>
      </w:r>
      <w:r w:rsidR="00D75431">
        <w:fldChar w:fldCharType="separate"/>
      </w:r>
      <w:r w:rsidR="00D75431">
        <w:t>3</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6</w:t>
      </w:r>
      <w:r w:rsidR="00D75431">
        <w:fldChar w:fldCharType="end"/>
      </w:r>
      <w:r w:rsidRPr="00280F56">
        <w:t xml:space="preserve"> </w:t>
      </w:r>
      <w:r>
        <w:t xml:space="preserve">“Best-fit” alignment - close up of samples from </w:t>
      </w:r>
      <w:r w:rsidRPr="00280F56">
        <w:t>3000-3300.</w:t>
      </w:r>
      <w:bookmarkEnd w:id="86"/>
    </w:p>
    <w:p w14:paraId="142188B9" w14:textId="77777777" w:rsidR="00203764" w:rsidRPr="00280F56" w:rsidRDefault="00203764" w:rsidP="00203764">
      <w:pPr>
        <w:pStyle w:val="BodyText"/>
      </w:pPr>
      <w:r w:rsidRPr="00280F56">
        <w:lastRenderedPageBreak/>
        <w:br/>
      </w:r>
      <w:r w:rsidRPr="00280F56">
        <w:rPr>
          <w:noProof/>
        </w:rPr>
        <w:drawing>
          <wp:inline distT="0" distB="0" distL="0" distR="0" wp14:anchorId="78EECBDF" wp14:editId="7C101814">
            <wp:extent cx="4849353" cy="2639318"/>
            <wp:effectExtent l="0" t="0" r="8890" b="8890"/>
            <wp:docPr id="8457836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bookmarkEnd w:id="87"/>
    </w:p>
    <w:p w14:paraId="6586CACA" w14:textId="5F3496CA" w:rsidR="00203764" w:rsidRDefault="00203764" w:rsidP="00203764">
      <w:pPr>
        <w:pStyle w:val="Caption"/>
      </w:pPr>
      <w:bookmarkStart w:id="88" w:name="_Toc146551681"/>
      <w:r w:rsidRPr="00280F56">
        <w:t xml:space="preserve">Figure </w:t>
      </w:r>
      <w:r w:rsidR="00D75431">
        <w:fldChar w:fldCharType="begin"/>
      </w:r>
      <w:r w:rsidR="00D75431">
        <w:instrText xml:space="preserve"> STYLEREF 1 \s </w:instrText>
      </w:r>
      <w:r w:rsidR="00D75431">
        <w:fldChar w:fldCharType="separate"/>
      </w:r>
      <w:r w:rsidR="00D75431">
        <w:t>3</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7</w:t>
      </w:r>
      <w:r w:rsidR="00D75431">
        <w:fldChar w:fldCharType="end"/>
      </w:r>
      <w:r w:rsidRPr="00280F56">
        <w:t xml:space="preserve"> </w:t>
      </w:r>
      <w:r>
        <w:t xml:space="preserve">“Best-fit” alignment - close up of samples from </w:t>
      </w:r>
      <w:r w:rsidRPr="00280F56">
        <w:t>4500-4999.</w:t>
      </w:r>
      <w:bookmarkEnd w:id="88"/>
    </w:p>
    <w:p w14:paraId="4626BF67" w14:textId="389FCF9A" w:rsidR="00203764" w:rsidRPr="00280F56" w:rsidRDefault="00203764" w:rsidP="00203764">
      <w:pPr>
        <w:pStyle w:val="BodyText"/>
      </w:pPr>
      <w:r w:rsidRPr="00896FCF">
        <w:rPr>
          <w:rStyle w:val="BodyTextChar"/>
        </w:rPr>
        <w:t>As can be seen in  Figure</w:t>
      </w:r>
      <w:r>
        <w:rPr>
          <w:rStyle w:val="BodyTextChar"/>
        </w:rPr>
        <w:t>s</w:t>
      </w:r>
      <w:r w:rsidRPr="00896FCF">
        <w:rPr>
          <w:rStyle w:val="BodyTextChar"/>
        </w:rPr>
        <w:t xml:space="preserve"> </w:t>
      </w:r>
      <w:r>
        <w:rPr>
          <w:rStyle w:val="BodyTextChar"/>
        </w:rPr>
        <w:t>3</w:t>
      </w:r>
      <w:r w:rsidRPr="00896FCF">
        <w:rPr>
          <w:rStyle w:val="BodyTextChar"/>
        </w:rPr>
        <w:t xml:space="preserve">.3 to </w:t>
      </w:r>
      <w:r>
        <w:rPr>
          <w:rStyle w:val="BodyTextChar"/>
        </w:rPr>
        <w:t>3</w:t>
      </w:r>
      <w:r w:rsidRPr="00896FCF">
        <w:rPr>
          <w:rStyle w:val="BodyTextChar"/>
        </w:rPr>
        <w:t>.</w:t>
      </w:r>
      <w:r>
        <w:rPr>
          <w:rStyle w:val="BodyTextChar"/>
        </w:rPr>
        <w:t>7,</w:t>
      </w:r>
      <w:r w:rsidRPr="00896FCF">
        <w:rPr>
          <w:rStyle w:val="BodyTextChar"/>
        </w:rPr>
        <w:t xml:space="preserve"> the timing differences between the IMU data and the robot data vary considerably and not in a directly linear manner</w:t>
      </w:r>
      <w:r>
        <w:rPr>
          <w:rStyle w:val="BodyTextChar"/>
        </w:rPr>
        <w:t xml:space="preserve">, however, over the entire dataset they </w:t>
      </w:r>
      <w:r>
        <w:rPr>
          <w:rStyle w:val="BodyTextChar"/>
        </w:rPr>
        <w:t xml:space="preserve">can be made to average </w:t>
      </w:r>
      <w:r>
        <w:rPr>
          <w:rStyle w:val="BodyTextChar"/>
        </w:rPr>
        <w:t>out</w:t>
      </w:r>
      <w:r w:rsidRPr="00896FCF">
        <w:rPr>
          <w:rStyle w:val="BodyTextChar"/>
        </w:rPr>
        <w:t>.</w:t>
      </w:r>
      <w:r w:rsidR="00A34589">
        <w:br/>
      </w:r>
      <w:r>
        <w:br/>
      </w:r>
      <w:r>
        <w:t xml:space="preserve">While it might have been possible to reduce some of these discrepancies by aligning the laptop and </w:t>
      </w:r>
      <w:r w:rsidR="004B080F">
        <w:t>computer</w:t>
      </w:r>
      <w:r>
        <w:t xml:space="preserve"> better, and reducing the number of running processes on both machines, the different processing power of these two machines would almost certain cause some differences between them. It was decided that leaving these discrepancies in the dataset would reflect more of a real</w:t>
      </w:r>
      <w:r w:rsidR="004B080F">
        <w:t>-</w:t>
      </w:r>
      <w:r>
        <w:t xml:space="preserve">world environment as the </w:t>
      </w:r>
      <w:r w:rsidR="004B080F">
        <w:t xml:space="preserve">computer </w:t>
      </w:r>
      <w:r>
        <w:t>is likely to be operating multiple processes at once to control the rover.</w:t>
      </w:r>
    </w:p>
    <w:p w14:paraId="38400C61" w14:textId="215945D0" w:rsidR="00352A0E" w:rsidRDefault="00352A0E">
      <w:r w:rsidRPr="00280F56">
        <w:t xml:space="preserve">Once the data is aligned then the </w:t>
      </w:r>
      <w:r w:rsidR="00E50DA1">
        <w:t>MATLAB</w:t>
      </w:r>
      <w:r w:rsidRPr="00280F56">
        <w:t xml:space="preserve"> command script should be re-run with the values derived and the resulting plots examined</w:t>
      </w:r>
      <w:r w:rsidR="00C160D6">
        <w:t xml:space="preserve"> and analysed</w:t>
      </w:r>
      <w:r w:rsidRPr="00280F56">
        <w:t>.</w:t>
      </w:r>
    </w:p>
    <w:p w14:paraId="2E65C4A7" w14:textId="77777777" w:rsidR="00352A0E" w:rsidRDefault="00352A0E"/>
    <w:p w14:paraId="36FD0458" w14:textId="4F38F5BD" w:rsidR="00352A0E" w:rsidRDefault="00352A0E">
      <w:pPr>
        <w:rPr>
          <w:rFonts w:ascii="Calibri" w:hAnsi="Calibri"/>
          <w:szCs w:val="20"/>
        </w:rPr>
      </w:pPr>
      <w:r w:rsidRPr="00280F56">
        <w:t xml:space="preserve">The script provides a section at the top of the file to specify captured data filenames and the </w:t>
      </w:r>
      <w:r w:rsidR="00347356">
        <w:t xml:space="preserve">amount of data sample in the </w:t>
      </w:r>
      <w:r w:rsidRPr="00280F56">
        <w:t>sequence.</w:t>
      </w:r>
      <w:r w:rsidRPr="00280F56">
        <w:br/>
        <w:t xml:space="preserve">Another section (approximately line 150) is where the </w:t>
      </w:r>
      <w:r w:rsidR="00347356">
        <w:t>data sample numbers</w:t>
      </w:r>
      <w:r w:rsidRPr="00280F56">
        <w:t xml:space="preserve"> </w:t>
      </w:r>
      <w:r w:rsidR="00347356">
        <w:t xml:space="preserve">of </w:t>
      </w:r>
      <w:r w:rsidRPr="00280F56">
        <w:t xml:space="preserve">initial movement of the camera </w:t>
      </w:r>
      <w:r>
        <w:t>IMU</w:t>
      </w:r>
      <w:r w:rsidRPr="00280F56">
        <w:t xml:space="preserve"> and robot arm and the robot line offset value are entered.</w:t>
      </w:r>
    </w:p>
    <w:p w14:paraId="4E66FA05" w14:textId="25C47D28" w:rsidR="008850A6" w:rsidRPr="00280F56" w:rsidRDefault="00E83D5F" w:rsidP="00352A0E">
      <w:pPr>
        <w:pStyle w:val="Caption"/>
        <w:rPr>
          <w:noProof w:val="0"/>
        </w:rPr>
      </w:pPr>
      <w:bookmarkStart w:id="89" w:name="_Toc146720816"/>
      <w:r w:rsidRPr="00280F56">
        <w:rPr>
          <w:noProof w:val="0"/>
        </w:rPr>
        <w:t xml:space="preserve">Table </w:t>
      </w:r>
      <w:r w:rsidR="001D6978">
        <w:rPr>
          <w:noProof w:val="0"/>
        </w:rPr>
        <w:fldChar w:fldCharType="begin"/>
      </w:r>
      <w:r w:rsidR="001D6978">
        <w:rPr>
          <w:noProof w:val="0"/>
        </w:rPr>
        <w:instrText xml:space="preserve"> STYLEREF 1 \s </w:instrText>
      </w:r>
      <w:r w:rsidR="001D6978">
        <w:rPr>
          <w:noProof w:val="0"/>
        </w:rPr>
        <w:fldChar w:fldCharType="separate"/>
      </w:r>
      <w:r w:rsidR="001D6978">
        <w:t>3</w:t>
      </w:r>
      <w:r w:rsidR="001D6978">
        <w:rPr>
          <w:noProof w:val="0"/>
        </w:rPr>
        <w:fldChar w:fldCharType="end"/>
      </w:r>
      <w:r w:rsidR="001D6978">
        <w:rPr>
          <w:noProof w:val="0"/>
        </w:rPr>
        <w:t>.</w:t>
      </w:r>
      <w:r w:rsidR="001D6978">
        <w:rPr>
          <w:noProof w:val="0"/>
        </w:rPr>
        <w:fldChar w:fldCharType="begin"/>
      </w:r>
      <w:r w:rsidR="001D6978">
        <w:rPr>
          <w:noProof w:val="0"/>
        </w:rPr>
        <w:instrText xml:space="preserve"> SEQ Table \* ARABIC \s 1 </w:instrText>
      </w:r>
      <w:r w:rsidR="001D6978">
        <w:rPr>
          <w:noProof w:val="0"/>
        </w:rPr>
        <w:fldChar w:fldCharType="separate"/>
      </w:r>
      <w:r w:rsidR="001D6978">
        <w:t>3</w:t>
      </w:r>
      <w:r w:rsidR="001D6978">
        <w:rPr>
          <w:noProof w:val="0"/>
        </w:rPr>
        <w:fldChar w:fldCharType="end"/>
      </w:r>
      <w:r w:rsidRPr="00280F56">
        <w:rPr>
          <w:noProof w:val="0"/>
        </w:rPr>
        <w:t xml:space="preserve"> Angles of movement per motion test</w:t>
      </w:r>
      <w:bookmarkEnd w:id="77"/>
      <w:bookmarkEnd w:id="89"/>
    </w:p>
    <w:tbl>
      <w:tblPr>
        <w:tblStyle w:val="TableGrid"/>
        <w:tblW w:w="0" w:type="auto"/>
        <w:tblLook w:val="04A0" w:firstRow="1" w:lastRow="0" w:firstColumn="1" w:lastColumn="0" w:noHBand="0" w:noVBand="1"/>
      </w:tblPr>
      <w:tblGrid>
        <w:gridCol w:w="887"/>
        <w:gridCol w:w="716"/>
        <w:gridCol w:w="852"/>
        <w:gridCol w:w="889"/>
        <w:gridCol w:w="832"/>
        <w:gridCol w:w="854"/>
        <w:gridCol w:w="832"/>
        <w:gridCol w:w="832"/>
        <w:gridCol w:w="848"/>
        <w:gridCol w:w="797"/>
        <w:gridCol w:w="722"/>
      </w:tblGrid>
      <w:tr w:rsidR="005B508B" w:rsidRPr="00280F56" w14:paraId="38A7E6DF" w14:textId="32C751FF" w:rsidTr="005B508B">
        <w:tc>
          <w:tcPr>
            <w:tcW w:w="879" w:type="dxa"/>
          </w:tcPr>
          <w:p w14:paraId="714A5C68" w14:textId="24CF9CFF" w:rsidR="005B508B" w:rsidRPr="00280F56" w:rsidRDefault="005B508B" w:rsidP="008850A6">
            <w:r w:rsidRPr="00280F56">
              <w:t>Move</w:t>
            </w:r>
          </w:p>
        </w:tc>
        <w:tc>
          <w:tcPr>
            <w:tcW w:w="744" w:type="dxa"/>
          </w:tcPr>
          <w:p w14:paraId="4CC806A1" w14:textId="6D89E6D6" w:rsidR="005B508B" w:rsidRPr="00280F56" w:rsidRDefault="005B508B" w:rsidP="008850A6">
            <w:pPr>
              <w:jc w:val="center"/>
            </w:pPr>
            <w:r w:rsidRPr="00280F56">
              <w:t>Pos1</w:t>
            </w:r>
            <w:r w:rsidRPr="00280F56">
              <w:br/>
            </w:r>
            <w:proofErr w:type="gramStart"/>
            <w:r w:rsidRPr="00280F56">
              <w:t>Roll :</w:t>
            </w:r>
            <w:proofErr w:type="gramEnd"/>
            <w:r w:rsidRPr="00280F56">
              <w:t xml:space="preserve"> Pitch</w:t>
            </w:r>
          </w:p>
        </w:tc>
        <w:tc>
          <w:tcPr>
            <w:tcW w:w="890" w:type="dxa"/>
          </w:tcPr>
          <w:p w14:paraId="30B32A47" w14:textId="1180C2D3" w:rsidR="005B508B" w:rsidRPr="00280F56" w:rsidRDefault="005B508B" w:rsidP="008850A6">
            <w:pPr>
              <w:jc w:val="center"/>
            </w:pPr>
            <w:r w:rsidRPr="00280F56">
              <w:t>Pos2</w:t>
            </w:r>
            <w:r w:rsidRPr="00280F56">
              <w:br/>
              <w:t xml:space="preserve">Roll </w:t>
            </w:r>
            <w:r w:rsidRPr="00280F56">
              <w:br/>
              <w:t>:</w:t>
            </w:r>
            <w:r w:rsidRPr="00280F56">
              <w:br/>
              <w:t xml:space="preserve"> Pitch</w:t>
            </w:r>
          </w:p>
        </w:tc>
        <w:tc>
          <w:tcPr>
            <w:tcW w:w="889" w:type="dxa"/>
          </w:tcPr>
          <w:p w14:paraId="6469ACD3" w14:textId="1AC0B31E" w:rsidR="005B508B" w:rsidRPr="00280F56" w:rsidRDefault="005B508B" w:rsidP="008850A6">
            <w:pPr>
              <w:jc w:val="center"/>
            </w:pPr>
            <w:r w:rsidRPr="00280F56">
              <w:t xml:space="preserve">Pos </w:t>
            </w:r>
            <w:r w:rsidRPr="00280F56">
              <w:br/>
              <w:t>3</w:t>
            </w:r>
            <w:r w:rsidRPr="00280F56">
              <w:br/>
              <w:t>Roll</w:t>
            </w:r>
            <w:r w:rsidRPr="00280F56">
              <w:br/>
              <w:t xml:space="preserve"> : Pitch</w:t>
            </w:r>
          </w:p>
        </w:tc>
        <w:tc>
          <w:tcPr>
            <w:tcW w:w="889" w:type="dxa"/>
          </w:tcPr>
          <w:p w14:paraId="4517FBFC" w14:textId="32CBD782" w:rsidR="005B508B" w:rsidRPr="00280F56" w:rsidRDefault="005B508B" w:rsidP="008850A6">
            <w:pPr>
              <w:jc w:val="center"/>
            </w:pPr>
            <w:r w:rsidRPr="00280F56">
              <w:t>Pos</w:t>
            </w:r>
            <w:r w:rsidRPr="00280F56">
              <w:br/>
              <w:t>4</w:t>
            </w:r>
            <w:r w:rsidRPr="00280F56">
              <w:br/>
              <w:t xml:space="preserve">Roll </w:t>
            </w:r>
            <w:r w:rsidRPr="00280F56">
              <w:br/>
              <w:t>:</w:t>
            </w:r>
            <w:r w:rsidRPr="00280F56">
              <w:br/>
              <w:t>Pitch</w:t>
            </w:r>
          </w:p>
        </w:tc>
        <w:tc>
          <w:tcPr>
            <w:tcW w:w="889" w:type="dxa"/>
          </w:tcPr>
          <w:p w14:paraId="442ACA83" w14:textId="0D91E6F1" w:rsidR="005B508B" w:rsidRPr="00280F56" w:rsidRDefault="005B508B" w:rsidP="008850A6">
            <w:pPr>
              <w:jc w:val="center"/>
            </w:pPr>
            <w:r w:rsidRPr="00280F56">
              <w:t>Pos</w:t>
            </w:r>
            <w:r w:rsidRPr="00280F56">
              <w:br/>
              <w:t>5</w:t>
            </w:r>
            <w:r w:rsidRPr="00280F56">
              <w:br/>
              <w:t>Roll</w:t>
            </w:r>
            <w:r w:rsidRPr="00280F56">
              <w:br/>
              <w:t>:Pitch</w:t>
            </w:r>
          </w:p>
        </w:tc>
        <w:tc>
          <w:tcPr>
            <w:tcW w:w="889" w:type="dxa"/>
          </w:tcPr>
          <w:p w14:paraId="457E0ABF" w14:textId="103005CD" w:rsidR="005B508B" w:rsidRPr="00280F56" w:rsidRDefault="005B508B" w:rsidP="008850A6">
            <w:pPr>
              <w:jc w:val="center"/>
            </w:pPr>
            <w:r w:rsidRPr="00280F56">
              <w:t>Pos</w:t>
            </w:r>
            <w:r w:rsidRPr="00280F56">
              <w:br/>
              <w:t>6</w:t>
            </w:r>
            <w:r w:rsidRPr="00280F56">
              <w:br/>
              <w:t>Roll</w:t>
            </w:r>
            <w:r w:rsidRPr="00280F56">
              <w:br/>
              <w:t>:</w:t>
            </w:r>
            <w:r w:rsidRPr="00280F56">
              <w:br/>
              <w:t>Pitch</w:t>
            </w:r>
          </w:p>
        </w:tc>
        <w:tc>
          <w:tcPr>
            <w:tcW w:w="889" w:type="dxa"/>
          </w:tcPr>
          <w:p w14:paraId="7D7275E9" w14:textId="503C0C70" w:rsidR="005B508B" w:rsidRPr="00280F56" w:rsidRDefault="005B508B" w:rsidP="008850A6">
            <w:pPr>
              <w:jc w:val="center"/>
            </w:pPr>
            <w:r w:rsidRPr="00280F56">
              <w:t>Pos</w:t>
            </w:r>
            <w:r w:rsidRPr="00280F56">
              <w:br/>
              <w:t>7</w:t>
            </w:r>
            <w:r w:rsidRPr="00280F56">
              <w:br/>
              <w:t>Roll</w:t>
            </w:r>
            <w:r w:rsidRPr="00280F56">
              <w:br/>
              <w:t>:</w:t>
            </w:r>
            <w:r w:rsidRPr="00280F56">
              <w:br/>
              <w:t>Pitch</w:t>
            </w:r>
          </w:p>
        </w:tc>
        <w:tc>
          <w:tcPr>
            <w:tcW w:w="941" w:type="dxa"/>
          </w:tcPr>
          <w:p w14:paraId="6EA2A593" w14:textId="242BA49F" w:rsidR="005B508B" w:rsidRPr="00280F56" w:rsidRDefault="005B508B" w:rsidP="008850A6">
            <w:pPr>
              <w:jc w:val="center"/>
            </w:pPr>
            <w:r w:rsidRPr="00280F56">
              <w:t>Pos</w:t>
            </w:r>
            <w:r w:rsidRPr="00280F56">
              <w:br/>
              <w:t>8</w:t>
            </w:r>
            <w:r w:rsidRPr="00280F56">
              <w:br/>
            </w:r>
            <w:proofErr w:type="gramStart"/>
            <w:r w:rsidRPr="00280F56">
              <w:t>Roll :</w:t>
            </w:r>
            <w:proofErr w:type="gramEnd"/>
            <w:r w:rsidRPr="00280F56">
              <w:t xml:space="preserve"> Pitch</w:t>
            </w:r>
          </w:p>
        </w:tc>
        <w:tc>
          <w:tcPr>
            <w:tcW w:w="835" w:type="dxa"/>
          </w:tcPr>
          <w:p w14:paraId="2C2C9504" w14:textId="472D1F22" w:rsidR="005B508B" w:rsidRPr="00280F56" w:rsidRDefault="005B508B" w:rsidP="005B508B">
            <w:pPr>
              <w:jc w:val="center"/>
            </w:pPr>
            <w:r w:rsidRPr="00280F56">
              <w:t>Pos</w:t>
            </w:r>
            <w:r w:rsidRPr="00280F56">
              <w:br/>
              <w:t xml:space="preserve"> 9</w:t>
            </w:r>
            <w:r w:rsidRPr="00280F56">
              <w:br/>
              <w:t>Roll</w:t>
            </w:r>
            <w:r w:rsidRPr="00280F56">
              <w:br/>
              <w:t>:Pitch</w:t>
            </w:r>
          </w:p>
        </w:tc>
        <w:tc>
          <w:tcPr>
            <w:tcW w:w="327" w:type="dxa"/>
          </w:tcPr>
          <w:p w14:paraId="23A1734A" w14:textId="0EBE975E" w:rsidR="005B508B" w:rsidRPr="00280F56" w:rsidRDefault="005B508B" w:rsidP="008850A6">
            <w:pPr>
              <w:jc w:val="center"/>
            </w:pPr>
            <w:r w:rsidRPr="00280F56">
              <w:t>Pos</w:t>
            </w:r>
            <w:r w:rsidRPr="00280F56">
              <w:br/>
              <w:t xml:space="preserve"> 10</w:t>
            </w:r>
            <w:r w:rsidRPr="00280F56">
              <w:br/>
              <w:t>Roll</w:t>
            </w:r>
            <w:r w:rsidRPr="00280F56">
              <w:br/>
              <w:t>:Pitch</w:t>
            </w:r>
          </w:p>
        </w:tc>
      </w:tr>
      <w:tr w:rsidR="005B508B" w:rsidRPr="00280F56" w14:paraId="13C165BE" w14:textId="03D09496" w:rsidTr="005B508B">
        <w:tc>
          <w:tcPr>
            <w:tcW w:w="879" w:type="dxa"/>
          </w:tcPr>
          <w:p w14:paraId="1C50C657" w14:textId="0A00B128" w:rsidR="005B508B" w:rsidRPr="00280F56" w:rsidRDefault="005B508B" w:rsidP="008850A6">
            <w:r w:rsidRPr="00280F56">
              <w:t>Roll</w:t>
            </w:r>
          </w:p>
        </w:tc>
        <w:tc>
          <w:tcPr>
            <w:tcW w:w="744" w:type="dxa"/>
          </w:tcPr>
          <w:p w14:paraId="61D5BC76" w14:textId="2BD3B865" w:rsidR="005B508B" w:rsidRPr="00280F56" w:rsidRDefault="005B508B" w:rsidP="008850A6">
            <w:pPr>
              <w:jc w:val="center"/>
            </w:pPr>
            <w:proofErr w:type="gramStart"/>
            <w:r w:rsidRPr="00280F56">
              <w:t>0 :</w:t>
            </w:r>
            <w:proofErr w:type="gramEnd"/>
            <w:r w:rsidRPr="00280F56">
              <w:t xml:space="preserve"> 0</w:t>
            </w:r>
          </w:p>
        </w:tc>
        <w:tc>
          <w:tcPr>
            <w:tcW w:w="890" w:type="dxa"/>
          </w:tcPr>
          <w:p w14:paraId="5FABF84C" w14:textId="0DC0D8E2" w:rsidR="005B508B" w:rsidRPr="00280F56" w:rsidRDefault="005B508B" w:rsidP="008850A6">
            <w:pPr>
              <w:jc w:val="center"/>
            </w:pPr>
            <w:r w:rsidRPr="00280F56">
              <w:t>-.7854: 0</w:t>
            </w:r>
          </w:p>
        </w:tc>
        <w:tc>
          <w:tcPr>
            <w:tcW w:w="889" w:type="dxa"/>
          </w:tcPr>
          <w:p w14:paraId="636157FE" w14:textId="1E576C19" w:rsidR="005B508B" w:rsidRPr="00280F56" w:rsidRDefault="005B508B" w:rsidP="008850A6">
            <w:pPr>
              <w:jc w:val="center"/>
            </w:pPr>
            <w:r w:rsidRPr="00280F56">
              <w:t>-1.047: 0</w:t>
            </w:r>
          </w:p>
        </w:tc>
        <w:tc>
          <w:tcPr>
            <w:tcW w:w="889" w:type="dxa"/>
          </w:tcPr>
          <w:p w14:paraId="2879AA0E" w14:textId="73F0944F" w:rsidR="005B508B" w:rsidRPr="00280F56" w:rsidRDefault="005B508B" w:rsidP="008850A6">
            <w:pPr>
              <w:jc w:val="center"/>
            </w:pPr>
            <w:r w:rsidRPr="00280F56">
              <w:t>Loop</w:t>
            </w:r>
            <w:r w:rsidRPr="00280F56">
              <w:br/>
              <w:t xml:space="preserve"> x 5</w:t>
            </w:r>
          </w:p>
        </w:tc>
        <w:tc>
          <w:tcPr>
            <w:tcW w:w="889" w:type="dxa"/>
          </w:tcPr>
          <w:p w14:paraId="5E7D9B73" w14:textId="1ADACFE7" w:rsidR="005B508B" w:rsidRPr="00280F56" w:rsidRDefault="005B508B" w:rsidP="008850A6">
            <w:pPr>
              <w:jc w:val="center"/>
            </w:pPr>
            <w:proofErr w:type="spellStart"/>
            <w:r w:rsidRPr="00280F56">
              <w:t>LoopA</w:t>
            </w:r>
            <w:proofErr w:type="spellEnd"/>
            <w:r w:rsidRPr="00280F56">
              <w:t xml:space="preserve"> </w:t>
            </w:r>
            <w:proofErr w:type="gramStart"/>
            <w:r w:rsidRPr="00280F56">
              <w:t>1.047 :</w:t>
            </w:r>
            <w:proofErr w:type="gramEnd"/>
            <w:r w:rsidRPr="00280F56">
              <w:t xml:space="preserve"> 0</w:t>
            </w:r>
          </w:p>
        </w:tc>
        <w:tc>
          <w:tcPr>
            <w:tcW w:w="889" w:type="dxa"/>
          </w:tcPr>
          <w:p w14:paraId="34C4CE1F" w14:textId="57669C12" w:rsidR="005B508B" w:rsidRPr="00280F56" w:rsidRDefault="005B508B" w:rsidP="008850A6">
            <w:pPr>
              <w:jc w:val="center"/>
            </w:pPr>
            <w:r w:rsidRPr="00280F56">
              <w:t>Loop B</w:t>
            </w:r>
            <w:r w:rsidRPr="00280F56">
              <w:br/>
              <w:t>-1.</w:t>
            </w:r>
            <w:proofErr w:type="gramStart"/>
            <w:r w:rsidRPr="00280F56">
              <w:t>047 :</w:t>
            </w:r>
            <w:proofErr w:type="gramEnd"/>
            <w:r w:rsidRPr="00280F56">
              <w:t xml:space="preserve"> 0</w:t>
            </w:r>
          </w:p>
        </w:tc>
        <w:tc>
          <w:tcPr>
            <w:tcW w:w="889" w:type="dxa"/>
          </w:tcPr>
          <w:p w14:paraId="610C26F6" w14:textId="5E0AB69B" w:rsidR="005B508B" w:rsidRPr="00280F56" w:rsidRDefault="005B508B" w:rsidP="008850A6">
            <w:pPr>
              <w:jc w:val="center"/>
            </w:pPr>
          </w:p>
        </w:tc>
        <w:tc>
          <w:tcPr>
            <w:tcW w:w="941" w:type="dxa"/>
          </w:tcPr>
          <w:p w14:paraId="347DC7F0" w14:textId="5FC32FB9" w:rsidR="005B508B" w:rsidRPr="00280F56" w:rsidRDefault="005B508B" w:rsidP="008850A6">
            <w:pPr>
              <w:jc w:val="center"/>
            </w:pPr>
          </w:p>
        </w:tc>
        <w:tc>
          <w:tcPr>
            <w:tcW w:w="835" w:type="dxa"/>
          </w:tcPr>
          <w:p w14:paraId="2DD323AD" w14:textId="77777777" w:rsidR="005B508B" w:rsidRPr="00280F56" w:rsidRDefault="005B508B" w:rsidP="008850A6">
            <w:pPr>
              <w:jc w:val="center"/>
            </w:pPr>
          </w:p>
        </w:tc>
        <w:tc>
          <w:tcPr>
            <w:tcW w:w="327" w:type="dxa"/>
          </w:tcPr>
          <w:p w14:paraId="73E0E288" w14:textId="77777777" w:rsidR="005B508B" w:rsidRPr="00280F56" w:rsidRDefault="005B508B" w:rsidP="008850A6">
            <w:pPr>
              <w:jc w:val="center"/>
            </w:pPr>
          </w:p>
        </w:tc>
      </w:tr>
      <w:tr w:rsidR="005B508B" w:rsidRPr="00280F56" w14:paraId="29C55237" w14:textId="155F6369" w:rsidTr="005B508B">
        <w:tc>
          <w:tcPr>
            <w:tcW w:w="879" w:type="dxa"/>
          </w:tcPr>
          <w:p w14:paraId="7D68F121" w14:textId="5C71C264" w:rsidR="005B508B" w:rsidRPr="00280F56" w:rsidRDefault="005B508B" w:rsidP="008850A6">
            <w:r w:rsidRPr="00280F56">
              <w:lastRenderedPageBreak/>
              <w:t>Pitch</w:t>
            </w:r>
          </w:p>
        </w:tc>
        <w:tc>
          <w:tcPr>
            <w:tcW w:w="744" w:type="dxa"/>
          </w:tcPr>
          <w:p w14:paraId="3DF7674A" w14:textId="75FFF99A" w:rsidR="005B508B" w:rsidRPr="00280F56" w:rsidRDefault="005B508B" w:rsidP="008850A6">
            <w:pPr>
              <w:jc w:val="center"/>
            </w:pPr>
            <w:proofErr w:type="gramStart"/>
            <w:r w:rsidRPr="00280F56">
              <w:t>0 :</w:t>
            </w:r>
            <w:proofErr w:type="gramEnd"/>
            <w:r w:rsidRPr="00280F56">
              <w:t xml:space="preserve"> 0</w:t>
            </w:r>
          </w:p>
        </w:tc>
        <w:tc>
          <w:tcPr>
            <w:tcW w:w="890" w:type="dxa"/>
          </w:tcPr>
          <w:p w14:paraId="574255BA" w14:textId="3A4D1D95" w:rsidR="005B508B" w:rsidRPr="00280F56" w:rsidRDefault="005B508B" w:rsidP="008850A6">
            <w:pPr>
              <w:jc w:val="center"/>
            </w:pPr>
            <w:r w:rsidRPr="00280F56">
              <w:t>0</w:t>
            </w:r>
            <w:r w:rsidR="00724ED0" w:rsidRPr="00280F56">
              <w:br/>
            </w:r>
            <w:r w:rsidRPr="00280F56">
              <w:t>: .5236</w:t>
            </w:r>
          </w:p>
        </w:tc>
        <w:tc>
          <w:tcPr>
            <w:tcW w:w="889" w:type="dxa"/>
          </w:tcPr>
          <w:p w14:paraId="26DFA43A" w14:textId="6F4EDF7F" w:rsidR="005B508B" w:rsidRPr="00280F56" w:rsidRDefault="005B508B" w:rsidP="008850A6">
            <w:pPr>
              <w:jc w:val="center"/>
            </w:pPr>
            <w:r w:rsidRPr="00280F56">
              <w:t>0</w:t>
            </w:r>
            <w:r w:rsidR="00724ED0" w:rsidRPr="00280F56">
              <w:br/>
            </w:r>
            <w:r w:rsidRPr="00280F56">
              <w:t>:0.7854</w:t>
            </w:r>
          </w:p>
        </w:tc>
        <w:tc>
          <w:tcPr>
            <w:tcW w:w="889" w:type="dxa"/>
          </w:tcPr>
          <w:p w14:paraId="6CAC0EDF" w14:textId="35BF4E53" w:rsidR="005B508B" w:rsidRPr="00280F56" w:rsidRDefault="005B508B" w:rsidP="008850A6">
            <w:pPr>
              <w:jc w:val="center"/>
            </w:pPr>
            <w:r w:rsidRPr="00280F56">
              <w:t>0</w:t>
            </w:r>
            <w:r w:rsidR="00724ED0" w:rsidRPr="00280F56">
              <w:br/>
            </w:r>
            <w:r w:rsidRPr="00280F56">
              <w:t>:</w:t>
            </w:r>
            <w:r w:rsidR="00724ED0" w:rsidRPr="00280F56">
              <w:br/>
            </w:r>
            <w:r w:rsidRPr="00280F56">
              <w:t>1.047</w:t>
            </w:r>
          </w:p>
        </w:tc>
        <w:tc>
          <w:tcPr>
            <w:tcW w:w="889" w:type="dxa"/>
          </w:tcPr>
          <w:p w14:paraId="1FC37DFF" w14:textId="072C9222" w:rsidR="005B508B" w:rsidRPr="00280F56" w:rsidRDefault="005B508B" w:rsidP="008850A6">
            <w:pPr>
              <w:jc w:val="center"/>
            </w:pPr>
            <w:r w:rsidRPr="00280F56">
              <w:t>0</w:t>
            </w:r>
            <w:r w:rsidR="00724ED0" w:rsidRPr="00280F56">
              <w:br/>
            </w:r>
            <w:r w:rsidRPr="00280F56">
              <w:t>:</w:t>
            </w:r>
            <w:r w:rsidRPr="00280F56">
              <w:br/>
              <w:t>-.5236</w:t>
            </w:r>
          </w:p>
        </w:tc>
        <w:tc>
          <w:tcPr>
            <w:tcW w:w="889" w:type="dxa"/>
          </w:tcPr>
          <w:p w14:paraId="75C4D968" w14:textId="3B74C1E8" w:rsidR="005B508B" w:rsidRPr="00280F56" w:rsidRDefault="005B508B" w:rsidP="008850A6">
            <w:pPr>
              <w:jc w:val="center"/>
            </w:pPr>
            <w:r w:rsidRPr="00280F56">
              <w:t>0</w:t>
            </w:r>
            <w:r w:rsidR="00724ED0" w:rsidRPr="00280F56">
              <w:br/>
            </w:r>
            <w:r w:rsidRPr="00280F56">
              <w:t>:</w:t>
            </w:r>
            <w:r w:rsidR="00724ED0" w:rsidRPr="00280F56">
              <w:br/>
            </w:r>
            <w:r w:rsidRPr="00280F56">
              <w:t>-.785</w:t>
            </w:r>
            <w:r w:rsidR="00724ED0" w:rsidRPr="00280F56">
              <w:t>4</w:t>
            </w:r>
          </w:p>
        </w:tc>
        <w:tc>
          <w:tcPr>
            <w:tcW w:w="889" w:type="dxa"/>
          </w:tcPr>
          <w:p w14:paraId="64B79377" w14:textId="093FC6E3" w:rsidR="005B508B" w:rsidRPr="00280F56" w:rsidRDefault="005B508B" w:rsidP="008850A6">
            <w:pPr>
              <w:jc w:val="center"/>
            </w:pPr>
            <w:proofErr w:type="gramStart"/>
            <w:r w:rsidRPr="00280F56">
              <w:t>0 :</w:t>
            </w:r>
            <w:proofErr w:type="gramEnd"/>
            <w:r w:rsidRPr="00280F56">
              <w:t xml:space="preserve"> -.1047</w:t>
            </w:r>
          </w:p>
        </w:tc>
        <w:tc>
          <w:tcPr>
            <w:tcW w:w="941" w:type="dxa"/>
          </w:tcPr>
          <w:p w14:paraId="44CCDD9D" w14:textId="77777777" w:rsidR="005B508B" w:rsidRPr="00280F56" w:rsidRDefault="005B508B" w:rsidP="008850A6">
            <w:pPr>
              <w:jc w:val="center"/>
            </w:pPr>
          </w:p>
        </w:tc>
        <w:tc>
          <w:tcPr>
            <w:tcW w:w="835" w:type="dxa"/>
          </w:tcPr>
          <w:p w14:paraId="2F4A9CA0" w14:textId="77777777" w:rsidR="005B508B" w:rsidRPr="00280F56" w:rsidRDefault="005B508B" w:rsidP="008850A6">
            <w:pPr>
              <w:jc w:val="center"/>
            </w:pPr>
          </w:p>
        </w:tc>
        <w:tc>
          <w:tcPr>
            <w:tcW w:w="327" w:type="dxa"/>
          </w:tcPr>
          <w:p w14:paraId="07756B1F" w14:textId="77777777" w:rsidR="005B508B" w:rsidRPr="00280F56" w:rsidRDefault="005B508B" w:rsidP="008850A6">
            <w:pPr>
              <w:jc w:val="center"/>
            </w:pPr>
          </w:p>
        </w:tc>
      </w:tr>
      <w:tr w:rsidR="005B508B" w:rsidRPr="00280F56" w14:paraId="7FF1142C" w14:textId="3E9B2BAD" w:rsidTr="005B508B">
        <w:tc>
          <w:tcPr>
            <w:tcW w:w="879" w:type="dxa"/>
          </w:tcPr>
          <w:p w14:paraId="030D9EF4" w14:textId="3CC7C04E" w:rsidR="005B508B" w:rsidRPr="00280F56" w:rsidRDefault="005B508B" w:rsidP="008850A6">
            <w:r w:rsidRPr="00280F56">
              <w:t>Mixed</w:t>
            </w:r>
            <w:r w:rsidR="00724ED0" w:rsidRPr="00280F56">
              <w:t>1</w:t>
            </w:r>
          </w:p>
        </w:tc>
        <w:tc>
          <w:tcPr>
            <w:tcW w:w="744" w:type="dxa"/>
          </w:tcPr>
          <w:p w14:paraId="3C97B44F" w14:textId="7783ABF0" w:rsidR="005B508B" w:rsidRPr="00280F56" w:rsidRDefault="005B508B" w:rsidP="008850A6">
            <w:pPr>
              <w:jc w:val="center"/>
            </w:pPr>
            <w:r w:rsidRPr="00280F56">
              <w:t xml:space="preserve">0 </w:t>
            </w:r>
            <w:r w:rsidRPr="00280F56">
              <w:br/>
              <w:t>:</w:t>
            </w:r>
            <w:r w:rsidRPr="00280F56">
              <w:br/>
              <w:t>0</w:t>
            </w:r>
          </w:p>
        </w:tc>
        <w:tc>
          <w:tcPr>
            <w:tcW w:w="890" w:type="dxa"/>
          </w:tcPr>
          <w:p w14:paraId="22ED00FD" w14:textId="6D6B0D89" w:rsidR="005B508B" w:rsidRPr="00280F56" w:rsidRDefault="005B508B" w:rsidP="008850A6">
            <w:pPr>
              <w:jc w:val="center"/>
            </w:pPr>
            <w:r w:rsidRPr="00280F56">
              <w:t>.2618</w:t>
            </w:r>
            <w:r w:rsidRPr="00280F56">
              <w:br/>
              <w:t>:</w:t>
            </w:r>
            <w:r w:rsidR="00724ED0" w:rsidRPr="00280F56">
              <w:br/>
            </w:r>
            <w:r w:rsidRPr="00280F56">
              <w:t>.5236</w:t>
            </w:r>
          </w:p>
        </w:tc>
        <w:tc>
          <w:tcPr>
            <w:tcW w:w="889" w:type="dxa"/>
          </w:tcPr>
          <w:p w14:paraId="794B9C8F" w14:textId="3EF323AD" w:rsidR="005B508B" w:rsidRPr="00280F56" w:rsidRDefault="005B508B" w:rsidP="008850A6">
            <w:pPr>
              <w:jc w:val="center"/>
            </w:pPr>
            <w:r w:rsidRPr="00280F56">
              <w:t>.5236</w:t>
            </w:r>
            <w:r w:rsidRPr="00280F56">
              <w:br/>
              <w:t>:</w:t>
            </w:r>
            <w:r w:rsidR="00724ED0" w:rsidRPr="00280F56">
              <w:br/>
            </w:r>
            <w:r w:rsidRPr="00280F56">
              <w:t>.7854</w:t>
            </w:r>
          </w:p>
        </w:tc>
        <w:tc>
          <w:tcPr>
            <w:tcW w:w="889" w:type="dxa"/>
          </w:tcPr>
          <w:p w14:paraId="64C2120F" w14:textId="36C977D3" w:rsidR="005B508B" w:rsidRPr="00280F56" w:rsidRDefault="005B508B" w:rsidP="008850A6">
            <w:pPr>
              <w:jc w:val="center"/>
            </w:pPr>
            <w:r w:rsidRPr="00280F56">
              <w:t>.7854</w:t>
            </w:r>
            <w:r w:rsidRPr="00280F56">
              <w:br/>
              <w:t>:  .5236</w:t>
            </w:r>
          </w:p>
        </w:tc>
        <w:tc>
          <w:tcPr>
            <w:tcW w:w="889" w:type="dxa"/>
          </w:tcPr>
          <w:p w14:paraId="043BA9E3" w14:textId="10AC74B3" w:rsidR="005B508B" w:rsidRPr="00280F56" w:rsidRDefault="005B508B" w:rsidP="008850A6">
            <w:pPr>
              <w:jc w:val="center"/>
            </w:pPr>
            <w:r w:rsidRPr="00280F56">
              <w:t>.7854</w:t>
            </w:r>
            <w:r w:rsidRPr="00280F56">
              <w:br/>
              <w:t>:</w:t>
            </w:r>
            <w:r w:rsidR="00724ED0" w:rsidRPr="00280F56">
              <w:br/>
            </w:r>
            <w:r w:rsidRPr="00280F56">
              <w:t>.7854</w:t>
            </w:r>
          </w:p>
        </w:tc>
        <w:tc>
          <w:tcPr>
            <w:tcW w:w="889" w:type="dxa"/>
          </w:tcPr>
          <w:p w14:paraId="65D21327" w14:textId="02CC72EC" w:rsidR="005B508B" w:rsidRPr="00280F56" w:rsidRDefault="005B508B" w:rsidP="008850A6">
            <w:pPr>
              <w:jc w:val="center"/>
            </w:pPr>
            <w:r w:rsidRPr="00280F56">
              <w:t>.5236</w:t>
            </w:r>
            <w:r w:rsidRPr="00280F56">
              <w:br/>
              <w:t xml:space="preserve">: </w:t>
            </w:r>
            <w:r w:rsidRPr="00280F56">
              <w:br/>
              <w:t>0</w:t>
            </w:r>
          </w:p>
        </w:tc>
        <w:tc>
          <w:tcPr>
            <w:tcW w:w="889" w:type="dxa"/>
          </w:tcPr>
          <w:p w14:paraId="4BFDE087" w14:textId="4B5C892E" w:rsidR="005B508B" w:rsidRPr="00280F56" w:rsidRDefault="005B508B" w:rsidP="008850A6">
            <w:pPr>
              <w:jc w:val="center"/>
            </w:pPr>
            <w:r w:rsidRPr="00280F56">
              <w:t>.7854</w:t>
            </w:r>
            <w:r w:rsidR="00724ED0" w:rsidRPr="00280F56">
              <w:br/>
            </w:r>
            <w:r w:rsidRPr="00280F56">
              <w:t>:</w:t>
            </w:r>
            <w:r w:rsidR="00724ED0" w:rsidRPr="00280F56">
              <w:br/>
            </w:r>
            <w:r w:rsidRPr="00280F56">
              <w:t>.5236</w:t>
            </w:r>
          </w:p>
        </w:tc>
        <w:tc>
          <w:tcPr>
            <w:tcW w:w="941" w:type="dxa"/>
          </w:tcPr>
          <w:p w14:paraId="053D4153" w14:textId="5A8F98AC" w:rsidR="005B508B" w:rsidRPr="00280F56" w:rsidRDefault="005B508B" w:rsidP="008850A6">
            <w:pPr>
              <w:jc w:val="center"/>
            </w:pPr>
            <w:r w:rsidRPr="00280F56">
              <w:t xml:space="preserve">0 </w:t>
            </w:r>
            <w:r w:rsidRPr="00280F56">
              <w:br/>
              <w:t xml:space="preserve">: </w:t>
            </w:r>
            <w:r w:rsidRPr="00280F56">
              <w:br/>
              <w:t>0</w:t>
            </w:r>
          </w:p>
        </w:tc>
        <w:tc>
          <w:tcPr>
            <w:tcW w:w="835" w:type="dxa"/>
          </w:tcPr>
          <w:p w14:paraId="0546CAB7" w14:textId="326334D9" w:rsidR="005B508B" w:rsidRPr="00280F56" w:rsidRDefault="005B508B" w:rsidP="008850A6">
            <w:pPr>
              <w:jc w:val="center"/>
            </w:pPr>
            <w:r w:rsidRPr="00280F56">
              <w:t>-2.094</w:t>
            </w:r>
            <w:r w:rsidRPr="00280F56">
              <w:br/>
              <w:t>:</w:t>
            </w:r>
            <w:r w:rsidRPr="00280F56">
              <w:br/>
              <w:t>.5236</w:t>
            </w:r>
          </w:p>
        </w:tc>
        <w:tc>
          <w:tcPr>
            <w:tcW w:w="327" w:type="dxa"/>
          </w:tcPr>
          <w:p w14:paraId="61E75427" w14:textId="11A1A977" w:rsidR="005B508B" w:rsidRPr="00280F56" w:rsidRDefault="005B508B" w:rsidP="008850A6">
            <w:pPr>
              <w:jc w:val="center"/>
            </w:pPr>
            <w:r w:rsidRPr="00280F56">
              <w:t>0</w:t>
            </w:r>
            <w:r w:rsidRPr="00280F56">
              <w:br/>
              <w:t>:</w:t>
            </w:r>
            <w:r w:rsidRPr="00280F56">
              <w:br/>
              <w:t>0</w:t>
            </w:r>
          </w:p>
        </w:tc>
      </w:tr>
      <w:tr w:rsidR="005B508B" w:rsidRPr="00280F56" w14:paraId="582E1531" w14:textId="029440E0" w:rsidTr="005B508B">
        <w:tc>
          <w:tcPr>
            <w:tcW w:w="879" w:type="dxa"/>
          </w:tcPr>
          <w:p w14:paraId="23F02A4F" w14:textId="6AB2D051" w:rsidR="005B508B" w:rsidRPr="00280F56" w:rsidRDefault="005B508B" w:rsidP="008850A6">
            <w:r w:rsidRPr="00280F56">
              <w:t>Live (TBC)</w:t>
            </w:r>
          </w:p>
        </w:tc>
        <w:tc>
          <w:tcPr>
            <w:tcW w:w="744" w:type="dxa"/>
          </w:tcPr>
          <w:p w14:paraId="4F93D012" w14:textId="6845B35E" w:rsidR="005B508B" w:rsidRPr="00280F56" w:rsidRDefault="005B508B" w:rsidP="008850A6">
            <w:pPr>
              <w:jc w:val="center"/>
            </w:pPr>
            <w:proofErr w:type="gramStart"/>
            <w:r w:rsidRPr="00280F56">
              <w:t>0 :</w:t>
            </w:r>
            <w:proofErr w:type="gramEnd"/>
            <w:r w:rsidRPr="00280F56">
              <w:t xml:space="preserve"> 0</w:t>
            </w:r>
          </w:p>
        </w:tc>
        <w:tc>
          <w:tcPr>
            <w:tcW w:w="890" w:type="dxa"/>
          </w:tcPr>
          <w:p w14:paraId="74A2254B" w14:textId="36242B8D" w:rsidR="005B508B" w:rsidRPr="00280F56" w:rsidRDefault="005B508B" w:rsidP="008850A6">
            <w:pPr>
              <w:jc w:val="center"/>
            </w:pPr>
            <w:r w:rsidRPr="00280F56">
              <w:t>60</w:t>
            </w:r>
            <w:r w:rsidRPr="00280F56">
              <w:br/>
              <w:t>:</w:t>
            </w:r>
            <w:r w:rsidRPr="00280F56">
              <w:br/>
              <w:t>-30</w:t>
            </w:r>
          </w:p>
        </w:tc>
        <w:tc>
          <w:tcPr>
            <w:tcW w:w="889" w:type="dxa"/>
          </w:tcPr>
          <w:p w14:paraId="0B7D9786" w14:textId="4C8C0C75" w:rsidR="005B508B" w:rsidRPr="00280F56" w:rsidRDefault="005B508B" w:rsidP="008850A6">
            <w:pPr>
              <w:jc w:val="center"/>
            </w:pPr>
            <w:r w:rsidRPr="00280F56">
              <w:t>30</w:t>
            </w:r>
            <w:r w:rsidRPr="00280F56">
              <w:br/>
              <w:t>:</w:t>
            </w:r>
            <w:r w:rsidRPr="00280F56">
              <w:br/>
              <w:t>-45</w:t>
            </w:r>
          </w:p>
        </w:tc>
        <w:tc>
          <w:tcPr>
            <w:tcW w:w="889" w:type="dxa"/>
          </w:tcPr>
          <w:p w14:paraId="6C2AAB18" w14:textId="6D24893F" w:rsidR="005B508B" w:rsidRPr="00280F56" w:rsidRDefault="005B508B" w:rsidP="008850A6">
            <w:pPr>
              <w:jc w:val="center"/>
            </w:pPr>
            <w:r w:rsidRPr="00280F56">
              <w:t>-60</w:t>
            </w:r>
            <w:r w:rsidRPr="00280F56">
              <w:br/>
              <w:t>:</w:t>
            </w:r>
            <w:r w:rsidRPr="00280F56">
              <w:br/>
              <w:t>30</w:t>
            </w:r>
          </w:p>
        </w:tc>
        <w:tc>
          <w:tcPr>
            <w:tcW w:w="889" w:type="dxa"/>
          </w:tcPr>
          <w:p w14:paraId="3BF2B97F" w14:textId="275952F9" w:rsidR="005B508B" w:rsidRPr="00280F56" w:rsidRDefault="005B508B" w:rsidP="008850A6">
            <w:pPr>
              <w:jc w:val="center"/>
            </w:pPr>
            <w:r w:rsidRPr="00280F56">
              <w:t>60</w:t>
            </w:r>
            <w:r w:rsidRPr="00280F56">
              <w:br/>
              <w:t>:</w:t>
            </w:r>
            <w:r w:rsidRPr="00280F56">
              <w:br/>
              <w:t>-30</w:t>
            </w:r>
          </w:p>
        </w:tc>
        <w:tc>
          <w:tcPr>
            <w:tcW w:w="889" w:type="dxa"/>
          </w:tcPr>
          <w:p w14:paraId="69C307B0" w14:textId="7610C8DB" w:rsidR="005B508B" w:rsidRPr="00280F56" w:rsidRDefault="005B508B" w:rsidP="008850A6">
            <w:pPr>
              <w:jc w:val="center"/>
            </w:pPr>
            <w:r w:rsidRPr="00280F56">
              <w:t>Loop x 5</w:t>
            </w:r>
          </w:p>
        </w:tc>
        <w:tc>
          <w:tcPr>
            <w:tcW w:w="889" w:type="dxa"/>
          </w:tcPr>
          <w:p w14:paraId="7A0AE0DF" w14:textId="28D0D042" w:rsidR="005B508B" w:rsidRPr="00280F56" w:rsidRDefault="005B508B" w:rsidP="008850A6">
            <w:pPr>
              <w:jc w:val="center"/>
            </w:pPr>
            <w:r w:rsidRPr="00280F56">
              <w:t xml:space="preserve">Loop </w:t>
            </w:r>
            <w:r w:rsidR="00724ED0" w:rsidRPr="00280F56">
              <w:br/>
            </w:r>
            <w:r w:rsidRPr="00280F56">
              <w:t>A</w:t>
            </w:r>
            <w:r w:rsidRPr="00280F56">
              <w:br/>
              <w:t>30</w:t>
            </w:r>
            <w:r w:rsidRPr="00280F56">
              <w:br/>
              <w:t>:</w:t>
            </w:r>
            <w:r w:rsidRPr="00280F56">
              <w:br/>
              <w:t>-30</w:t>
            </w:r>
          </w:p>
        </w:tc>
        <w:tc>
          <w:tcPr>
            <w:tcW w:w="941" w:type="dxa"/>
          </w:tcPr>
          <w:p w14:paraId="0E61C779" w14:textId="6DD2377C" w:rsidR="005B508B" w:rsidRPr="00280F56" w:rsidRDefault="005B508B" w:rsidP="008850A6">
            <w:pPr>
              <w:jc w:val="center"/>
            </w:pPr>
            <w:r w:rsidRPr="00280F56">
              <w:t>Loop B</w:t>
            </w:r>
            <w:r w:rsidRPr="00280F56">
              <w:br/>
              <w:t>-15</w:t>
            </w:r>
            <w:r w:rsidRPr="00280F56">
              <w:br/>
              <w:t>:</w:t>
            </w:r>
            <w:r w:rsidRPr="00280F56">
              <w:br/>
              <w:t>30</w:t>
            </w:r>
          </w:p>
        </w:tc>
        <w:tc>
          <w:tcPr>
            <w:tcW w:w="835" w:type="dxa"/>
          </w:tcPr>
          <w:p w14:paraId="09CAD48D" w14:textId="77777777" w:rsidR="005B508B" w:rsidRPr="00280F56" w:rsidRDefault="005B508B" w:rsidP="008850A6">
            <w:pPr>
              <w:jc w:val="center"/>
            </w:pPr>
          </w:p>
        </w:tc>
        <w:tc>
          <w:tcPr>
            <w:tcW w:w="327" w:type="dxa"/>
          </w:tcPr>
          <w:p w14:paraId="0C8989A6" w14:textId="77777777" w:rsidR="005B508B" w:rsidRPr="00280F56" w:rsidRDefault="005B508B" w:rsidP="008850A6">
            <w:pPr>
              <w:jc w:val="center"/>
            </w:pPr>
          </w:p>
        </w:tc>
      </w:tr>
    </w:tbl>
    <w:p w14:paraId="4067EE88" w14:textId="7DBB21F5" w:rsidR="000672AC" w:rsidRPr="00280F56" w:rsidRDefault="00E83D5F" w:rsidP="000672AC">
      <w:pPr>
        <w:pStyle w:val="BodyText"/>
      </w:pPr>
      <w:r w:rsidRPr="00280F56">
        <w:t xml:space="preserve"> </w:t>
      </w:r>
      <w:r w:rsidR="00C11155" w:rsidRPr="00280F56">
        <w:br/>
      </w:r>
      <w:r w:rsidR="00A53E76" w:rsidRPr="00280F56">
        <w:t xml:space="preserve">The </w:t>
      </w:r>
      <w:r w:rsidR="00E50DA1">
        <w:t>MATLAB</w:t>
      </w:r>
      <w:r w:rsidR="00C160D6">
        <w:t xml:space="preserve"> command </w:t>
      </w:r>
      <w:r w:rsidR="00A53E76" w:rsidRPr="00280F56">
        <w:t>script performs the following functions:</w:t>
      </w:r>
      <w:r w:rsidR="00A53E76" w:rsidRPr="00280F56">
        <w:br/>
        <w:t xml:space="preserve">Loads the csv data from the files and converts these to </w:t>
      </w:r>
      <w:r w:rsidR="00E50DA1">
        <w:t>MATLAB</w:t>
      </w:r>
      <w:r w:rsidR="00A53E76" w:rsidRPr="00280F56">
        <w:t xml:space="preserve"> arrays.</w:t>
      </w:r>
      <w:r w:rsidR="00A53E76" w:rsidRPr="00280F56">
        <w:br/>
        <w:t>Aligns all camera data to use the smallest number of entries of the sets of data.</w:t>
      </w:r>
      <w:r w:rsidR="00A53E76" w:rsidRPr="00280F56">
        <w:br/>
        <w:t xml:space="preserve">Performs the alignment of robot arm data to camera </w:t>
      </w:r>
      <w:r w:rsidR="00C97540">
        <w:t>IMU</w:t>
      </w:r>
      <w:r w:rsidR="00A53E76" w:rsidRPr="00280F56">
        <w:t xml:space="preserve"> data based on the values selected.</w:t>
      </w:r>
      <w:r w:rsidR="00A53E76" w:rsidRPr="00280F56">
        <w:br/>
        <w:t xml:space="preserve">For each set of </w:t>
      </w:r>
      <w:r w:rsidR="00C97540">
        <w:t>IMU</w:t>
      </w:r>
      <w:r w:rsidR="00A53E76" w:rsidRPr="00280F56">
        <w:t xml:space="preserve"> data:</w:t>
      </w:r>
      <w:r w:rsidR="00A53E76" w:rsidRPr="00280F56">
        <w:br/>
        <w:t xml:space="preserve">      Calculate roll and pitch via the Madgwick method 10 times to enable processing time capture. </w:t>
      </w:r>
      <w:r w:rsidR="00A53E76" w:rsidRPr="00280F56">
        <w:br/>
        <w:t xml:space="preserve">      (</w:t>
      </w:r>
      <w:r w:rsidR="00E50DA1">
        <w:t>MATLAB</w:t>
      </w:r>
      <w:r w:rsidR="00A53E76" w:rsidRPr="00280F56">
        <w:t xml:space="preserve"> timing accuracy is not defined for measurements below 0.1 seconds).</w:t>
      </w:r>
      <w:r w:rsidR="00A53E76" w:rsidRPr="00280F56">
        <w:br/>
        <w:t xml:space="preserve">      Calculate roll and pitch via the Kalman method</w:t>
      </w:r>
      <w:r w:rsidR="00A53E76" w:rsidRPr="00280F56">
        <w:br/>
        <w:t xml:space="preserve">Obtain average values of roll and pitch across all </w:t>
      </w:r>
      <w:r w:rsidR="00C645EE">
        <w:t>IMUs</w:t>
      </w:r>
      <w:r w:rsidR="00A53E76" w:rsidRPr="00280F56">
        <w:t>.</w:t>
      </w:r>
      <w:r w:rsidR="00A53E76" w:rsidRPr="00280F56">
        <w:br/>
        <w:t>Plot</w:t>
      </w:r>
      <w:r w:rsidR="00A7254B" w:rsidRPr="00280F56">
        <w:t>s</w:t>
      </w:r>
      <w:r w:rsidR="00A53E76" w:rsidRPr="00280F56">
        <w:t xml:space="preserve"> the results of the camera </w:t>
      </w:r>
      <w:r w:rsidR="00C97540">
        <w:t>IMU</w:t>
      </w:r>
      <w:r w:rsidR="00A53E76" w:rsidRPr="00280F56">
        <w:t xml:space="preserve"> results and the averaged results.</w:t>
      </w:r>
      <w:r w:rsidR="00A53E76" w:rsidRPr="00280F56">
        <w:br/>
      </w:r>
      <w:r w:rsidR="006A41EB" w:rsidRPr="00280F56">
        <w:br/>
        <w:t xml:space="preserve">The Madgwick filter selected is the freely available </w:t>
      </w:r>
      <w:r w:rsidR="00E50DA1">
        <w:t>MATLAB</w:t>
      </w:r>
      <w:r w:rsidR="006A41EB" w:rsidRPr="00280F56">
        <w:t xml:space="preserve"> implementation provided by the author of the filter. The “Initial release” version of this code was used (dated 28/09/2011). </w:t>
      </w:r>
      <w:r w:rsidR="006A41EB" w:rsidRPr="00280F56">
        <w:fldChar w:fldCharType="begin" w:fldLock="1"/>
      </w:r>
      <w:r w:rsidR="00A125C7"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6A41EB" w:rsidRPr="00280F56">
        <w:fldChar w:fldCharType="separate"/>
      </w:r>
      <w:r w:rsidR="006A41EB" w:rsidRPr="00280F56">
        <w:rPr>
          <w:noProof/>
        </w:rPr>
        <w:t>(Madgwick, 2009)</w:t>
      </w:r>
      <w:r w:rsidR="006A41EB" w:rsidRPr="00280F56">
        <w:fldChar w:fldCharType="end"/>
      </w:r>
      <w:r w:rsidR="006A41EB" w:rsidRPr="00280F56">
        <w:br/>
      </w:r>
      <w:r w:rsidR="006A41EB" w:rsidRPr="00280F56">
        <w:br/>
        <w:t xml:space="preserve">The Kalman filter selected is an internal </w:t>
      </w:r>
      <w:r w:rsidR="00E50DA1">
        <w:t>MATLAB</w:t>
      </w:r>
      <w:r w:rsidR="006A41EB" w:rsidRPr="00280F56">
        <w:t xml:space="preserve"> “</w:t>
      </w:r>
      <w:proofErr w:type="spellStart"/>
      <w:r w:rsidR="006A41EB" w:rsidRPr="00280F56">
        <w:t>imufilter</w:t>
      </w:r>
      <w:proofErr w:type="spellEnd"/>
      <w:r w:rsidR="006A41EB" w:rsidRPr="00280F56">
        <w:t xml:space="preserve">” with default settings unless specified otherwise. The version of </w:t>
      </w:r>
      <w:r w:rsidR="00E50DA1">
        <w:t>MATLAB</w:t>
      </w:r>
      <w:r w:rsidR="006A41EB" w:rsidRPr="00280F56">
        <w:t xml:space="preserve"> used shall be the 64bit version 2023a (build 9.14.0.2206163).</w:t>
      </w:r>
      <w:r w:rsidR="006A41EB" w:rsidRPr="00280F56">
        <w:br/>
      </w:r>
      <w:r w:rsidR="006A41EB" w:rsidRPr="00280F56">
        <w:br/>
      </w:r>
      <w:r w:rsidR="000672AC" w:rsidRPr="00280F56">
        <w:t xml:space="preserve">Best practise </w:t>
      </w:r>
      <w:r w:rsidR="000672AC">
        <w:t xml:space="preserve">for neural network design </w:t>
      </w:r>
      <w:r w:rsidR="000672AC" w:rsidRPr="00280F56">
        <w:t>is to start with a simple model and alter this if it proves insufficient for the task.</w:t>
      </w:r>
      <w:r w:rsidR="000672AC">
        <w:t xml:space="preserve"> </w:t>
      </w:r>
      <w:r w:rsidR="006A41EB" w:rsidRPr="00280F56">
        <w:t xml:space="preserve">The </w:t>
      </w:r>
      <w:r w:rsidR="00E50DA1">
        <w:t>MATLAB</w:t>
      </w:r>
      <w:r w:rsidR="006A41EB" w:rsidRPr="00280F56">
        <w:t xml:space="preserve"> graphical neural network builder, “</w:t>
      </w:r>
      <w:proofErr w:type="spellStart"/>
      <w:r w:rsidR="006A41EB" w:rsidRPr="00280F56">
        <w:t>nnstart</w:t>
      </w:r>
      <w:proofErr w:type="spellEnd"/>
      <w:r w:rsidR="006A41EB" w:rsidRPr="00280F56">
        <w:t xml:space="preserve">” will be used to develop the initial neural network using the “Fitting” model design (this best suits the regression task we are attempting). This will create a </w:t>
      </w:r>
      <w:r w:rsidR="000672AC">
        <w:t xml:space="preserve">6-input, 2-output </w:t>
      </w:r>
      <w:r w:rsidR="006A41EB" w:rsidRPr="00280F56">
        <w:t>10</w:t>
      </w:r>
      <w:r w:rsidR="006C2D20">
        <w:t>-</w:t>
      </w:r>
      <w:r w:rsidR="006A41EB" w:rsidRPr="00280F56">
        <w:t xml:space="preserve">layer </w:t>
      </w:r>
      <w:r w:rsidR="00C160D6">
        <w:t xml:space="preserve">Multilayer Perception (MLP) </w:t>
      </w:r>
      <w:r w:rsidR="006A41EB" w:rsidRPr="00280F56">
        <w:t xml:space="preserve">neural network using sigmoid functions for the inner </w:t>
      </w:r>
      <w:r w:rsidR="00C160D6">
        <w:t xml:space="preserve">hidden </w:t>
      </w:r>
      <w:r w:rsidR="006A41EB" w:rsidRPr="00280F56">
        <w:t>layers and a final linear function for the output layer</w:t>
      </w:r>
      <w:r w:rsidR="000672AC">
        <w:t xml:space="preserve"> </w:t>
      </w:r>
      <w:r w:rsidR="00C160D6">
        <w:t xml:space="preserve">as </w:t>
      </w:r>
      <w:r w:rsidR="000672AC">
        <w:t>shown in Figure 3.2</w:t>
      </w:r>
      <w:r w:rsidR="006A41EB" w:rsidRPr="00280F56">
        <w:t>.</w:t>
      </w:r>
      <w:r w:rsidR="000672AC">
        <w:br/>
      </w:r>
      <w:r w:rsidR="000672AC" w:rsidRPr="00280F56">
        <w:t>By default, the system will use a random division of data into training, validation and testing sets of 70%, 15% and 15%, respectively. The training algorithm used will be Levenberg-Marquardt with the mean-squared-error performance method.</w:t>
      </w:r>
      <w:r w:rsidR="004D3FF2">
        <w:t xml:space="preserve"> </w:t>
      </w:r>
      <w:r w:rsidR="000672AC" w:rsidRPr="00280F56">
        <w:br/>
      </w:r>
    </w:p>
    <w:p w14:paraId="704C066C" w14:textId="77777777" w:rsidR="0099441D" w:rsidRDefault="000672AC" w:rsidP="0099441D">
      <w:pPr>
        <w:pStyle w:val="BodyText"/>
      </w:pPr>
      <w:bookmarkStart w:id="90" w:name="_Toc146546620"/>
      <w:bookmarkStart w:id="91" w:name="_Toc146547297"/>
      <w:r w:rsidRPr="00280F56">
        <w:rPr>
          <w:noProof/>
        </w:rPr>
        <w:lastRenderedPageBreak/>
        <w:drawing>
          <wp:inline distT="0" distB="0" distL="0" distR="0" wp14:anchorId="40E4AA75" wp14:editId="1F6C313C">
            <wp:extent cx="1157084" cy="2416528"/>
            <wp:effectExtent l="0" t="0" r="5080" b="3175"/>
            <wp:docPr id="450174558" name="Picture 450174558"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31">
                      <a:extLst>
                        <a:ext uri="{28A0092B-C50C-407E-A947-70E740481C1C}">
                          <a14:useLocalDpi xmlns:a14="http://schemas.microsoft.com/office/drawing/2010/main" val="0"/>
                        </a:ext>
                      </a:extLst>
                    </a:blip>
                    <a:stretch>
                      <a:fillRect/>
                    </a:stretch>
                  </pic:blipFill>
                  <pic:spPr>
                    <a:xfrm>
                      <a:off x="0" y="0"/>
                      <a:ext cx="1173167" cy="2450117"/>
                    </a:xfrm>
                    <a:prstGeom prst="rect">
                      <a:avLst/>
                    </a:prstGeom>
                  </pic:spPr>
                </pic:pic>
              </a:graphicData>
            </a:graphic>
          </wp:inline>
        </w:drawing>
      </w:r>
    </w:p>
    <w:p w14:paraId="2A484010" w14:textId="270C5693" w:rsidR="0099441D" w:rsidRDefault="0099441D" w:rsidP="00352A0E">
      <w:pPr>
        <w:pStyle w:val="Caption"/>
      </w:pPr>
      <w:bookmarkStart w:id="92" w:name="_Toc146551648"/>
      <w:r>
        <w:t xml:space="preserve">Figure </w:t>
      </w:r>
      <w:r w:rsidR="00D75431">
        <w:fldChar w:fldCharType="begin"/>
      </w:r>
      <w:r w:rsidR="00D75431">
        <w:instrText xml:space="preserve"> STYLEREF 1 \s </w:instrText>
      </w:r>
      <w:r w:rsidR="00D75431">
        <w:fldChar w:fldCharType="separate"/>
      </w:r>
      <w:r w:rsidR="00D75431">
        <w:t>3</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8</w:t>
      </w:r>
      <w:r w:rsidR="00D75431">
        <w:fldChar w:fldCharType="end"/>
      </w:r>
      <w:r>
        <w:t xml:space="preserve"> </w:t>
      </w:r>
      <w:r w:rsidRPr="00574835">
        <w:t>Initial Design of Neural Network using nnstart</w:t>
      </w:r>
      <w:bookmarkEnd w:id="92"/>
    </w:p>
    <w:p w14:paraId="3893E085" w14:textId="77777777" w:rsidR="00E50DA1" w:rsidRDefault="000672AC" w:rsidP="00352A0E">
      <w:pPr>
        <w:pStyle w:val="Caption"/>
      </w:pPr>
      <w:r w:rsidRPr="00280F56">
        <w:rPr>
          <w:noProof w:val="0"/>
        </w:rPr>
        <w:br/>
      </w:r>
      <w:r w:rsidR="005B69EF" w:rsidRPr="00280F56">
        <w:t>Initial n</w:t>
      </w:r>
      <w:r w:rsidR="0099441D">
        <w:t xml:space="preserve">eural network </w:t>
      </w:r>
      <w:r w:rsidR="005B69EF" w:rsidRPr="00280F56">
        <w:t xml:space="preserve">operation should only analyse the camera </w:t>
      </w:r>
      <w:r w:rsidR="00C97540">
        <w:t>IMU</w:t>
      </w:r>
      <w:r w:rsidR="005B69EF" w:rsidRPr="00280F56">
        <w:t xml:space="preserve"> input. Training of the data should result in low mean square error (MSE) and high Pearson correlation coefficient (R) values.</w:t>
      </w:r>
      <w:r w:rsidR="005B69EF" w:rsidRPr="00280F56">
        <w:br/>
      </w:r>
      <w:r w:rsidR="006A41EB" w:rsidRPr="00280F56">
        <w:t xml:space="preserve">The model may need to be altered </w:t>
      </w:r>
      <w:r w:rsidR="005B69EF" w:rsidRPr="00280F56">
        <w:t>to accomplish good results</w:t>
      </w:r>
      <w:r w:rsidR="006A41EB" w:rsidRPr="00280F56">
        <w:t xml:space="preserve"> with minimal computing resources</w:t>
      </w:r>
      <w:r w:rsidR="005B69EF" w:rsidRPr="00280F56">
        <w:t>.</w:t>
      </w:r>
      <w:r w:rsidR="005B69EF" w:rsidRPr="00280F56">
        <w:br/>
      </w:r>
      <w:r w:rsidR="005B69EF" w:rsidRPr="00280F56">
        <w:br/>
        <w:t>Once the best performing model has been selected, the live training data set (containing data not seen by the nn up until this point) should be used to validate real world performance and a comparison made against the Madgwick and Kalman filters.</w:t>
      </w:r>
      <w:r w:rsidR="005B69EF" w:rsidRPr="00280F56">
        <w:br/>
      </w:r>
      <w:r w:rsidR="005B69EF" w:rsidRPr="00280F56">
        <w:br/>
        <w:t xml:space="preserve">Tests on the front 3 (three) </w:t>
      </w:r>
      <w:r w:rsidR="00C97540">
        <w:t>IMU</w:t>
      </w:r>
      <w:r w:rsidR="005B69EF" w:rsidRPr="00280F56">
        <w:t xml:space="preserve"> results and across all 5 (five) </w:t>
      </w:r>
      <w:r w:rsidR="00C645EE">
        <w:t>IMUs</w:t>
      </w:r>
      <w:r w:rsidR="005B69EF" w:rsidRPr="00280F56">
        <w:t xml:space="preserve"> should then be undertaken (this may require a redesign of the model to achieve satisfactory results) to explore if multiple </w:t>
      </w:r>
      <w:r w:rsidR="00C97540">
        <w:t>IMU</w:t>
      </w:r>
      <w:r w:rsidR="005B69EF" w:rsidRPr="00280F56">
        <w:t xml:space="preserve"> data </w:t>
      </w:r>
      <w:r w:rsidR="006A41EB" w:rsidRPr="00280F56">
        <w:t>offers any improvements to the fitted data compared to the extra computing resources required to process this additional data.</w:t>
      </w:r>
      <w:r w:rsidR="00E50DA1">
        <w:br/>
      </w:r>
      <w:r w:rsidR="00E50DA1">
        <w:br/>
        <w:t>Orienting the front-left IMU upside down, the left rear IMU to the left, and the right rear IMU to the left, should permit any biases pertaining to IMU direction to be identified.</w:t>
      </w:r>
    </w:p>
    <w:p w14:paraId="7CB4ECB0" w14:textId="4595C7FE" w:rsidR="00F96324" w:rsidRPr="00280F56" w:rsidRDefault="00E50DA1" w:rsidP="00352A0E">
      <w:pPr>
        <w:pStyle w:val="Caption"/>
      </w:pPr>
      <w:r>
        <w:t>Validating that the magnetometer does not add value to the data inputs should also be addressed by repeating the varied-movement program on the robot and using magnetometer data as well as gyrometer and accelerometer data to produce Euler angles.</w:t>
      </w:r>
      <w:r>
        <w:br/>
      </w:r>
      <w:r w:rsidR="00210D86" w:rsidRPr="00280F56">
        <w:br/>
      </w:r>
      <w:r w:rsidR="00704F67">
        <w:t>Finally, validating the two filters and the neural network performance on roll and pitch determination while undergoing forward and reverse motion should be attempted. Due to the limitaitons of time and the robot arm, this experiment will involve rotating at 30 degree increments while applying roll and pitch movements until a full circle has been accomplished, upon which the robot arm will revser back to the starting position.</w:t>
      </w:r>
      <w:r w:rsidR="00704F67">
        <w:br/>
      </w:r>
      <w:r w:rsidR="00CC484C" w:rsidRPr="00280F56">
        <w:br/>
      </w:r>
      <w:r w:rsidR="00F96324" w:rsidRPr="00280F56">
        <w:t>In Chapter 4, the results from these experiments will be detail</w:t>
      </w:r>
      <w:r w:rsidR="00511D4A" w:rsidRPr="00280F56">
        <w:t>ed</w:t>
      </w:r>
      <w:r w:rsidR="00F96324" w:rsidRPr="00280F56">
        <w:t xml:space="preserve"> and discussed, with analysis of these in Chapter 5 and conclusions reached in Chapter 6.</w:t>
      </w:r>
      <w:bookmarkEnd w:id="90"/>
      <w:bookmarkEnd w:id="91"/>
    </w:p>
    <w:p w14:paraId="6F199921" w14:textId="2D5DA5F8" w:rsidR="00EC7ED1" w:rsidRPr="00280F56" w:rsidRDefault="00EC7ED1" w:rsidP="00F96324">
      <w:pPr>
        <w:pStyle w:val="Heading1"/>
      </w:pPr>
      <w:r w:rsidRPr="00280F56">
        <w:lastRenderedPageBreak/>
        <w:br/>
      </w:r>
      <w:bookmarkStart w:id="93" w:name="_Toc146552346"/>
      <w:r w:rsidRPr="00280F56">
        <w:t>Results</w:t>
      </w:r>
      <w:bookmarkEnd w:id="93"/>
    </w:p>
    <w:p w14:paraId="23D4CCC6" w14:textId="77777777" w:rsidR="00720CE4" w:rsidRPr="00280F56" w:rsidRDefault="00720CE4" w:rsidP="00F87422">
      <w:pPr>
        <w:pStyle w:val="Heading2"/>
        <w:rPr>
          <w:noProof w:val="0"/>
        </w:rPr>
      </w:pPr>
      <w:bookmarkStart w:id="94" w:name="_Toc146552347"/>
      <w:r w:rsidRPr="00280F56">
        <w:rPr>
          <w:noProof w:val="0"/>
        </w:rPr>
        <w:t>Initial data capture and calibration</w:t>
      </w:r>
      <w:bookmarkEnd w:id="94"/>
    </w:p>
    <w:p w14:paraId="01A4C982" w14:textId="6A507C9A" w:rsidR="00D04C5D" w:rsidRPr="00280F56" w:rsidRDefault="00720CE4" w:rsidP="00B00643">
      <w:pPr>
        <w:pStyle w:val="BodyText"/>
      </w:pPr>
      <w:r w:rsidRPr="00280F56">
        <w:br/>
      </w:r>
      <w:r w:rsidR="00982CFB" w:rsidRPr="00280F56">
        <w:t xml:space="preserve">A sample of the raw </w:t>
      </w:r>
      <w:r w:rsidR="00C97540">
        <w:t>IMU</w:t>
      </w:r>
      <w:r w:rsidR="00B00643" w:rsidRPr="00280F56">
        <w:t xml:space="preserve"> </w:t>
      </w:r>
      <w:r w:rsidR="00982CFB" w:rsidRPr="00280F56">
        <w:t xml:space="preserve">data </w:t>
      </w:r>
      <w:r w:rsidR="007C7E3C" w:rsidRPr="00280F56">
        <w:t xml:space="preserve">taken from the stationary vehicle </w:t>
      </w:r>
      <w:r w:rsidR="00982CFB" w:rsidRPr="00280F56">
        <w:t>is shown below</w:t>
      </w:r>
      <w:r w:rsidR="00B00643" w:rsidRPr="00280F56">
        <w:t xml:space="preserve"> in </w:t>
      </w:r>
      <w:r w:rsidR="005F1C92" w:rsidRPr="00280F56">
        <w:t>Figure</w:t>
      </w:r>
      <w:r w:rsidR="00B00643" w:rsidRPr="00280F56">
        <w:t xml:space="preserve"> 4.1. </w:t>
      </w:r>
      <w:r w:rsidR="007C7E3C" w:rsidRPr="00280F56">
        <w:t xml:space="preserve">All </w:t>
      </w:r>
      <w:r w:rsidR="00C97540">
        <w:t>IMU</w:t>
      </w:r>
      <w:r w:rsidR="007C7E3C" w:rsidRPr="00280F56">
        <w:t xml:space="preserve"> data </w:t>
      </w:r>
      <w:r w:rsidR="00E47A73" w:rsidRPr="00280F56">
        <w:t>was</w:t>
      </w:r>
      <w:r w:rsidR="007605F0" w:rsidRPr="00280F56">
        <w:t xml:space="preserve"> </w:t>
      </w:r>
      <w:r w:rsidR="007C7E3C" w:rsidRPr="00280F56">
        <w:t xml:space="preserve">captured but only the Camera </w:t>
      </w:r>
      <w:r w:rsidR="00C97540">
        <w:t>IMU</w:t>
      </w:r>
      <w:r w:rsidR="007C7E3C" w:rsidRPr="00280F56">
        <w:t xml:space="preserve"> data </w:t>
      </w:r>
      <w:r w:rsidR="007701F5" w:rsidRPr="00280F56">
        <w:t>is displayed in this figure</w:t>
      </w:r>
      <w:r w:rsidR="007C7E3C" w:rsidRPr="00280F56">
        <w:t xml:space="preserve">. </w:t>
      </w:r>
      <w:r w:rsidR="0051206B" w:rsidRPr="00280F56">
        <w:t xml:space="preserve">The large value of </w:t>
      </w:r>
      <w:r w:rsidR="007701F5" w:rsidRPr="00280F56">
        <w:t>the z (vertical) axis</w:t>
      </w:r>
      <w:r w:rsidR="0051206B" w:rsidRPr="00280F56">
        <w:t xml:space="preserve"> is a measure of gravitational acceleration. This </w:t>
      </w:r>
      <w:r w:rsidR="000F33C5" w:rsidRPr="00280F56">
        <w:t>was</w:t>
      </w:r>
      <w:r w:rsidR="0051206B" w:rsidRPr="00280F56">
        <w:t xml:space="preserve"> measuring an average of 10.</w:t>
      </w:r>
      <w:r w:rsidR="000F33C5" w:rsidRPr="00280F56">
        <w:t>22617</w:t>
      </w:r>
      <w:r w:rsidR="0051206B" w:rsidRPr="00280F56">
        <w:t xml:space="preserve"> m/s</w:t>
      </w:r>
      <w:r w:rsidR="0051206B" w:rsidRPr="00280F56">
        <w:rPr>
          <w:vertAlign w:val="superscript"/>
        </w:rPr>
        <w:t>2</w:t>
      </w:r>
      <w:r w:rsidR="0051206B" w:rsidRPr="00280F56">
        <w:t xml:space="preserve"> instead of the expected 9.80665m/s</w:t>
      </w:r>
      <w:r w:rsidR="0051206B" w:rsidRPr="00280F56">
        <w:rPr>
          <w:vertAlign w:val="superscript"/>
        </w:rPr>
        <w:t>2</w:t>
      </w:r>
      <w:r w:rsidR="0051206B" w:rsidRPr="00280F56">
        <w:t>. The maximum variation between sea level to the top of Mt Everest is approximately 0.02m/s</w:t>
      </w:r>
      <w:r w:rsidR="0051206B" w:rsidRPr="00280F56">
        <w:rPr>
          <w:vertAlign w:val="superscript"/>
        </w:rPr>
        <w:t>2</w:t>
      </w:r>
      <w:r w:rsidR="0051206B" w:rsidRPr="00280F56">
        <w:t xml:space="preserve"> so the discrepancy does not relate to altitude. (These measurements </w:t>
      </w:r>
      <w:r w:rsidR="007605F0" w:rsidRPr="00280F56">
        <w:t>a</w:t>
      </w:r>
      <w:r w:rsidR="0051206B" w:rsidRPr="00280F56">
        <w:t>re taken at approximately 19m above sea level). Varying the mounting position</w:t>
      </w:r>
      <w:r w:rsidR="00D04C5D" w:rsidRPr="00280F56">
        <w:t>s</w:t>
      </w:r>
      <w:r w:rsidR="0051206B" w:rsidRPr="00280F56">
        <w:t xml:space="preserve"> of the sensor</w:t>
      </w:r>
      <w:r w:rsidR="00D04C5D" w:rsidRPr="00280F56">
        <w:t>s slightly</w:t>
      </w:r>
      <w:r w:rsidR="0051206B" w:rsidRPr="00280F56">
        <w:t xml:space="preserve"> </w:t>
      </w:r>
      <w:r w:rsidR="00D04C5D" w:rsidRPr="00280F56">
        <w:t xml:space="preserve">by tightening the mounting nuts </w:t>
      </w:r>
      <w:r w:rsidR="0051206B" w:rsidRPr="00280F56">
        <w:t>changed these values</w:t>
      </w:r>
      <w:r w:rsidR="00D04C5D" w:rsidRPr="00280F56">
        <w:t xml:space="preserve"> by significant amounts</w:t>
      </w:r>
      <w:r w:rsidR="0051206B" w:rsidRPr="00280F56">
        <w:t xml:space="preserve">, demonstrating that sensor positioning is of critical importance for accurate results. </w:t>
      </w:r>
      <w:r w:rsidR="000F33C5" w:rsidRPr="00280F56">
        <w:t xml:space="preserve">Once the sensors were mounted firmly on the chassis board, results showed that some sensors were mounted incorrectly in terms of consistent X and Y directions. The incorrect sensors were remounted, tightened down and readings taken again. </w:t>
      </w:r>
      <w:r w:rsidR="007701F5" w:rsidRPr="00280F56">
        <w:t>Results from t</w:t>
      </w:r>
      <w:r w:rsidR="000F33C5" w:rsidRPr="00280F56">
        <w:t xml:space="preserve">his </w:t>
      </w:r>
      <w:r w:rsidR="007701F5" w:rsidRPr="00280F56">
        <w:t xml:space="preserve">initial calibration </w:t>
      </w:r>
      <w:r w:rsidR="000F33C5" w:rsidRPr="00280F56">
        <w:t xml:space="preserve">can be </w:t>
      </w:r>
      <w:r w:rsidR="007701F5" w:rsidRPr="00280F56">
        <w:t xml:space="preserve">obtained from Appendix </w:t>
      </w:r>
      <w:r w:rsidR="00C97540">
        <w:t xml:space="preserve">2. </w:t>
      </w:r>
      <w:r w:rsidR="00336F2C" w:rsidRPr="00280F56">
        <w:t>To reduce the impact of outlying values, the 95</w:t>
      </w:r>
      <w:r w:rsidR="00336F2C" w:rsidRPr="00280F56">
        <w:rPr>
          <w:vertAlign w:val="superscript"/>
        </w:rPr>
        <w:t>th</w:t>
      </w:r>
      <w:r w:rsidR="00336F2C" w:rsidRPr="00280F56">
        <w:t xml:space="preserve"> percentile values of the data was derived and used to calculate the average value of the data. </w:t>
      </w:r>
      <w:r w:rsidR="007701F5" w:rsidRPr="00280F56">
        <w:t>The first three lines of data are shown in Table 4.1.</w:t>
      </w:r>
    </w:p>
    <w:p w14:paraId="4362F20F" w14:textId="19F0296E" w:rsidR="007701F5" w:rsidRPr="00280F56" w:rsidRDefault="007701F5" w:rsidP="00352A0E">
      <w:pPr>
        <w:pStyle w:val="Caption"/>
      </w:pPr>
      <w:bookmarkStart w:id="95" w:name="_Toc146546621"/>
      <w:bookmarkStart w:id="96" w:name="_Toc146547298"/>
      <w:bookmarkStart w:id="97" w:name="_Toc146720817"/>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w:t>
      </w:r>
      <w:r w:rsidR="001D6978">
        <w:fldChar w:fldCharType="end"/>
      </w:r>
      <w:r w:rsidRPr="00280F56">
        <w:t xml:space="preserve"> First three lines of data from the Camera </w:t>
      </w:r>
      <w:r w:rsidR="00C97540">
        <w:t>IMU</w:t>
      </w:r>
      <w:bookmarkEnd w:id="95"/>
      <w:bookmarkEnd w:id="96"/>
      <w:bookmarkEnd w:id="97"/>
    </w:p>
    <w:tbl>
      <w:tblPr>
        <w:tblStyle w:val="TableGrid"/>
        <w:tblW w:w="0" w:type="auto"/>
        <w:tblLook w:val="04A0" w:firstRow="1" w:lastRow="0" w:firstColumn="1" w:lastColumn="0" w:noHBand="0" w:noVBand="1"/>
      </w:tblPr>
      <w:tblGrid>
        <w:gridCol w:w="1510"/>
        <w:gridCol w:w="1510"/>
        <w:gridCol w:w="1510"/>
        <w:gridCol w:w="1510"/>
        <w:gridCol w:w="1510"/>
        <w:gridCol w:w="1511"/>
      </w:tblGrid>
      <w:tr w:rsidR="00D04C5D" w:rsidRPr="00280F56" w14:paraId="724340A1" w14:textId="77777777" w:rsidTr="00E71D00">
        <w:tc>
          <w:tcPr>
            <w:tcW w:w="1510" w:type="dxa"/>
            <w:vAlign w:val="bottom"/>
          </w:tcPr>
          <w:p w14:paraId="238C8A7E" w14:textId="1777EC04" w:rsidR="00D04C5D" w:rsidRPr="00280F56" w:rsidRDefault="00D04C5D" w:rsidP="00D04C5D">
            <w:pPr>
              <w:pStyle w:val="BodyText"/>
              <w:rPr>
                <w:rFonts w:cs="Calibri"/>
                <w:color w:val="000000"/>
                <w:szCs w:val="22"/>
              </w:rPr>
            </w:pPr>
            <w:proofErr w:type="spellStart"/>
            <w:r w:rsidRPr="00280F56">
              <w:rPr>
                <w:rFonts w:cs="Calibri"/>
                <w:color w:val="000000"/>
                <w:szCs w:val="22"/>
              </w:rPr>
              <w:t>Accel_X</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proofErr w:type="spellStart"/>
            <w:r w:rsidR="000F33C5" w:rsidRPr="00280F56">
              <w:rPr>
                <w:rFonts w:cs="Calibri"/>
                <w:color w:val="000000"/>
                <w:szCs w:val="22"/>
              </w:rPr>
              <w:t>ms</w:t>
            </w:r>
            <w:proofErr w:type="spellEnd"/>
            <w:r w:rsidR="000F33C5" w:rsidRPr="00280F56">
              <w:rPr>
                <w:rFonts w:cs="Calibri"/>
                <w:color w:val="000000"/>
                <w:szCs w:val="22"/>
              </w:rPr>
              <w:t>/s</w:t>
            </w:r>
            <w:r w:rsidR="000F33C5" w:rsidRPr="00280F56">
              <w:rPr>
                <w:rFonts w:cs="Calibri"/>
                <w:color w:val="000000"/>
                <w:szCs w:val="22"/>
                <w:vertAlign w:val="superscript"/>
              </w:rPr>
              <w:t>2</w:t>
            </w:r>
          </w:p>
        </w:tc>
        <w:tc>
          <w:tcPr>
            <w:tcW w:w="1510" w:type="dxa"/>
            <w:vAlign w:val="bottom"/>
          </w:tcPr>
          <w:p w14:paraId="61A9C3C3" w14:textId="5F0450A9" w:rsidR="00D04C5D" w:rsidRPr="00280F56" w:rsidRDefault="00D04C5D" w:rsidP="00D04C5D">
            <w:pPr>
              <w:pStyle w:val="BodyText"/>
              <w:rPr>
                <w:rFonts w:cs="Calibri"/>
                <w:color w:val="000000"/>
                <w:szCs w:val="22"/>
              </w:rPr>
            </w:pPr>
            <w:proofErr w:type="spellStart"/>
            <w:r w:rsidRPr="00280F56">
              <w:rPr>
                <w:rFonts w:cs="Calibri"/>
                <w:color w:val="000000"/>
                <w:szCs w:val="22"/>
              </w:rPr>
              <w:t>Accel_Y</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proofErr w:type="spellStart"/>
            <w:r w:rsidR="000F33C5" w:rsidRPr="00280F56">
              <w:rPr>
                <w:rFonts w:cs="Calibri"/>
                <w:color w:val="000000"/>
                <w:szCs w:val="22"/>
              </w:rPr>
              <w:t>ms</w:t>
            </w:r>
            <w:proofErr w:type="spellEnd"/>
            <w:r w:rsidR="000F33C5" w:rsidRPr="00280F56">
              <w:rPr>
                <w:rFonts w:cs="Calibri"/>
                <w:color w:val="000000"/>
                <w:szCs w:val="22"/>
              </w:rPr>
              <w:t>/s</w:t>
            </w:r>
            <w:r w:rsidR="000F33C5" w:rsidRPr="00280F56">
              <w:rPr>
                <w:rFonts w:cs="Calibri"/>
                <w:color w:val="000000"/>
                <w:szCs w:val="22"/>
                <w:vertAlign w:val="superscript"/>
              </w:rPr>
              <w:t>2</w:t>
            </w:r>
          </w:p>
        </w:tc>
        <w:tc>
          <w:tcPr>
            <w:tcW w:w="1510" w:type="dxa"/>
            <w:vAlign w:val="bottom"/>
          </w:tcPr>
          <w:p w14:paraId="48C7EE53" w14:textId="32B29A9D" w:rsidR="00D04C5D" w:rsidRPr="00280F56" w:rsidRDefault="00D04C5D" w:rsidP="00D04C5D">
            <w:pPr>
              <w:pStyle w:val="BodyText"/>
              <w:rPr>
                <w:rFonts w:cs="Calibri"/>
                <w:color w:val="000000"/>
                <w:szCs w:val="22"/>
              </w:rPr>
            </w:pPr>
            <w:proofErr w:type="spellStart"/>
            <w:r w:rsidRPr="00280F56">
              <w:rPr>
                <w:rFonts w:cs="Calibri"/>
                <w:color w:val="000000"/>
                <w:szCs w:val="22"/>
              </w:rPr>
              <w:t>Accel_Z</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r w:rsidR="000F33C5" w:rsidRPr="00280F56">
              <w:rPr>
                <w:rFonts w:cs="Calibri"/>
                <w:color w:val="000000"/>
                <w:szCs w:val="22"/>
              </w:rPr>
              <w:t>m/s</w:t>
            </w:r>
            <w:r w:rsidR="000F33C5" w:rsidRPr="00280F56">
              <w:rPr>
                <w:rFonts w:cs="Calibri"/>
                <w:color w:val="000000"/>
                <w:szCs w:val="22"/>
                <w:vertAlign w:val="superscript"/>
              </w:rPr>
              <w:t>2</w:t>
            </w:r>
          </w:p>
        </w:tc>
        <w:tc>
          <w:tcPr>
            <w:tcW w:w="1510" w:type="dxa"/>
            <w:vAlign w:val="bottom"/>
          </w:tcPr>
          <w:p w14:paraId="390EC1DE" w14:textId="5BA0A221" w:rsidR="00D04C5D" w:rsidRPr="00280F56" w:rsidRDefault="00D04C5D" w:rsidP="00D04C5D">
            <w:pPr>
              <w:pStyle w:val="BodyText"/>
              <w:rPr>
                <w:rFonts w:cs="Calibri"/>
                <w:color w:val="000000"/>
                <w:szCs w:val="22"/>
              </w:rPr>
            </w:pPr>
            <w:proofErr w:type="spellStart"/>
            <w:r w:rsidRPr="00280F56">
              <w:rPr>
                <w:rFonts w:cs="Calibri"/>
                <w:color w:val="000000"/>
                <w:szCs w:val="22"/>
              </w:rPr>
              <w:t>Gyro_X</w:t>
            </w:r>
            <w:proofErr w:type="spellEnd"/>
            <w:r w:rsidR="00336F2C" w:rsidRPr="00280F56">
              <w:rPr>
                <w:rFonts w:cs="Calibri"/>
                <w:color w:val="000000"/>
                <w:szCs w:val="22"/>
              </w:rPr>
              <w:br/>
              <w:t>average</w:t>
            </w:r>
            <w:r w:rsidR="00336F2C" w:rsidRPr="00280F56">
              <w:rPr>
                <w:rFonts w:cs="Calibri"/>
                <w:color w:val="000000"/>
                <w:szCs w:val="22"/>
              </w:rPr>
              <w:br/>
            </w:r>
            <w:r w:rsidR="000F33C5" w:rsidRPr="00280F56">
              <w:rPr>
                <w:rFonts w:cs="Calibri"/>
                <w:color w:val="000000"/>
                <w:szCs w:val="22"/>
              </w:rPr>
              <w:t>degree/sec</w:t>
            </w:r>
          </w:p>
        </w:tc>
        <w:tc>
          <w:tcPr>
            <w:tcW w:w="1510" w:type="dxa"/>
            <w:vAlign w:val="bottom"/>
          </w:tcPr>
          <w:p w14:paraId="063021B7" w14:textId="6BC31009" w:rsidR="00D04C5D" w:rsidRPr="00280F56" w:rsidRDefault="00D04C5D" w:rsidP="00D04C5D">
            <w:pPr>
              <w:pStyle w:val="BodyText"/>
              <w:rPr>
                <w:rFonts w:cs="Calibri"/>
                <w:color w:val="000000"/>
                <w:szCs w:val="22"/>
              </w:rPr>
            </w:pPr>
            <w:proofErr w:type="spellStart"/>
            <w:r w:rsidRPr="00280F56">
              <w:rPr>
                <w:rFonts w:cs="Calibri"/>
                <w:color w:val="000000"/>
                <w:szCs w:val="22"/>
              </w:rPr>
              <w:t>Gyro_Y</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r w:rsidR="000F33C5" w:rsidRPr="00280F56">
              <w:rPr>
                <w:rFonts w:cs="Calibri"/>
                <w:color w:val="000000"/>
                <w:szCs w:val="22"/>
              </w:rPr>
              <w:t>degree/sec</w:t>
            </w:r>
          </w:p>
        </w:tc>
        <w:tc>
          <w:tcPr>
            <w:tcW w:w="1511" w:type="dxa"/>
            <w:vAlign w:val="bottom"/>
          </w:tcPr>
          <w:p w14:paraId="7F8A2891" w14:textId="3C78C0F4" w:rsidR="00D04C5D" w:rsidRPr="00280F56" w:rsidRDefault="00D04C5D" w:rsidP="00D04C5D">
            <w:pPr>
              <w:pStyle w:val="BodyText"/>
              <w:rPr>
                <w:rFonts w:cs="Calibri"/>
                <w:color w:val="000000"/>
                <w:szCs w:val="22"/>
              </w:rPr>
            </w:pPr>
            <w:proofErr w:type="spellStart"/>
            <w:r w:rsidRPr="00280F56">
              <w:rPr>
                <w:rFonts w:cs="Calibri"/>
                <w:color w:val="000000"/>
                <w:szCs w:val="22"/>
              </w:rPr>
              <w:t>Gyro_Z</w:t>
            </w:r>
            <w:proofErr w:type="spellEnd"/>
            <w:r w:rsidR="00336F2C" w:rsidRPr="00280F56">
              <w:rPr>
                <w:rFonts w:cs="Calibri"/>
                <w:color w:val="000000"/>
                <w:szCs w:val="22"/>
              </w:rPr>
              <w:br/>
              <w:t>average</w:t>
            </w:r>
            <w:r w:rsidR="00336F2C" w:rsidRPr="00280F56">
              <w:rPr>
                <w:rFonts w:cs="Calibri"/>
                <w:color w:val="000000"/>
                <w:szCs w:val="22"/>
              </w:rPr>
              <w:br/>
            </w:r>
            <w:r w:rsidR="000F33C5" w:rsidRPr="00280F56">
              <w:rPr>
                <w:rFonts w:cs="Calibri"/>
                <w:color w:val="000000"/>
                <w:szCs w:val="22"/>
              </w:rPr>
              <w:t>degree/sec</w:t>
            </w:r>
          </w:p>
        </w:tc>
      </w:tr>
      <w:tr w:rsidR="00D04C5D" w:rsidRPr="00280F56" w14:paraId="2719DF25" w14:textId="77777777" w:rsidTr="00FC080E">
        <w:tc>
          <w:tcPr>
            <w:tcW w:w="1510" w:type="dxa"/>
            <w:vAlign w:val="bottom"/>
          </w:tcPr>
          <w:p w14:paraId="7D3FC346" w14:textId="491BD562" w:rsidR="00D04C5D" w:rsidRPr="00280F56" w:rsidRDefault="00D04C5D" w:rsidP="00D04C5D">
            <w:pPr>
              <w:pStyle w:val="BodyText"/>
            </w:pPr>
            <w:r w:rsidRPr="00280F56">
              <w:rPr>
                <w:rFonts w:cs="Calibri"/>
                <w:color w:val="000000"/>
                <w:szCs w:val="22"/>
              </w:rPr>
              <w:t>-0.19154</w:t>
            </w:r>
          </w:p>
        </w:tc>
        <w:tc>
          <w:tcPr>
            <w:tcW w:w="1510" w:type="dxa"/>
            <w:vAlign w:val="bottom"/>
          </w:tcPr>
          <w:p w14:paraId="12334281" w14:textId="4BD5E1F9" w:rsidR="00D04C5D" w:rsidRPr="00280F56" w:rsidRDefault="00D04C5D" w:rsidP="00D04C5D">
            <w:pPr>
              <w:pStyle w:val="BodyText"/>
            </w:pPr>
            <w:r w:rsidRPr="00280F56">
              <w:rPr>
                <w:rFonts w:cs="Calibri"/>
                <w:color w:val="000000"/>
                <w:szCs w:val="22"/>
              </w:rPr>
              <w:t>0.11971</w:t>
            </w:r>
          </w:p>
        </w:tc>
        <w:tc>
          <w:tcPr>
            <w:tcW w:w="1510" w:type="dxa"/>
            <w:vAlign w:val="bottom"/>
          </w:tcPr>
          <w:p w14:paraId="538AFBE5" w14:textId="674AF156" w:rsidR="00D04C5D" w:rsidRPr="00280F56" w:rsidRDefault="00D04C5D" w:rsidP="00D04C5D">
            <w:pPr>
              <w:pStyle w:val="BodyText"/>
            </w:pPr>
            <w:r w:rsidRPr="00280F56">
              <w:rPr>
                <w:rFonts w:cs="Calibri"/>
                <w:color w:val="000000"/>
                <w:szCs w:val="22"/>
              </w:rPr>
              <w:t>10.24718</w:t>
            </w:r>
          </w:p>
        </w:tc>
        <w:tc>
          <w:tcPr>
            <w:tcW w:w="1510" w:type="dxa"/>
            <w:vAlign w:val="bottom"/>
          </w:tcPr>
          <w:p w14:paraId="15EE6067" w14:textId="41194EF4" w:rsidR="00D04C5D" w:rsidRPr="00280F56" w:rsidRDefault="00D04C5D" w:rsidP="00D04C5D">
            <w:pPr>
              <w:pStyle w:val="BodyText"/>
            </w:pPr>
            <w:r w:rsidRPr="00280F56">
              <w:rPr>
                <w:rFonts w:cs="Calibri"/>
                <w:color w:val="000000"/>
                <w:szCs w:val="22"/>
              </w:rPr>
              <w:t>0.027712</w:t>
            </w:r>
          </w:p>
        </w:tc>
        <w:tc>
          <w:tcPr>
            <w:tcW w:w="1510" w:type="dxa"/>
            <w:vAlign w:val="bottom"/>
          </w:tcPr>
          <w:p w14:paraId="74F50B95" w14:textId="02F6B0E6" w:rsidR="00D04C5D" w:rsidRPr="00280F56" w:rsidRDefault="00D04C5D" w:rsidP="00D04C5D">
            <w:pPr>
              <w:pStyle w:val="BodyText"/>
            </w:pPr>
            <w:r w:rsidRPr="00280F56">
              <w:rPr>
                <w:rFonts w:cs="Calibri"/>
                <w:color w:val="000000"/>
                <w:szCs w:val="22"/>
              </w:rPr>
              <w:t>0.006262</w:t>
            </w:r>
          </w:p>
        </w:tc>
        <w:tc>
          <w:tcPr>
            <w:tcW w:w="1511" w:type="dxa"/>
            <w:vAlign w:val="bottom"/>
          </w:tcPr>
          <w:p w14:paraId="77CA4DDC" w14:textId="4CED1B41" w:rsidR="00D04C5D" w:rsidRPr="00280F56" w:rsidRDefault="00D04C5D" w:rsidP="00D04C5D">
            <w:pPr>
              <w:pStyle w:val="BodyText"/>
            </w:pPr>
            <w:r w:rsidRPr="00280F56">
              <w:rPr>
                <w:rFonts w:cs="Calibri"/>
                <w:color w:val="000000"/>
                <w:szCs w:val="22"/>
              </w:rPr>
              <w:t>-0.01092496</w:t>
            </w:r>
          </w:p>
        </w:tc>
      </w:tr>
      <w:tr w:rsidR="00D04C5D" w:rsidRPr="00280F56" w14:paraId="5CDF5782" w14:textId="77777777" w:rsidTr="00FC080E">
        <w:tc>
          <w:tcPr>
            <w:tcW w:w="1510" w:type="dxa"/>
            <w:vAlign w:val="bottom"/>
          </w:tcPr>
          <w:p w14:paraId="26924969" w14:textId="3F3B7331" w:rsidR="00D04C5D" w:rsidRPr="00280F56" w:rsidRDefault="00D04C5D" w:rsidP="00D04C5D">
            <w:pPr>
              <w:pStyle w:val="BodyText"/>
            </w:pPr>
            <w:r w:rsidRPr="00280F56">
              <w:rPr>
                <w:rFonts w:cs="Calibri"/>
                <w:color w:val="000000"/>
                <w:szCs w:val="22"/>
              </w:rPr>
              <w:t>-0.1652</w:t>
            </w:r>
          </w:p>
        </w:tc>
        <w:tc>
          <w:tcPr>
            <w:tcW w:w="1510" w:type="dxa"/>
            <w:vAlign w:val="bottom"/>
          </w:tcPr>
          <w:p w14:paraId="5517191C" w14:textId="66BF02D4" w:rsidR="00D04C5D" w:rsidRPr="00280F56" w:rsidRDefault="00D04C5D" w:rsidP="00D04C5D">
            <w:pPr>
              <w:pStyle w:val="BodyText"/>
            </w:pPr>
            <w:r w:rsidRPr="00280F56">
              <w:rPr>
                <w:rFonts w:cs="Calibri"/>
                <w:color w:val="000000"/>
                <w:szCs w:val="22"/>
              </w:rPr>
              <w:t>0.043096</w:t>
            </w:r>
          </w:p>
        </w:tc>
        <w:tc>
          <w:tcPr>
            <w:tcW w:w="1510" w:type="dxa"/>
            <w:vAlign w:val="bottom"/>
          </w:tcPr>
          <w:p w14:paraId="722B2A73" w14:textId="48DC6BA9" w:rsidR="00D04C5D" w:rsidRPr="00280F56" w:rsidRDefault="00D04C5D" w:rsidP="00D04C5D">
            <w:pPr>
              <w:pStyle w:val="BodyText"/>
            </w:pPr>
            <w:r w:rsidRPr="00280F56">
              <w:rPr>
                <w:rFonts w:cs="Calibri"/>
                <w:color w:val="000000"/>
                <w:szCs w:val="22"/>
              </w:rPr>
              <w:t>10.27831</w:t>
            </w:r>
          </w:p>
        </w:tc>
        <w:tc>
          <w:tcPr>
            <w:tcW w:w="1510" w:type="dxa"/>
            <w:vAlign w:val="bottom"/>
          </w:tcPr>
          <w:p w14:paraId="7D087177" w14:textId="4B1B1AC5" w:rsidR="00D04C5D" w:rsidRPr="00280F56" w:rsidRDefault="00D04C5D" w:rsidP="00D04C5D">
            <w:pPr>
              <w:pStyle w:val="BodyText"/>
            </w:pPr>
            <w:r w:rsidRPr="00280F56">
              <w:rPr>
                <w:rFonts w:cs="Calibri"/>
                <w:color w:val="000000"/>
                <w:szCs w:val="22"/>
              </w:rPr>
              <w:t>0.031043</w:t>
            </w:r>
          </w:p>
        </w:tc>
        <w:tc>
          <w:tcPr>
            <w:tcW w:w="1510" w:type="dxa"/>
            <w:vAlign w:val="bottom"/>
          </w:tcPr>
          <w:p w14:paraId="47F5CD74" w14:textId="69DED261" w:rsidR="00D04C5D" w:rsidRPr="00280F56" w:rsidRDefault="00D04C5D" w:rsidP="00D04C5D">
            <w:pPr>
              <w:pStyle w:val="BodyText"/>
            </w:pPr>
            <w:r w:rsidRPr="00280F56">
              <w:rPr>
                <w:rFonts w:cs="Calibri"/>
                <w:color w:val="000000"/>
                <w:szCs w:val="22"/>
              </w:rPr>
              <w:t>0.004663</w:t>
            </w:r>
          </w:p>
        </w:tc>
        <w:tc>
          <w:tcPr>
            <w:tcW w:w="1511" w:type="dxa"/>
            <w:vAlign w:val="bottom"/>
          </w:tcPr>
          <w:p w14:paraId="3BD7B248" w14:textId="2439B2C6" w:rsidR="00D04C5D" w:rsidRPr="00280F56" w:rsidRDefault="00D04C5D" w:rsidP="00D04C5D">
            <w:pPr>
              <w:pStyle w:val="BodyText"/>
            </w:pPr>
            <w:r w:rsidRPr="00280F56">
              <w:rPr>
                <w:rFonts w:cs="Calibri"/>
                <w:color w:val="000000"/>
                <w:szCs w:val="22"/>
              </w:rPr>
              <w:t>-0.01652067</w:t>
            </w:r>
          </w:p>
        </w:tc>
      </w:tr>
      <w:tr w:rsidR="00D04C5D" w:rsidRPr="00280F56" w14:paraId="662CC7A7" w14:textId="77777777" w:rsidTr="00FC080E">
        <w:tc>
          <w:tcPr>
            <w:tcW w:w="1510" w:type="dxa"/>
            <w:vAlign w:val="bottom"/>
          </w:tcPr>
          <w:p w14:paraId="7F2D10E1" w14:textId="548C201C" w:rsidR="00D04C5D" w:rsidRPr="00280F56" w:rsidRDefault="00D04C5D" w:rsidP="00D04C5D">
            <w:pPr>
              <w:pStyle w:val="BodyText"/>
            </w:pPr>
            <w:r w:rsidRPr="00280F56">
              <w:rPr>
                <w:rFonts w:cs="Calibri"/>
                <w:color w:val="000000"/>
                <w:szCs w:val="22"/>
              </w:rPr>
              <w:t>-0.17957</w:t>
            </w:r>
          </w:p>
        </w:tc>
        <w:tc>
          <w:tcPr>
            <w:tcW w:w="1510" w:type="dxa"/>
            <w:vAlign w:val="bottom"/>
          </w:tcPr>
          <w:p w14:paraId="7EED9533" w14:textId="1EB8A545" w:rsidR="00D04C5D" w:rsidRPr="00280F56" w:rsidRDefault="00D04C5D" w:rsidP="00D04C5D">
            <w:pPr>
              <w:pStyle w:val="BodyText"/>
            </w:pPr>
            <w:r w:rsidRPr="00280F56">
              <w:rPr>
                <w:rFonts w:cs="Calibri"/>
                <w:color w:val="000000"/>
                <w:szCs w:val="22"/>
              </w:rPr>
              <w:t>0.050278</w:t>
            </w:r>
          </w:p>
        </w:tc>
        <w:tc>
          <w:tcPr>
            <w:tcW w:w="1510" w:type="dxa"/>
            <w:vAlign w:val="bottom"/>
          </w:tcPr>
          <w:p w14:paraId="7B81C354" w14:textId="2CA90C67" w:rsidR="00D04C5D" w:rsidRPr="00280F56" w:rsidRDefault="00D04C5D" w:rsidP="00D04C5D">
            <w:pPr>
              <w:pStyle w:val="BodyText"/>
            </w:pPr>
            <w:r w:rsidRPr="00280F56">
              <w:rPr>
                <w:rFonts w:cs="Calibri"/>
                <w:color w:val="000000"/>
                <w:szCs w:val="22"/>
              </w:rPr>
              <w:t>10.20888</w:t>
            </w:r>
          </w:p>
        </w:tc>
        <w:tc>
          <w:tcPr>
            <w:tcW w:w="1510" w:type="dxa"/>
            <w:vAlign w:val="bottom"/>
          </w:tcPr>
          <w:p w14:paraId="3C2F6CD2" w14:textId="6C4D9811" w:rsidR="00D04C5D" w:rsidRPr="00280F56" w:rsidRDefault="00D04C5D" w:rsidP="00D04C5D">
            <w:pPr>
              <w:pStyle w:val="BodyText"/>
            </w:pPr>
            <w:r w:rsidRPr="00280F56">
              <w:rPr>
                <w:rFonts w:cs="Calibri"/>
                <w:color w:val="000000"/>
                <w:szCs w:val="22"/>
              </w:rPr>
              <w:t>0.033441</w:t>
            </w:r>
          </w:p>
        </w:tc>
        <w:tc>
          <w:tcPr>
            <w:tcW w:w="1510" w:type="dxa"/>
            <w:vAlign w:val="bottom"/>
          </w:tcPr>
          <w:p w14:paraId="026E7F26" w14:textId="77CFBD68" w:rsidR="00D04C5D" w:rsidRPr="00280F56" w:rsidRDefault="00D04C5D" w:rsidP="00D04C5D">
            <w:pPr>
              <w:pStyle w:val="BodyText"/>
            </w:pPr>
            <w:r w:rsidRPr="00280F56">
              <w:rPr>
                <w:rFonts w:cs="Calibri"/>
                <w:color w:val="000000"/>
                <w:szCs w:val="22"/>
              </w:rPr>
              <w:t>0.001732</w:t>
            </w:r>
          </w:p>
        </w:tc>
        <w:tc>
          <w:tcPr>
            <w:tcW w:w="1511" w:type="dxa"/>
            <w:vAlign w:val="bottom"/>
          </w:tcPr>
          <w:p w14:paraId="64107386" w14:textId="77A23B16" w:rsidR="00D04C5D" w:rsidRPr="00280F56" w:rsidRDefault="00D04C5D" w:rsidP="00D04C5D">
            <w:pPr>
              <w:pStyle w:val="BodyText"/>
            </w:pPr>
            <w:r w:rsidRPr="00280F56">
              <w:rPr>
                <w:rFonts w:cs="Calibri"/>
                <w:color w:val="000000"/>
                <w:szCs w:val="22"/>
              </w:rPr>
              <w:t>-0.0085268</w:t>
            </w:r>
          </w:p>
        </w:tc>
      </w:tr>
    </w:tbl>
    <w:p w14:paraId="3D206BE1" w14:textId="01A048ED" w:rsidR="000F69BD" w:rsidRPr="00280F56" w:rsidRDefault="000F69BD" w:rsidP="000F69BD">
      <w:pPr>
        <w:pStyle w:val="BodyText"/>
      </w:pPr>
      <w:r w:rsidRPr="00280F56">
        <w:t xml:space="preserve">A </w:t>
      </w:r>
      <w:proofErr w:type="spellStart"/>
      <w:r w:rsidRPr="00280F56">
        <w:t>Jaycar</w:t>
      </w:r>
      <w:proofErr w:type="spellEnd"/>
      <w:r w:rsidRPr="00280F56">
        <w:t xml:space="preserve"> KJ8916 robotic arm </w:t>
      </w:r>
      <w:r w:rsidRPr="00280F56">
        <w:fldChar w:fldCharType="begin" w:fldLock="1"/>
      </w:r>
      <w:r w:rsidR="00E17D8C" w:rsidRPr="00280F56">
        <w:instrText>ADDIN CSL_CITATION {"citationItems":[{"id":"ITEM-1","itemData":{"URL":"https://www.jaycar.com.au/robot-arm-kit-with-controller/p/KJ8916","author":[{"dropping-particle":"","family":"Jaycar Ltd","given":"","non-dropping-particle":"","parse-names":false,"suffix":""}],"id":"ITEM-1","issued":{"date-parts":[["2023"]]},"title":"Jaycar KJ8916 Robotic Arm","type":"webpage"},"uris":["http://www.mendeley.com/documents/?uuid=6c070957-eb8b-45f2-ad81-66a3dd1887b1"]}],"mendeley":{"formattedCitation":"(Jaycar Ltd, 2023)","plainTextFormattedCitation":"(Jaycar Ltd, 2023)","previouslyFormattedCitation":"(Jaycar Ltd, 2023)"},"properties":{"noteIndex":0},"schema":"https://github.com/citation-style-language/schema/raw/master/csl-citation.json"}</w:instrText>
      </w:r>
      <w:r w:rsidRPr="00280F56">
        <w:fldChar w:fldCharType="separate"/>
      </w:r>
      <w:r w:rsidRPr="00280F56">
        <w:rPr>
          <w:noProof/>
        </w:rPr>
        <w:t>(Jaycar Ltd, 2023)</w:t>
      </w:r>
      <w:r w:rsidRPr="00280F56">
        <w:fldChar w:fldCharType="end"/>
      </w:r>
      <w:r w:rsidRPr="00280F56">
        <w:t xml:space="preserve"> was initially implemented to validate these measurements but this proved to be incapable of the task as the weight limit was 100g and the board, without battery, weighed 486g. On top of this, the KJ8916 robotic arm had significant play and movement was in approximately 1 degree increments on the main stepper motor.</w:t>
      </w:r>
      <w:r w:rsidRPr="00280F56">
        <w:br/>
        <w:t>A set of setsquares (</w:t>
      </w:r>
      <w:r w:rsidR="00336F2C" w:rsidRPr="00280F56">
        <w:t xml:space="preserve">permitting fixed angles of </w:t>
      </w:r>
      <w:r w:rsidRPr="00280F56">
        <w:t xml:space="preserve">0,30,45,60 and 90 degrees) </w:t>
      </w:r>
      <w:r w:rsidR="00336F2C" w:rsidRPr="00280F56">
        <w:t xml:space="preserve">was </w:t>
      </w:r>
      <w:r w:rsidR="00E83D5F" w:rsidRPr="00280F56">
        <w:t xml:space="preserve">initially </w:t>
      </w:r>
      <w:r w:rsidRPr="00280F56">
        <w:t xml:space="preserve">used to </w:t>
      </w:r>
      <w:r w:rsidRPr="00280F56">
        <w:lastRenderedPageBreak/>
        <w:t xml:space="preserve">calibrate the individual </w:t>
      </w:r>
      <w:r w:rsidR="00C97540">
        <w:t>IMU</w:t>
      </w:r>
      <w:r w:rsidRPr="00280F56">
        <w:t xml:space="preserve"> sensors to apply appropriate offset and bias values (in the case of the accelerometer sensor).</w:t>
      </w:r>
      <w:r w:rsidRPr="00280F56">
        <w:br/>
        <w:t>The gyroscope calibration is easiest to determine so is dealt with first.</w:t>
      </w:r>
      <w:r w:rsidRPr="00280F56">
        <w:br/>
        <w:t xml:space="preserve">At rest, all gyroscope readings should be zero so averaging the deviations from this should suffice for a bias offset value in each axis direction. Table 4.2 lists gyroscope offset values for the Camera </w:t>
      </w:r>
      <w:r w:rsidR="00C97540">
        <w:t>IMU</w:t>
      </w:r>
      <w:r w:rsidRPr="00280F56">
        <w:t>.</w:t>
      </w:r>
    </w:p>
    <w:p w14:paraId="20561E59" w14:textId="7435C695" w:rsidR="007701F5" w:rsidRPr="00280F56" w:rsidRDefault="007701F5" w:rsidP="00352A0E">
      <w:pPr>
        <w:pStyle w:val="Caption"/>
      </w:pPr>
      <w:bookmarkStart w:id="98" w:name="_Toc146546622"/>
      <w:bookmarkStart w:id="99" w:name="_Toc146547299"/>
      <w:bookmarkStart w:id="100" w:name="_Toc146720818"/>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2</w:t>
      </w:r>
      <w:r w:rsidR="001D6978">
        <w:fldChar w:fldCharType="end"/>
      </w:r>
      <w:r w:rsidRPr="00280F56">
        <w:t xml:space="preserve"> Initial Camera </w:t>
      </w:r>
      <w:r w:rsidR="00C97540">
        <w:t>IMU</w:t>
      </w:r>
      <w:r w:rsidRPr="00280F56">
        <w:t xml:space="preserve"> Gyroscope Offsets</w:t>
      </w:r>
      <w:bookmarkEnd w:id="98"/>
      <w:bookmarkEnd w:id="99"/>
      <w:bookmarkEnd w:id="100"/>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E930F0" w:rsidRPr="00280F56" w14:paraId="606699E1" w14:textId="5AC6F2C7" w:rsidTr="00C3237C">
        <w:trPr>
          <w:trHeight w:val="1076"/>
        </w:trPr>
        <w:tc>
          <w:tcPr>
            <w:tcW w:w="1156" w:type="dxa"/>
          </w:tcPr>
          <w:p w14:paraId="7937013F" w14:textId="1BC0B09D" w:rsidR="00863E62" w:rsidRPr="00280F56" w:rsidRDefault="00C3237C" w:rsidP="00794E47">
            <w:r w:rsidRPr="00280F56">
              <w:br/>
            </w:r>
            <w:r w:rsidR="00863E62" w:rsidRPr="00280F56">
              <w:t>Axis</w:t>
            </w:r>
          </w:p>
        </w:tc>
        <w:tc>
          <w:tcPr>
            <w:tcW w:w="1391" w:type="dxa"/>
          </w:tcPr>
          <w:p w14:paraId="4E37CEC3" w14:textId="5BF77A8C" w:rsidR="00863E62" w:rsidRPr="00280F56" w:rsidRDefault="00863E62" w:rsidP="00794E47">
            <w:pPr>
              <w:rPr>
                <w:rFonts w:ascii="Calibri" w:hAnsi="Calibri" w:cs="Calibri"/>
                <w:color w:val="000000"/>
                <w:szCs w:val="22"/>
              </w:rPr>
            </w:pPr>
            <w:r w:rsidRPr="00280F56">
              <w:rPr>
                <w:rFonts w:ascii="Calibri" w:hAnsi="Calibri" w:cs="Calibri"/>
                <w:color w:val="000000"/>
                <w:szCs w:val="22"/>
              </w:rPr>
              <w:t>Flat, Facing Up</w:t>
            </w:r>
          </w:p>
        </w:tc>
        <w:tc>
          <w:tcPr>
            <w:tcW w:w="1134" w:type="dxa"/>
          </w:tcPr>
          <w:p w14:paraId="4E03F8DD" w14:textId="748C5450" w:rsidR="00863E62" w:rsidRPr="00280F56" w:rsidRDefault="00863E62" w:rsidP="00794E47">
            <w:pPr>
              <w:rPr>
                <w:rFonts w:ascii="Calibri" w:hAnsi="Calibri" w:cs="Calibri"/>
                <w:color w:val="000000"/>
                <w:szCs w:val="22"/>
              </w:rPr>
            </w:pPr>
            <w:r w:rsidRPr="00280F56">
              <w:rPr>
                <w:rFonts w:ascii="Calibri" w:hAnsi="Calibri" w:cs="Calibri"/>
                <w:color w:val="000000"/>
                <w:szCs w:val="22"/>
              </w:rPr>
              <w:t>Flat, Facing Down</w:t>
            </w:r>
          </w:p>
        </w:tc>
        <w:tc>
          <w:tcPr>
            <w:tcW w:w="1134" w:type="dxa"/>
          </w:tcPr>
          <w:p w14:paraId="096F10F4" w14:textId="75FC1BF4" w:rsidR="00863E62" w:rsidRPr="00280F56" w:rsidRDefault="00863E62" w:rsidP="00794E47">
            <w:pPr>
              <w:rPr>
                <w:rFonts w:ascii="Calibri" w:hAnsi="Calibri" w:cs="Calibri"/>
                <w:color w:val="000000"/>
                <w:szCs w:val="22"/>
              </w:rPr>
            </w:pPr>
            <w:r w:rsidRPr="00280F56">
              <w:rPr>
                <w:rFonts w:ascii="Calibri" w:hAnsi="Calibri" w:cs="Calibri"/>
                <w:color w:val="000000"/>
                <w:szCs w:val="22"/>
              </w:rPr>
              <w:t>90deg, tilting left</w:t>
            </w:r>
          </w:p>
        </w:tc>
        <w:tc>
          <w:tcPr>
            <w:tcW w:w="1134" w:type="dxa"/>
          </w:tcPr>
          <w:p w14:paraId="04EA0BE1" w14:textId="3D7FABBA" w:rsidR="00863E62" w:rsidRPr="00280F56" w:rsidRDefault="00863E62" w:rsidP="00794E47">
            <w:pPr>
              <w:rPr>
                <w:rFonts w:ascii="Calibri" w:hAnsi="Calibri" w:cs="Calibri"/>
                <w:color w:val="000000"/>
                <w:szCs w:val="22"/>
              </w:rPr>
            </w:pPr>
            <w:r w:rsidRPr="00280F56">
              <w:rPr>
                <w:rFonts w:ascii="Calibri" w:hAnsi="Calibri" w:cs="Calibri"/>
                <w:color w:val="000000"/>
                <w:szCs w:val="22"/>
              </w:rPr>
              <w:t>90deg, tilting right</w:t>
            </w:r>
          </w:p>
        </w:tc>
        <w:tc>
          <w:tcPr>
            <w:tcW w:w="1134" w:type="dxa"/>
          </w:tcPr>
          <w:p w14:paraId="21D662CC" w14:textId="6349D309" w:rsidR="00863E62" w:rsidRPr="00280F56" w:rsidRDefault="00863E62" w:rsidP="00794E47">
            <w:pPr>
              <w:rPr>
                <w:rFonts w:ascii="Calibri" w:hAnsi="Calibri" w:cs="Calibri"/>
                <w:color w:val="000000"/>
                <w:szCs w:val="22"/>
              </w:rPr>
            </w:pPr>
            <w:r w:rsidRPr="00280F56">
              <w:rPr>
                <w:rFonts w:ascii="Calibri" w:hAnsi="Calibri" w:cs="Calibri"/>
                <w:color w:val="000000"/>
                <w:szCs w:val="22"/>
              </w:rPr>
              <w:t>Tilting Up</w:t>
            </w:r>
          </w:p>
        </w:tc>
        <w:tc>
          <w:tcPr>
            <w:tcW w:w="1134" w:type="dxa"/>
          </w:tcPr>
          <w:p w14:paraId="3898FE75" w14:textId="04A66DF2" w:rsidR="00863E62" w:rsidRPr="00280F56" w:rsidRDefault="00863E62" w:rsidP="00794E47">
            <w:pPr>
              <w:rPr>
                <w:rFonts w:ascii="Calibri" w:hAnsi="Calibri" w:cs="Calibri"/>
                <w:color w:val="000000"/>
                <w:szCs w:val="22"/>
              </w:rPr>
            </w:pPr>
            <w:r w:rsidRPr="00280F56">
              <w:rPr>
                <w:rFonts w:ascii="Calibri" w:hAnsi="Calibri" w:cs="Calibri"/>
                <w:color w:val="000000"/>
                <w:szCs w:val="22"/>
              </w:rPr>
              <w:t>Tilting Down</w:t>
            </w:r>
          </w:p>
        </w:tc>
        <w:tc>
          <w:tcPr>
            <w:tcW w:w="1559" w:type="dxa"/>
          </w:tcPr>
          <w:p w14:paraId="1D5CB5C1" w14:textId="7970CAA3" w:rsidR="00863E62" w:rsidRPr="00280F56" w:rsidRDefault="00E930F0" w:rsidP="00794E47">
            <w:pPr>
              <w:rPr>
                <w:rFonts w:ascii="Calibri" w:hAnsi="Calibri" w:cs="Calibri"/>
                <w:color w:val="000000"/>
                <w:szCs w:val="22"/>
              </w:rPr>
            </w:pPr>
            <w:r w:rsidRPr="00280F56">
              <w:rPr>
                <w:rFonts w:ascii="Calibri" w:hAnsi="Calibri" w:cs="Calibri"/>
                <w:color w:val="000000"/>
                <w:szCs w:val="22"/>
              </w:rPr>
              <w:t>Average</w:t>
            </w:r>
            <w:r w:rsidRPr="00280F56">
              <w:rPr>
                <w:rFonts w:ascii="Calibri" w:hAnsi="Calibri" w:cs="Calibri"/>
                <w:color w:val="000000"/>
                <w:szCs w:val="22"/>
              </w:rPr>
              <w:br/>
              <w:t>Offset</w:t>
            </w:r>
          </w:p>
        </w:tc>
      </w:tr>
      <w:tr w:rsidR="00E930F0" w:rsidRPr="00280F56" w14:paraId="45600230" w14:textId="08B57174" w:rsidTr="00C3237C">
        <w:trPr>
          <w:trHeight w:val="837"/>
        </w:trPr>
        <w:tc>
          <w:tcPr>
            <w:tcW w:w="1156" w:type="dxa"/>
          </w:tcPr>
          <w:p w14:paraId="5BAB7E7A" w14:textId="561D1FD7" w:rsidR="00863E62" w:rsidRPr="00280F56" w:rsidRDefault="00863E62" w:rsidP="00794E47">
            <w:proofErr w:type="spellStart"/>
            <w:r w:rsidRPr="00280F56">
              <w:t>Gyro_X</w:t>
            </w:r>
            <w:proofErr w:type="spellEnd"/>
          </w:p>
        </w:tc>
        <w:tc>
          <w:tcPr>
            <w:tcW w:w="1391" w:type="dxa"/>
          </w:tcPr>
          <w:p w14:paraId="5D200634" w14:textId="1F6F049D" w:rsidR="00863E62" w:rsidRPr="00280F56" w:rsidRDefault="00863E62" w:rsidP="00794E47">
            <w:pPr>
              <w:rPr>
                <w:rFonts w:ascii="Calibri" w:hAnsi="Calibri" w:cs="Calibri"/>
                <w:color w:val="000000"/>
                <w:szCs w:val="22"/>
              </w:rPr>
            </w:pPr>
            <w:r w:rsidRPr="00280F56">
              <w:rPr>
                <w:rFonts w:ascii="Calibri" w:hAnsi="Calibri" w:cs="Calibri"/>
                <w:color w:val="000000"/>
                <w:szCs w:val="22"/>
              </w:rPr>
              <w:t>0.029521</w:t>
            </w:r>
          </w:p>
        </w:tc>
        <w:tc>
          <w:tcPr>
            <w:tcW w:w="1134" w:type="dxa"/>
          </w:tcPr>
          <w:p w14:paraId="309AEAB5" w14:textId="22CB6479" w:rsidR="00863E62" w:rsidRPr="00280F56" w:rsidRDefault="00863E62" w:rsidP="00794E47">
            <w:pPr>
              <w:rPr>
                <w:rFonts w:ascii="Calibri" w:hAnsi="Calibri" w:cs="Calibri"/>
                <w:color w:val="000000"/>
                <w:szCs w:val="22"/>
              </w:rPr>
            </w:pPr>
            <w:r w:rsidRPr="00280F56">
              <w:rPr>
                <w:rFonts w:ascii="Calibri" w:hAnsi="Calibri" w:cs="Calibri"/>
                <w:color w:val="000000"/>
                <w:szCs w:val="22"/>
                <w:lang w:eastAsia="zh-CN"/>
              </w:rPr>
              <w:t>0.029307</w:t>
            </w:r>
          </w:p>
        </w:tc>
        <w:tc>
          <w:tcPr>
            <w:tcW w:w="1134" w:type="dxa"/>
          </w:tcPr>
          <w:p w14:paraId="422AF839" w14:textId="3795165B"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8777</w:t>
            </w:r>
          </w:p>
        </w:tc>
        <w:tc>
          <w:tcPr>
            <w:tcW w:w="1134" w:type="dxa"/>
          </w:tcPr>
          <w:p w14:paraId="05816DB7" w14:textId="48EE1F44" w:rsidR="00863E62" w:rsidRPr="00280F56" w:rsidRDefault="00863E62" w:rsidP="00794E47">
            <w:pPr>
              <w:rPr>
                <w:rFonts w:ascii="Calibri" w:hAnsi="Calibri" w:cs="Calibri"/>
                <w:color w:val="000000"/>
                <w:szCs w:val="22"/>
              </w:rPr>
            </w:pPr>
            <w:r w:rsidRPr="00280F56">
              <w:rPr>
                <w:rFonts w:ascii="Calibri" w:hAnsi="Calibri" w:cs="Calibri"/>
                <w:color w:val="000000"/>
                <w:szCs w:val="22"/>
              </w:rPr>
              <w:t>-0.02387</w:t>
            </w:r>
          </w:p>
        </w:tc>
        <w:tc>
          <w:tcPr>
            <w:tcW w:w="1134" w:type="dxa"/>
          </w:tcPr>
          <w:p w14:paraId="4FCCE8FD" w14:textId="77777777"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8599</w:t>
            </w:r>
          </w:p>
          <w:p w14:paraId="515AB223" w14:textId="77777777" w:rsidR="00863E62" w:rsidRPr="00280F56" w:rsidRDefault="00863E62" w:rsidP="00794E47">
            <w:pPr>
              <w:rPr>
                <w:rFonts w:ascii="Calibri" w:hAnsi="Calibri" w:cs="Calibri"/>
                <w:color w:val="000000"/>
                <w:szCs w:val="22"/>
              </w:rPr>
            </w:pPr>
          </w:p>
        </w:tc>
        <w:tc>
          <w:tcPr>
            <w:tcW w:w="1134" w:type="dxa"/>
          </w:tcPr>
          <w:p w14:paraId="2BF14CA1" w14:textId="77777777"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385</w:t>
            </w:r>
          </w:p>
          <w:p w14:paraId="1F70CC72" w14:textId="77777777" w:rsidR="00863E62" w:rsidRPr="00280F56" w:rsidRDefault="00863E62" w:rsidP="00794E47">
            <w:pPr>
              <w:rPr>
                <w:rFonts w:ascii="Calibri" w:hAnsi="Calibri" w:cs="Calibri"/>
                <w:color w:val="000000"/>
                <w:szCs w:val="22"/>
              </w:rPr>
            </w:pPr>
          </w:p>
        </w:tc>
        <w:tc>
          <w:tcPr>
            <w:tcW w:w="1559" w:type="dxa"/>
          </w:tcPr>
          <w:p w14:paraId="33CE156E" w14:textId="6A5F3198" w:rsidR="00863E62" w:rsidRPr="00280F56" w:rsidRDefault="00E930F0" w:rsidP="00794E47">
            <w:pPr>
              <w:rPr>
                <w:rFonts w:ascii="Calibri" w:hAnsi="Calibri" w:cs="Calibri"/>
                <w:color w:val="000000"/>
                <w:szCs w:val="22"/>
              </w:rPr>
            </w:pPr>
            <w:r w:rsidRPr="00280F56">
              <w:rPr>
                <w:rFonts w:ascii="Calibri" w:hAnsi="Calibri" w:cs="Calibri"/>
                <w:color w:val="000000"/>
                <w:szCs w:val="22"/>
              </w:rPr>
              <w:t>0.</w:t>
            </w:r>
            <w:r w:rsidR="00794E47" w:rsidRPr="00280F56">
              <w:rPr>
                <w:rFonts w:ascii="Calibri" w:hAnsi="Calibri" w:cs="Calibri"/>
                <w:color w:val="000000"/>
                <w:szCs w:val="22"/>
              </w:rPr>
              <w:t>029078</w:t>
            </w:r>
          </w:p>
        </w:tc>
      </w:tr>
      <w:tr w:rsidR="00E930F0" w:rsidRPr="00280F56" w14:paraId="447D2746" w14:textId="77777777" w:rsidTr="00C3237C">
        <w:trPr>
          <w:trHeight w:val="837"/>
        </w:trPr>
        <w:tc>
          <w:tcPr>
            <w:tcW w:w="1156" w:type="dxa"/>
          </w:tcPr>
          <w:p w14:paraId="64D6A4BB" w14:textId="77145D87" w:rsidR="00E930F0" w:rsidRPr="00280F56" w:rsidRDefault="00E930F0" w:rsidP="00794E47">
            <w:proofErr w:type="spellStart"/>
            <w:r w:rsidRPr="00280F56">
              <w:t>Gyro_Y</w:t>
            </w:r>
            <w:proofErr w:type="spellEnd"/>
          </w:p>
        </w:tc>
        <w:tc>
          <w:tcPr>
            <w:tcW w:w="1391" w:type="dxa"/>
          </w:tcPr>
          <w:p w14:paraId="427D02CB"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4314</w:t>
            </w:r>
          </w:p>
          <w:p w14:paraId="197A9352" w14:textId="77777777" w:rsidR="00E930F0" w:rsidRPr="00280F56" w:rsidRDefault="00E930F0" w:rsidP="00794E47">
            <w:pPr>
              <w:rPr>
                <w:rFonts w:ascii="Calibri" w:hAnsi="Calibri" w:cs="Calibri"/>
                <w:color w:val="000000"/>
                <w:szCs w:val="22"/>
              </w:rPr>
            </w:pPr>
          </w:p>
        </w:tc>
        <w:tc>
          <w:tcPr>
            <w:tcW w:w="1134" w:type="dxa"/>
          </w:tcPr>
          <w:p w14:paraId="0C254302"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4279</w:t>
            </w:r>
          </w:p>
          <w:p w14:paraId="0E726E29" w14:textId="77777777" w:rsidR="00E930F0" w:rsidRPr="00280F56" w:rsidRDefault="00E930F0" w:rsidP="00794E47">
            <w:pPr>
              <w:rPr>
                <w:rFonts w:ascii="Calibri" w:hAnsi="Calibri" w:cs="Calibri"/>
                <w:color w:val="000000"/>
                <w:szCs w:val="22"/>
                <w:lang w:eastAsia="zh-CN"/>
              </w:rPr>
            </w:pPr>
          </w:p>
        </w:tc>
        <w:tc>
          <w:tcPr>
            <w:tcW w:w="1134" w:type="dxa"/>
          </w:tcPr>
          <w:p w14:paraId="64E85573"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543</w:t>
            </w:r>
          </w:p>
          <w:p w14:paraId="56F8C54E" w14:textId="77777777" w:rsidR="00E930F0" w:rsidRPr="00280F56" w:rsidRDefault="00E930F0" w:rsidP="00794E47">
            <w:pPr>
              <w:rPr>
                <w:rFonts w:ascii="Calibri" w:hAnsi="Calibri" w:cs="Calibri"/>
                <w:color w:val="000000"/>
                <w:szCs w:val="22"/>
              </w:rPr>
            </w:pPr>
          </w:p>
        </w:tc>
        <w:tc>
          <w:tcPr>
            <w:tcW w:w="1134" w:type="dxa"/>
          </w:tcPr>
          <w:p w14:paraId="26A78788"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462</w:t>
            </w:r>
          </w:p>
          <w:p w14:paraId="20B613D6" w14:textId="77777777" w:rsidR="00E930F0" w:rsidRPr="00280F56" w:rsidRDefault="00E930F0" w:rsidP="00794E47">
            <w:pPr>
              <w:rPr>
                <w:rFonts w:ascii="Calibri" w:hAnsi="Calibri" w:cs="Calibri"/>
                <w:color w:val="000000"/>
                <w:szCs w:val="22"/>
              </w:rPr>
            </w:pPr>
          </w:p>
        </w:tc>
        <w:tc>
          <w:tcPr>
            <w:tcW w:w="1134" w:type="dxa"/>
          </w:tcPr>
          <w:p w14:paraId="4893966E"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3848</w:t>
            </w:r>
          </w:p>
          <w:p w14:paraId="0423ABB3" w14:textId="77777777" w:rsidR="00E930F0" w:rsidRPr="00280F56" w:rsidRDefault="00E930F0" w:rsidP="00794E47">
            <w:pPr>
              <w:rPr>
                <w:rFonts w:ascii="Calibri" w:hAnsi="Calibri" w:cs="Calibri"/>
                <w:color w:val="000000"/>
                <w:szCs w:val="22"/>
              </w:rPr>
            </w:pPr>
          </w:p>
        </w:tc>
        <w:tc>
          <w:tcPr>
            <w:tcW w:w="1134" w:type="dxa"/>
          </w:tcPr>
          <w:p w14:paraId="0155C094"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154</w:t>
            </w:r>
          </w:p>
          <w:p w14:paraId="677E92EB" w14:textId="77777777" w:rsidR="00E930F0" w:rsidRPr="00280F56" w:rsidRDefault="00E930F0" w:rsidP="00794E47">
            <w:pPr>
              <w:rPr>
                <w:rFonts w:ascii="Calibri" w:hAnsi="Calibri" w:cs="Calibri"/>
                <w:color w:val="000000"/>
                <w:szCs w:val="22"/>
              </w:rPr>
            </w:pPr>
          </w:p>
        </w:tc>
        <w:tc>
          <w:tcPr>
            <w:tcW w:w="1559" w:type="dxa"/>
          </w:tcPr>
          <w:p w14:paraId="7DD7379B" w14:textId="53F5B276" w:rsidR="00E930F0" w:rsidRPr="00280F56" w:rsidRDefault="00A861DD" w:rsidP="00794E47">
            <w:pPr>
              <w:rPr>
                <w:rFonts w:ascii="Calibri" w:hAnsi="Calibri" w:cs="Calibri"/>
                <w:color w:val="000000"/>
                <w:szCs w:val="22"/>
              </w:rPr>
            </w:pPr>
            <w:r w:rsidRPr="00280F56">
              <w:rPr>
                <w:rFonts w:ascii="Calibri" w:hAnsi="Calibri" w:cs="Calibri"/>
                <w:color w:val="000000"/>
                <w:szCs w:val="22"/>
              </w:rPr>
              <w:t>0.0</w:t>
            </w:r>
            <w:r w:rsidR="00794E47" w:rsidRPr="00280F56">
              <w:rPr>
                <w:rFonts w:ascii="Calibri" w:hAnsi="Calibri" w:cs="Calibri"/>
                <w:color w:val="000000"/>
                <w:szCs w:val="22"/>
              </w:rPr>
              <w:t>04103</w:t>
            </w:r>
          </w:p>
        </w:tc>
      </w:tr>
      <w:tr w:rsidR="00E930F0" w:rsidRPr="00280F56" w14:paraId="6CFA808A" w14:textId="77777777" w:rsidTr="00C3237C">
        <w:trPr>
          <w:trHeight w:val="837"/>
        </w:trPr>
        <w:tc>
          <w:tcPr>
            <w:tcW w:w="1156" w:type="dxa"/>
          </w:tcPr>
          <w:p w14:paraId="01961F34" w14:textId="3D611D6F" w:rsidR="00E930F0" w:rsidRPr="00280F56" w:rsidRDefault="00E930F0" w:rsidP="00794E47">
            <w:proofErr w:type="spellStart"/>
            <w:r w:rsidRPr="00280F56">
              <w:t>Gyro_Z</w:t>
            </w:r>
            <w:proofErr w:type="spellEnd"/>
          </w:p>
        </w:tc>
        <w:tc>
          <w:tcPr>
            <w:tcW w:w="1391" w:type="dxa"/>
          </w:tcPr>
          <w:p w14:paraId="21F0CB1B"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18137</w:t>
            </w:r>
          </w:p>
          <w:p w14:paraId="7737CC3A" w14:textId="77777777" w:rsidR="00E930F0" w:rsidRPr="00280F56" w:rsidRDefault="00E930F0" w:rsidP="00794E47">
            <w:pPr>
              <w:rPr>
                <w:rFonts w:ascii="Calibri" w:hAnsi="Calibri" w:cs="Calibri"/>
                <w:color w:val="000000"/>
                <w:szCs w:val="22"/>
              </w:rPr>
            </w:pPr>
          </w:p>
        </w:tc>
        <w:tc>
          <w:tcPr>
            <w:tcW w:w="1134" w:type="dxa"/>
          </w:tcPr>
          <w:p w14:paraId="009FF543"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2</w:t>
            </w:r>
          </w:p>
          <w:p w14:paraId="32A2D212" w14:textId="77777777" w:rsidR="00E930F0" w:rsidRPr="00280F56" w:rsidRDefault="00E930F0" w:rsidP="00794E47">
            <w:pPr>
              <w:rPr>
                <w:rFonts w:ascii="Calibri" w:hAnsi="Calibri" w:cs="Calibri"/>
                <w:color w:val="000000"/>
                <w:szCs w:val="22"/>
                <w:lang w:eastAsia="zh-CN"/>
              </w:rPr>
            </w:pPr>
          </w:p>
        </w:tc>
        <w:tc>
          <w:tcPr>
            <w:tcW w:w="1134" w:type="dxa"/>
          </w:tcPr>
          <w:p w14:paraId="01285720"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8.4E-05</w:t>
            </w:r>
          </w:p>
          <w:p w14:paraId="2B61CB71" w14:textId="77777777" w:rsidR="00E930F0" w:rsidRPr="00280F56" w:rsidRDefault="00E930F0" w:rsidP="00794E47">
            <w:pPr>
              <w:rPr>
                <w:rFonts w:ascii="Calibri" w:hAnsi="Calibri" w:cs="Calibri"/>
                <w:color w:val="000000"/>
                <w:szCs w:val="22"/>
              </w:rPr>
            </w:pPr>
          </w:p>
        </w:tc>
        <w:tc>
          <w:tcPr>
            <w:tcW w:w="1134" w:type="dxa"/>
          </w:tcPr>
          <w:p w14:paraId="569AF43F"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0296</w:t>
            </w:r>
          </w:p>
          <w:p w14:paraId="08FAD183" w14:textId="77777777" w:rsidR="00E930F0" w:rsidRPr="00280F56" w:rsidRDefault="00E930F0" w:rsidP="00794E47">
            <w:pPr>
              <w:rPr>
                <w:rFonts w:ascii="Calibri" w:hAnsi="Calibri" w:cs="Calibri"/>
                <w:color w:val="000000"/>
                <w:szCs w:val="22"/>
              </w:rPr>
            </w:pPr>
          </w:p>
          <w:p w14:paraId="61C66BCA" w14:textId="77777777" w:rsidR="00E930F0" w:rsidRPr="00280F56" w:rsidRDefault="00E930F0" w:rsidP="00794E47">
            <w:pPr>
              <w:rPr>
                <w:rFonts w:ascii="Calibri" w:hAnsi="Calibri" w:cs="Calibri"/>
                <w:szCs w:val="22"/>
              </w:rPr>
            </w:pPr>
          </w:p>
        </w:tc>
        <w:tc>
          <w:tcPr>
            <w:tcW w:w="1134" w:type="dxa"/>
          </w:tcPr>
          <w:p w14:paraId="6CD8C60C"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44</w:t>
            </w:r>
          </w:p>
          <w:p w14:paraId="14221800" w14:textId="77777777" w:rsidR="00E930F0" w:rsidRPr="00280F56" w:rsidRDefault="00E930F0" w:rsidP="00794E47">
            <w:pPr>
              <w:rPr>
                <w:rFonts w:ascii="Calibri" w:hAnsi="Calibri" w:cs="Calibri"/>
                <w:color w:val="000000"/>
                <w:szCs w:val="22"/>
              </w:rPr>
            </w:pPr>
          </w:p>
        </w:tc>
        <w:tc>
          <w:tcPr>
            <w:tcW w:w="1134" w:type="dxa"/>
          </w:tcPr>
          <w:p w14:paraId="27DEAAF0"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0378</w:t>
            </w:r>
          </w:p>
          <w:p w14:paraId="372D505D" w14:textId="77777777" w:rsidR="00E930F0" w:rsidRPr="00280F56" w:rsidRDefault="00E930F0" w:rsidP="00794E47">
            <w:pPr>
              <w:rPr>
                <w:rFonts w:ascii="Calibri" w:hAnsi="Calibri" w:cs="Calibri"/>
                <w:color w:val="000000"/>
                <w:szCs w:val="22"/>
              </w:rPr>
            </w:pPr>
          </w:p>
          <w:p w14:paraId="7AFF75E3" w14:textId="77777777" w:rsidR="00E930F0" w:rsidRPr="00280F56" w:rsidRDefault="00E930F0" w:rsidP="00794E47">
            <w:pPr>
              <w:rPr>
                <w:rFonts w:ascii="Calibri" w:hAnsi="Calibri" w:cs="Calibri"/>
                <w:szCs w:val="22"/>
              </w:rPr>
            </w:pPr>
          </w:p>
        </w:tc>
        <w:tc>
          <w:tcPr>
            <w:tcW w:w="1559" w:type="dxa"/>
          </w:tcPr>
          <w:p w14:paraId="355A8704" w14:textId="60A86710" w:rsidR="00E930F0" w:rsidRPr="00280F56" w:rsidRDefault="00E930F0" w:rsidP="00794E47">
            <w:pPr>
              <w:rPr>
                <w:rFonts w:ascii="Calibri" w:hAnsi="Calibri" w:cs="Calibri"/>
                <w:color w:val="000000"/>
                <w:szCs w:val="22"/>
              </w:rPr>
            </w:pPr>
            <w:r w:rsidRPr="00280F56">
              <w:rPr>
                <w:rFonts w:ascii="Calibri" w:hAnsi="Calibri" w:cs="Calibri"/>
                <w:color w:val="000000"/>
                <w:szCs w:val="22"/>
              </w:rPr>
              <w:t>0.</w:t>
            </w:r>
            <w:r w:rsidR="00794E47" w:rsidRPr="00280F56">
              <w:rPr>
                <w:rFonts w:ascii="Calibri" w:hAnsi="Calibri" w:cs="Calibri"/>
                <w:color w:val="000000"/>
                <w:szCs w:val="22"/>
              </w:rPr>
              <w:t>00743</w:t>
            </w:r>
          </w:p>
        </w:tc>
      </w:tr>
    </w:tbl>
    <w:p w14:paraId="699233B0" w14:textId="2AF161F0" w:rsidR="00794E47" w:rsidRPr="00280F56" w:rsidRDefault="00794E47" w:rsidP="00A861DD">
      <w:pPr>
        <w:pStyle w:val="BodyText"/>
      </w:pPr>
      <w:r w:rsidRPr="00280F56">
        <w:br/>
        <w:t>Table 4.</w:t>
      </w:r>
      <w:r w:rsidR="00C3237C" w:rsidRPr="00280F56">
        <w:t>3</w:t>
      </w:r>
      <w:r w:rsidRPr="00280F56">
        <w:t xml:space="preserve"> lists the Accelerometer offsets</w:t>
      </w:r>
      <w:r w:rsidR="00FC080E" w:rsidRPr="00280F56">
        <w:t xml:space="preserve"> for the Camera </w:t>
      </w:r>
      <w:r w:rsidR="00C97540">
        <w:t>IMU</w:t>
      </w:r>
      <w:r w:rsidRPr="00280F56">
        <w:t>.</w:t>
      </w:r>
      <w:r w:rsidR="00D04C5D" w:rsidRPr="00280F56">
        <w:t xml:space="preserve"> These were obtained from the </w:t>
      </w:r>
      <w:r w:rsidR="000F33C5" w:rsidRPr="00280F56">
        <w:t>a</w:t>
      </w:r>
      <w:r w:rsidR="00D04C5D" w:rsidRPr="00280F56">
        <w:t xml:space="preserve">xes shown in the table and the </w:t>
      </w:r>
      <w:r w:rsidR="00E50DA1">
        <w:t>MATLAB</w:t>
      </w:r>
      <w:r w:rsidR="00D04C5D" w:rsidRPr="00280F56">
        <w:t xml:space="preserve"> </w:t>
      </w:r>
      <w:proofErr w:type="spellStart"/>
      <w:r w:rsidR="00D04C5D" w:rsidRPr="00280F56">
        <w:t>polyfit</w:t>
      </w:r>
      <w:proofErr w:type="spellEnd"/>
      <w:r w:rsidR="00D04C5D" w:rsidRPr="00280F56">
        <w:t xml:space="preserve"> function</w:t>
      </w:r>
      <w:r w:rsidR="00E17D8C" w:rsidRPr="00280F56">
        <w:t xml:space="preserve"> </w:t>
      </w:r>
      <w:r w:rsidR="00E17D8C" w:rsidRPr="00280F56">
        <w:fldChar w:fldCharType="begin" w:fldLock="1"/>
      </w:r>
      <w:r w:rsidR="007211F0" w:rsidRPr="00280F56">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plainTextFormattedCitation":"(Matlab, 2023)","previouslyFormattedCitation":"(Matlab, 2023)"},"properties":{"noteIndex":0},"schema":"https://github.com/citation-style-language/schema/raw/master/csl-citation.json"}</w:instrText>
      </w:r>
      <w:r w:rsidR="00E17D8C" w:rsidRPr="00280F56">
        <w:fldChar w:fldCharType="separate"/>
      </w:r>
      <w:r w:rsidR="00E17D8C" w:rsidRPr="00280F56">
        <w:rPr>
          <w:noProof/>
        </w:rPr>
        <w:t>(</w:t>
      </w:r>
      <w:r w:rsidR="00E50DA1">
        <w:rPr>
          <w:noProof/>
        </w:rPr>
        <w:t>MATLAB</w:t>
      </w:r>
      <w:r w:rsidR="00E17D8C" w:rsidRPr="00280F56">
        <w:rPr>
          <w:noProof/>
        </w:rPr>
        <w:t>, 2023)</w:t>
      </w:r>
      <w:r w:rsidR="00E17D8C" w:rsidRPr="00280F56">
        <w:fldChar w:fldCharType="end"/>
      </w:r>
      <w:r w:rsidR="00D04C5D" w:rsidRPr="00280F56">
        <w:t xml:space="preserve"> was used to determine the first order equation parameters of s</w:t>
      </w:r>
      <w:r w:rsidR="00FC080E" w:rsidRPr="00280F56">
        <w:t>lope</w:t>
      </w:r>
      <w:r w:rsidR="00D04C5D" w:rsidRPr="00280F56">
        <w:t xml:space="preserve"> and offset.</w:t>
      </w:r>
      <w:r w:rsidR="00336F2C" w:rsidRPr="00280F56">
        <w:t xml:space="preserve"> X values used were -1, 0 and 1.</w:t>
      </w:r>
    </w:p>
    <w:p w14:paraId="65E67FC1" w14:textId="4D2C398F" w:rsidR="007701F5" w:rsidRPr="00280F56" w:rsidRDefault="007701F5" w:rsidP="00352A0E">
      <w:pPr>
        <w:pStyle w:val="Caption"/>
      </w:pPr>
      <w:bookmarkStart w:id="101" w:name="_Toc146546623"/>
      <w:bookmarkStart w:id="102" w:name="_Toc146547300"/>
      <w:bookmarkStart w:id="103" w:name="_Toc146720819"/>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3</w:t>
      </w:r>
      <w:r w:rsidR="001D6978">
        <w:fldChar w:fldCharType="end"/>
      </w:r>
      <w:r w:rsidRPr="00280F56">
        <w:t xml:space="preserve"> Accelerometer Slope and Offset Table</w:t>
      </w:r>
      <w:bookmarkEnd w:id="101"/>
      <w:bookmarkEnd w:id="102"/>
      <w:bookmarkEnd w:id="103"/>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FC080E" w:rsidRPr="00280F56" w14:paraId="24551977" w14:textId="6EEE6687" w:rsidTr="00FC080E">
        <w:trPr>
          <w:trHeight w:val="1076"/>
        </w:trPr>
        <w:tc>
          <w:tcPr>
            <w:tcW w:w="1156" w:type="dxa"/>
          </w:tcPr>
          <w:p w14:paraId="7E01635D" w14:textId="77777777" w:rsidR="00FC080E" w:rsidRPr="00280F56" w:rsidRDefault="00FC080E" w:rsidP="00FC080E">
            <w:r w:rsidRPr="00280F56">
              <w:t>Axis</w:t>
            </w:r>
          </w:p>
        </w:tc>
        <w:tc>
          <w:tcPr>
            <w:tcW w:w="1391" w:type="dxa"/>
          </w:tcPr>
          <w:p w14:paraId="10C06040" w14:textId="3D773389" w:rsidR="00FC080E" w:rsidRPr="00280F56" w:rsidRDefault="00FC080E" w:rsidP="00FC080E">
            <w:pPr>
              <w:rPr>
                <w:color w:val="000000"/>
              </w:rPr>
            </w:pPr>
            <w:r w:rsidRPr="00280F56">
              <w:rPr>
                <w:color w:val="000000"/>
              </w:rPr>
              <w:t>Flat, Facing Down (gravity = -1)</w:t>
            </w:r>
          </w:p>
        </w:tc>
        <w:tc>
          <w:tcPr>
            <w:tcW w:w="1391" w:type="dxa"/>
          </w:tcPr>
          <w:p w14:paraId="4E67E5BE" w14:textId="047E7271" w:rsidR="00FC080E" w:rsidRPr="00280F56" w:rsidRDefault="00FC080E" w:rsidP="00FC080E">
            <w:pPr>
              <w:rPr>
                <w:color w:val="000000"/>
              </w:rPr>
            </w:pPr>
            <w:r w:rsidRPr="00280F56">
              <w:rPr>
                <w:color w:val="000000"/>
              </w:rPr>
              <w:t xml:space="preserve">90deg, tilting left </w:t>
            </w:r>
            <w:r w:rsidRPr="00280F56">
              <w:rPr>
                <w:color w:val="000000"/>
              </w:rPr>
              <w:br/>
              <w:t>(gravity = 0)</w:t>
            </w:r>
          </w:p>
        </w:tc>
        <w:tc>
          <w:tcPr>
            <w:tcW w:w="1391" w:type="dxa"/>
          </w:tcPr>
          <w:p w14:paraId="164DD741" w14:textId="04ED1457" w:rsidR="00FC080E" w:rsidRPr="00280F56" w:rsidRDefault="00FC080E" w:rsidP="00FC080E">
            <w:pPr>
              <w:rPr>
                <w:color w:val="000000"/>
              </w:rPr>
            </w:pPr>
            <w:r w:rsidRPr="00280F56">
              <w:rPr>
                <w:color w:val="000000"/>
              </w:rPr>
              <w:t>Flat, Facing Up (gravity=1)</w:t>
            </w:r>
          </w:p>
        </w:tc>
        <w:tc>
          <w:tcPr>
            <w:tcW w:w="2126" w:type="dxa"/>
          </w:tcPr>
          <w:p w14:paraId="1A5C05DB" w14:textId="5F15934B" w:rsidR="00FC080E" w:rsidRPr="00280F56" w:rsidRDefault="00FC080E" w:rsidP="00FC080E">
            <w:pPr>
              <w:rPr>
                <w:color w:val="000000"/>
              </w:rPr>
            </w:pPr>
            <w:r w:rsidRPr="00280F56">
              <w:rPr>
                <w:color w:val="000000"/>
              </w:rPr>
              <w:t>Slope</w:t>
            </w:r>
          </w:p>
        </w:tc>
        <w:tc>
          <w:tcPr>
            <w:tcW w:w="2268" w:type="dxa"/>
          </w:tcPr>
          <w:p w14:paraId="575952F6" w14:textId="6F5E58FE" w:rsidR="00FC080E" w:rsidRPr="00280F56" w:rsidRDefault="00FC080E" w:rsidP="00FC080E">
            <w:pPr>
              <w:rPr>
                <w:color w:val="000000"/>
              </w:rPr>
            </w:pPr>
            <w:r w:rsidRPr="00280F56">
              <w:rPr>
                <w:color w:val="000000"/>
              </w:rPr>
              <w:t>Offset</w:t>
            </w:r>
          </w:p>
        </w:tc>
      </w:tr>
      <w:tr w:rsidR="00FC080E" w:rsidRPr="00280F56" w14:paraId="608FBAC6" w14:textId="188F3143" w:rsidTr="00FC080E">
        <w:trPr>
          <w:trHeight w:val="837"/>
        </w:trPr>
        <w:tc>
          <w:tcPr>
            <w:tcW w:w="1156" w:type="dxa"/>
          </w:tcPr>
          <w:p w14:paraId="6FBEACEA" w14:textId="54952315" w:rsidR="00FC080E" w:rsidRPr="00280F56" w:rsidRDefault="000F69BD" w:rsidP="00FC080E">
            <w:proofErr w:type="spellStart"/>
            <w:r w:rsidRPr="00280F56">
              <w:t>Accel</w:t>
            </w:r>
            <w:r w:rsidR="00FC080E" w:rsidRPr="00280F56">
              <w:t>_X</w:t>
            </w:r>
            <w:proofErr w:type="spellEnd"/>
          </w:p>
        </w:tc>
        <w:tc>
          <w:tcPr>
            <w:tcW w:w="1391" w:type="dxa"/>
          </w:tcPr>
          <w:p w14:paraId="64F05C24"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02984</w:t>
            </w:r>
          </w:p>
          <w:p w14:paraId="0E401DB9" w14:textId="608E6A58" w:rsidR="00FC080E" w:rsidRPr="00280F56" w:rsidRDefault="00FC080E" w:rsidP="00FC080E">
            <w:pPr>
              <w:rPr>
                <w:color w:val="000000"/>
              </w:rPr>
            </w:pPr>
          </w:p>
        </w:tc>
        <w:tc>
          <w:tcPr>
            <w:tcW w:w="1391" w:type="dxa"/>
          </w:tcPr>
          <w:p w14:paraId="01E96053"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9.720203</w:t>
            </w:r>
          </w:p>
          <w:p w14:paraId="39319045" w14:textId="52929AA5" w:rsidR="00FC080E" w:rsidRPr="00280F56" w:rsidRDefault="00FC080E" w:rsidP="00FC080E">
            <w:pPr>
              <w:rPr>
                <w:color w:val="000000"/>
              </w:rPr>
            </w:pPr>
          </w:p>
        </w:tc>
        <w:tc>
          <w:tcPr>
            <w:tcW w:w="1391" w:type="dxa"/>
          </w:tcPr>
          <w:p w14:paraId="7C6C5602"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20886</w:t>
            </w:r>
          </w:p>
          <w:p w14:paraId="00FC802D" w14:textId="5D437C43" w:rsidR="00FC080E" w:rsidRPr="00280F56" w:rsidRDefault="00FC080E" w:rsidP="00FC080E">
            <w:pPr>
              <w:rPr>
                <w:color w:val="000000"/>
              </w:rPr>
            </w:pPr>
          </w:p>
        </w:tc>
        <w:tc>
          <w:tcPr>
            <w:tcW w:w="2126" w:type="dxa"/>
          </w:tcPr>
          <w:p w14:paraId="45581FCE" w14:textId="0FAFE420" w:rsidR="00FC080E" w:rsidRPr="00280F56" w:rsidRDefault="00FC080E" w:rsidP="00FC080E">
            <w:pPr>
              <w:rPr>
                <w:color w:val="000000"/>
              </w:rPr>
            </w:pPr>
            <w:r w:rsidRPr="00280F56">
              <w:rPr>
                <w:color w:val="000000"/>
              </w:rPr>
              <w:t>0.</w:t>
            </w:r>
            <w:r w:rsidR="00887F59" w:rsidRPr="00280F56">
              <w:rPr>
                <w:color w:val="000000"/>
              </w:rPr>
              <w:t>0013</w:t>
            </w:r>
          </w:p>
        </w:tc>
        <w:tc>
          <w:tcPr>
            <w:tcW w:w="2268" w:type="dxa"/>
          </w:tcPr>
          <w:p w14:paraId="60C8EBDD" w14:textId="7C7C1B64" w:rsidR="00FC080E" w:rsidRPr="00280F56" w:rsidRDefault="00887F59" w:rsidP="00FC080E">
            <w:pPr>
              <w:rPr>
                <w:color w:val="000000"/>
                <w:lang w:eastAsia="zh-CN"/>
              </w:rPr>
            </w:pPr>
            <w:r w:rsidRPr="00280F56">
              <w:rPr>
                <w:color w:val="000000"/>
              </w:rPr>
              <w:t>0.0315</w:t>
            </w:r>
          </w:p>
          <w:p w14:paraId="170D68CF" w14:textId="77777777" w:rsidR="00FC080E" w:rsidRPr="00280F56" w:rsidRDefault="00FC080E" w:rsidP="00FC080E">
            <w:pPr>
              <w:rPr>
                <w:color w:val="000000"/>
              </w:rPr>
            </w:pPr>
          </w:p>
        </w:tc>
      </w:tr>
      <w:tr w:rsidR="00FC080E" w:rsidRPr="00280F56" w14:paraId="3C1AA376" w14:textId="6159629F" w:rsidTr="00FC080E">
        <w:trPr>
          <w:trHeight w:val="837"/>
        </w:trPr>
        <w:tc>
          <w:tcPr>
            <w:tcW w:w="1156" w:type="dxa"/>
          </w:tcPr>
          <w:p w14:paraId="04FD3572" w14:textId="260E2218" w:rsidR="00FC080E" w:rsidRPr="00280F56" w:rsidRDefault="000F69BD" w:rsidP="00FC080E">
            <w:proofErr w:type="spellStart"/>
            <w:r w:rsidRPr="00280F56">
              <w:t>Accel</w:t>
            </w:r>
            <w:r w:rsidR="00FC080E" w:rsidRPr="00280F56">
              <w:t>_Y</w:t>
            </w:r>
            <w:proofErr w:type="spellEnd"/>
          </w:p>
        </w:tc>
        <w:tc>
          <w:tcPr>
            <w:tcW w:w="1391" w:type="dxa"/>
          </w:tcPr>
          <w:p w14:paraId="187894D1"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10395</w:t>
            </w:r>
          </w:p>
          <w:p w14:paraId="1FD500D0" w14:textId="77777777" w:rsidR="00FC080E" w:rsidRPr="00280F56" w:rsidRDefault="00FC080E" w:rsidP="00FC080E">
            <w:pPr>
              <w:rPr>
                <w:color w:val="000000"/>
              </w:rPr>
            </w:pPr>
          </w:p>
        </w:tc>
        <w:tc>
          <w:tcPr>
            <w:tcW w:w="1391" w:type="dxa"/>
          </w:tcPr>
          <w:p w14:paraId="26302E1C"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59628</w:t>
            </w:r>
          </w:p>
          <w:p w14:paraId="515DFF52" w14:textId="77777777" w:rsidR="00FC080E" w:rsidRPr="00280F56" w:rsidRDefault="00FC080E" w:rsidP="00FC080E">
            <w:pPr>
              <w:rPr>
                <w:color w:val="000000"/>
              </w:rPr>
            </w:pPr>
          </w:p>
        </w:tc>
        <w:tc>
          <w:tcPr>
            <w:tcW w:w="1391" w:type="dxa"/>
          </w:tcPr>
          <w:p w14:paraId="12A6BDC8"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032943</w:t>
            </w:r>
          </w:p>
          <w:p w14:paraId="44FF7441" w14:textId="77777777" w:rsidR="00FC080E" w:rsidRPr="00280F56" w:rsidRDefault="00FC080E" w:rsidP="00FC080E">
            <w:pPr>
              <w:rPr>
                <w:color w:val="000000"/>
              </w:rPr>
            </w:pPr>
          </w:p>
        </w:tc>
        <w:tc>
          <w:tcPr>
            <w:tcW w:w="2126" w:type="dxa"/>
          </w:tcPr>
          <w:p w14:paraId="61961ECA" w14:textId="1E6FEE04" w:rsidR="00FC080E" w:rsidRPr="00280F56" w:rsidRDefault="00887F59" w:rsidP="00FC080E">
            <w:pPr>
              <w:rPr>
                <w:color w:val="000000"/>
              </w:rPr>
            </w:pPr>
            <w:r w:rsidRPr="00280F56">
              <w:rPr>
                <w:color w:val="000000"/>
              </w:rPr>
              <w:t>-2.338e-4</w:t>
            </w:r>
          </w:p>
        </w:tc>
        <w:tc>
          <w:tcPr>
            <w:tcW w:w="2268" w:type="dxa"/>
          </w:tcPr>
          <w:p w14:paraId="3714F998" w14:textId="071AE5A4" w:rsidR="00FC080E" w:rsidRPr="00280F56" w:rsidRDefault="00887F59" w:rsidP="00FC080E">
            <w:pPr>
              <w:rPr>
                <w:color w:val="000000"/>
              </w:rPr>
            </w:pPr>
            <w:r w:rsidRPr="00280F56">
              <w:rPr>
                <w:color w:val="000000"/>
              </w:rPr>
              <w:t>0.0325</w:t>
            </w:r>
          </w:p>
        </w:tc>
      </w:tr>
      <w:tr w:rsidR="00FC080E" w:rsidRPr="00280F56" w14:paraId="7E61BDF4" w14:textId="76A66E58" w:rsidTr="00FC080E">
        <w:trPr>
          <w:trHeight w:val="837"/>
        </w:trPr>
        <w:tc>
          <w:tcPr>
            <w:tcW w:w="1156" w:type="dxa"/>
          </w:tcPr>
          <w:p w14:paraId="64FDB284" w14:textId="6FC67620" w:rsidR="00FC080E" w:rsidRPr="00280F56" w:rsidRDefault="000F69BD" w:rsidP="00FC080E">
            <w:proofErr w:type="spellStart"/>
            <w:r w:rsidRPr="00280F56">
              <w:t>Accel</w:t>
            </w:r>
            <w:r w:rsidR="00FC080E" w:rsidRPr="00280F56">
              <w:t>_Z</w:t>
            </w:r>
            <w:proofErr w:type="spellEnd"/>
          </w:p>
        </w:tc>
        <w:tc>
          <w:tcPr>
            <w:tcW w:w="1391" w:type="dxa"/>
          </w:tcPr>
          <w:p w14:paraId="6D96C6E8"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9.4977</w:t>
            </w:r>
          </w:p>
          <w:p w14:paraId="3CB9EFC7" w14:textId="77777777" w:rsidR="00FC080E" w:rsidRPr="00280F56" w:rsidRDefault="00FC080E" w:rsidP="00FC080E">
            <w:pPr>
              <w:rPr>
                <w:color w:val="000000"/>
              </w:rPr>
            </w:pPr>
          </w:p>
        </w:tc>
        <w:tc>
          <w:tcPr>
            <w:tcW w:w="1391" w:type="dxa"/>
          </w:tcPr>
          <w:p w14:paraId="1DA3928C"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368226</w:t>
            </w:r>
          </w:p>
          <w:p w14:paraId="37917FC6" w14:textId="77777777" w:rsidR="00FC080E" w:rsidRPr="00280F56" w:rsidRDefault="00FC080E" w:rsidP="00FC080E">
            <w:pPr>
              <w:rPr>
                <w:color w:val="000000"/>
              </w:rPr>
            </w:pPr>
          </w:p>
        </w:tc>
        <w:tc>
          <w:tcPr>
            <w:tcW w:w="1391" w:type="dxa"/>
          </w:tcPr>
          <w:p w14:paraId="314DC3ED"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10.22617</w:t>
            </w:r>
          </w:p>
          <w:p w14:paraId="383AE63B" w14:textId="77777777" w:rsidR="00FC080E" w:rsidRPr="00280F56" w:rsidRDefault="00FC080E" w:rsidP="00FC080E">
            <w:pPr>
              <w:rPr>
                <w:color w:val="000000"/>
              </w:rPr>
            </w:pPr>
          </w:p>
        </w:tc>
        <w:tc>
          <w:tcPr>
            <w:tcW w:w="2126" w:type="dxa"/>
          </w:tcPr>
          <w:p w14:paraId="24D653D2" w14:textId="48A07649" w:rsidR="00FC080E" w:rsidRPr="00280F56" w:rsidRDefault="00887F59" w:rsidP="00FC080E">
            <w:pPr>
              <w:rPr>
                <w:color w:val="000000"/>
              </w:rPr>
            </w:pPr>
            <w:r w:rsidRPr="00280F56">
              <w:rPr>
                <w:color w:val="000000"/>
              </w:rPr>
              <w:t>-1.0244e-4</w:t>
            </w:r>
          </w:p>
          <w:p w14:paraId="4D5A7468" w14:textId="77777777" w:rsidR="00FC080E" w:rsidRPr="00280F56" w:rsidRDefault="00FC080E" w:rsidP="00FC080E"/>
        </w:tc>
        <w:tc>
          <w:tcPr>
            <w:tcW w:w="2268" w:type="dxa"/>
          </w:tcPr>
          <w:p w14:paraId="2230A0CF" w14:textId="03093543" w:rsidR="00FC080E" w:rsidRPr="00280F56" w:rsidRDefault="00887F59" w:rsidP="00FC080E">
            <w:pPr>
              <w:rPr>
                <w:color w:val="000000"/>
                <w:lang w:eastAsia="zh-CN"/>
              </w:rPr>
            </w:pPr>
            <w:r w:rsidRPr="00280F56">
              <w:rPr>
                <w:color w:val="000000"/>
              </w:rPr>
              <w:t>0.0325</w:t>
            </w:r>
          </w:p>
          <w:p w14:paraId="3E95F5AC" w14:textId="77777777" w:rsidR="00FC080E" w:rsidRPr="00280F56" w:rsidRDefault="00FC080E" w:rsidP="00FC080E">
            <w:pPr>
              <w:rPr>
                <w:color w:val="000000"/>
              </w:rPr>
            </w:pPr>
          </w:p>
        </w:tc>
      </w:tr>
    </w:tbl>
    <w:p w14:paraId="0D03A8FE" w14:textId="55CB5B81" w:rsidR="00797231" w:rsidRPr="00280F56" w:rsidRDefault="00336F2C" w:rsidP="00A861DD">
      <w:pPr>
        <w:pStyle w:val="BodyText"/>
      </w:pPr>
      <w:r w:rsidRPr="00280F56">
        <w:t xml:space="preserve">The offset and scaling values from Tables 4.2 and 4.3 are applied to each measurement to reduce calibration errors. </w:t>
      </w:r>
      <w:r w:rsidR="007605F0" w:rsidRPr="00280F56">
        <w:br/>
      </w:r>
      <w:r w:rsidR="0051206B" w:rsidRPr="00280F56">
        <w:t>Variation in the output matter</w:t>
      </w:r>
      <w:r w:rsidR="007605F0" w:rsidRPr="00280F56">
        <w:t xml:space="preserve">s </w:t>
      </w:r>
      <w:r w:rsidR="0051206B" w:rsidRPr="00280F56">
        <w:t xml:space="preserve">as it may mask any differences in technique. </w:t>
      </w:r>
      <w:r w:rsidR="00B00643" w:rsidRPr="00280F56">
        <w:t>Note that there is some considerable variation in the output for a completely stationary vehicle</w:t>
      </w:r>
      <w:r w:rsidR="0051206B" w:rsidRPr="00280F56">
        <w:t xml:space="preserve">, indicating high </w:t>
      </w:r>
      <w:r w:rsidR="005F1C92" w:rsidRPr="00280F56">
        <w:t>noise floor of the sensors</w:t>
      </w:r>
      <w:r w:rsidR="00B00643" w:rsidRPr="00280F56">
        <w:t>.</w:t>
      </w:r>
      <w:r w:rsidR="00A8145C" w:rsidRPr="00280F56">
        <w:t xml:space="preserve"> The Madgwick, Kalman and Neural Network processes are meant to reduce these errors, </w:t>
      </w:r>
      <w:r w:rsidR="00A8145C" w:rsidRPr="00280F56">
        <w:lastRenderedPageBreak/>
        <w:t>providing they are gaussian in nature.</w:t>
      </w:r>
      <w:r w:rsidR="00630C50" w:rsidRPr="00280F56">
        <w:br/>
      </w:r>
      <w:r w:rsidR="00630C50" w:rsidRPr="00280F56">
        <w:br/>
      </w:r>
    </w:p>
    <w:p w14:paraId="3E74A6A1" w14:textId="5652127D" w:rsidR="00ED5B03" w:rsidRPr="00280F56" w:rsidRDefault="00ED5B03" w:rsidP="00911BC0">
      <w:pPr>
        <w:pStyle w:val="BodyText"/>
      </w:pPr>
      <w:r w:rsidRPr="00280F56">
        <w:t xml:space="preserve">With the robotic arm in the neutral position as shown in </w:t>
      </w:r>
      <w:r w:rsidR="00911BC0" w:rsidRPr="00280F56">
        <w:t>Figure 3.1</w:t>
      </w:r>
      <w:r w:rsidRPr="00280F56">
        <w:t>, a sample of static results</w:t>
      </w:r>
      <w:r w:rsidR="00353F4B" w:rsidRPr="00280F56">
        <w:t xml:space="preserve"> from the robot arm sensors </w:t>
      </w:r>
      <w:r w:rsidRPr="00280F56">
        <w:t>is shown in Table 4.4.</w:t>
      </w:r>
    </w:p>
    <w:p w14:paraId="7589A7D0" w14:textId="1053A9C3" w:rsidR="00ED5B03" w:rsidRPr="00280F56" w:rsidRDefault="00ED5B03" w:rsidP="00352A0E">
      <w:pPr>
        <w:pStyle w:val="Caption"/>
      </w:pPr>
      <w:bookmarkStart w:id="104" w:name="_Toc146546624"/>
      <w:bookmarkStart w:id="105" w:name="_Toc146547301"/>
      <w:bookmarkStart w:id="106" w:name="_Toc146720820"/>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4</w:t>
      </w:r>
      <w:r w:rsidR="001D6978">
        <w:fldChar w:fldCharType="end"/>
      </w:r>
      <w:r w:rsidRPr="00280F56">
        <w:t xml:space="preserve"> Sample of </w:t>
      </w:r>
      <w:r w:rsidR="00213105" w:rsidRPr="00280F56">
        <w:t xml:space="preserve">Euler angle </w:t>
      </w:r>
      <w:r w:rsidRPr="00280F56">
        <w:t xml:space="preserve">results </w:t>
      </w:r>
      <w:r w:rsidR="007701F5" w:rsidRPr="00280F56">
        <w:t>using tool arm sensors while at rest.</w:t>
      </w:r>
      <w:bookmarkEnd w:id="104"/>
      <w:bookmarkEnd w:id="105"/>
      <w:bookmarkEnd w:id="106"/>
    </w:p>
    <w:tbl>
      <w:tblPr>
        <w:tblStyle w:val="TableGrid"/>
        <w:tblW w:w="4673" w:type="dxa"/>
        <w:jc w:val="center"/>
        <w:tblLayout w:type="fixed"/>
        <w:tblLook w:val="04A0" w:firstRow="1" w:lastRow="0" w:firstColumn="1" w:lastColumn="0" w:noHBand="0" w:noVBand="1"/>
      </w:tblPr>
      <w:tblGrid>
        <w:gridCol w:w="1555"/>
        <w:gridCol w:w="1417"/>
        <w:gridCol w:w="1701"/>
      </w:tblGrid>
      <w:tr w:rsidR="00213105" w:rsidRPr="00280F56" w14:paraId="37FF0F1F" w14:textId="77777777" w:rsidTr="00213105">
        <w:trPr>
          <w:jc w:val="center"/>
        </w:trPr>
        <w:tc>
          <w:tcPr>
            <w:tcW w:w="1555" w:type="dxa"/>
          </w:tcPr>
          <w:p w14:paraId="3EF03C3B" w14:textId="475E8707" w:rsidR="00213105" w:rsidRPr="00280F56" w:rsidRDefault="00213105" w:rsidP="007701F5">
            <w:proofErr w:type="spellStart"/>
            <w:r w:rsidRPr="00280F56">
              <w:t>Euler_Z</w:t>
            </w:r>
            <w:proofErr w:type="spellEnd"/>
          </w:p>
        </w:tc>
        <w:tc>
          <w:tcPr>
            <w:tcW w:w="1417" w:type="dxa"/>
          </w:tcPr>
          <w:p w14:paraId="21436A3E" w14:textId="553A4575" w:rsidR="00213105" w:rsidRPr="00280F56" w:rsidRDefault="00213105" w:rsidP="007701F5">
            <w:proofErr w:type="spellStart"/>
            <w:r w:rsidRPr="00280F56">
              <w:t>Euler_Y</w:t>
            </w:r>
            <w:proofErr w:type="spellEnd"/>
          </w:p>
        </w:tc>
        <w:tc>
          <w:tcPr>
            <w:tcW w:w="1701" w:type="dxa"/>
          </w:tcPr>
          <w:p w14:paraId="324F98F4" w14:textId="74290F8C" w:rsidR="00213105" w:rsidRPr="00280F56" w:rsidRDefault="00213105" w:rsidP="007701F5">
            <w:proofErr w:type="spellStart"/>
            <w:r w:rsidRPr="00280F56">
              <w:t>Euler_X</w:t>
            </w:r>
            <w:proofErr w:type="spellEnd"/>
          </w:p>
        </w:tc>
      </w:tr>
      <w:tr w:rsidR="00213105" w:rsidRPr="00280F56" w14:paraId="4E857BC9" w14:textId="77777777" w:rsidTr="00213105">
        <w:trPr>
          <w:jc w:val="center"/>
        </w:trPr>
        <w:tc>
          <w:tcPr>
            <w:tcW w:w="1555" w:type="dxa"/>
            <w:vAlign w:val="center"/>
          </w:tcPr>
          <w:tbl>
            <w:tblPr>
              <w:tblW w:w="1387" w:type="dxa"/>
              <w:tblLayout w:type="fixed"/>
              <w:tblLook w:val="04A0" w:firstRow="1" w:lastRow="0" w:firstColumn="1" w:lastColumn="0" w:noHBand="0" w:noVBand="1"/>
            </w:tblPr>
            <w:tblGrid>
              <w:gridCol w:w="1387"/>
            </w:tblGrid>
            <w:tr w:rsidR="00213105" w:rsidRPr="00280F56" w14:paraId="3C89B9AC" w14:textId="77777777" w:rsidTr="00213105">
              <w:trPr>
                <w:trHeight w:val="454"/>
              </w:trPr>
              <w:tc>
                <w:tcPr>
                  <w:tcW w:w="1387" w:type="dxa"/>
                  <w:tcBorders>
                    <w:top w:val="single" w:sz="4" w:space="0" w:color="8EA9DB"/>
                    <w:left w:val="nil"/>
                    <w:bottom w:val="single" w:sz="4" w:space="0" w:color="8EA9DB"/>
                    <w:right w:val="nil"/>
                  </w:tcBorders>
                  <w:shd w:val="clear" w:color="auto" w:fill="auto"/>
                  <w:noWrap/>
                  <w:vAlign w:val="bottom"/>
                  <w:hideMark/>
                </w:tcPr>
                <w:p w14:paraId="1EA8C6C6" w14:textId="7777777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lang w:eastAsia="zh-CN"/>
                    </w:rPr>
                    <w:t>0.278238171</w:t>
                  </w:r>
                </w:p>
              </w:tc>
            </w:tr>
          </w:tbl>
          <w:p w14:paraId="4EF3F4A6" w14:textId="77777777" w:rsidR="00213105" w:rsidRPr="00280F56" w:rsidRDefault="00213105" w:rsidP="007701F5"/>
        </w:tc>
        <w:tc>
          <w:tcPr>
            <w:tcW w:w="1417" w:type="dxa"/>
            <w:vAlign w:val="center"/>
          </w:tcPr>
          <w:tbl>
            <w:tblPr>
              <w:tblW w:w="3900" w:type="dxa"/>
              <w:tblLayout w:type="fixed"/>
              <w:tblLook w:val="04A0" w:firstRow="1" w:lastRow="0" w:firstColumn="1" w:lastColumn="0" w:noHBand="0" w:noVBand="1"/>
            </w:tblPr>
            <w:tblGrid>
              <w:gridCol w:w="1905"/>
              <w:gridCol w:w="1995"/>
            </w:tblGrid>
            <w:tr w:rsidR="00213105" w:rsidRPr="00280F56" w14:paraId="56A678EF" w14:textId="77777777" w:rsidTr="00213105">
              <w:trPr>
                <w:trHeight w:val="454"/>
              </w:trPr>
              <w:tc>
                <w:tcPr>
                  <w:tcW w:w="1280" w:type="dxa"/>
                  <w:tcBorders>
                    <w:top w:val="single" w:sz="4" w:space="0" w:color="8EA9DB"/>
                    <w:left w:val="nil"/>
                    <w:bottom w:val="single" w:sz="4" w:space="0" w:color="8EA9DB"/>
                    <w:right w:val="nil"/>
                  </w:tcBorders>
                  <w:shd w:val="clear" w:color="auto" w:fill="auto"/>
                  <w:noWrap/>
                  <w:vAlign w:val="bottom"/>
                  <w:hideMark/>
                </w:tcPr>
                <w:p w14:paraId="62A2C93E" w14:textId="7777777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lang w:eastAsia="zh-CN"/>
                    </w:rPr>
                    <w:t>0.52853157</w:t>
                  </w:r>
                </w:p>
              </w:tc>
              <w:tc>
                <w:tcPr>
                  <w:tcW w:w="1340" w:type="dxa"/>
                  <w:tcBorders>
                    <w:top w:val="single" w:sz="4" w:space="0" w:color="8EA9DB"/>
                    <w:left w:val="nil"/>
                    <w:bottom w:val="single" w:sz="4" w:space="0" w:color="8EA9DB"/>
                    <w:right w:val="nil"/>
                  </w:tcBorders>
                  <w:shd w:val="clear" w:color="auto" w:fill="auto"/>
                  <w:noWrap/>
                  <w:vAlign w:val="bottom"/>
                </w:tcPr>
                <w:p w14:paraId="1A0F43BD" w14:textId="2092A6BE" w:rsidR="00213105" w:rsidRPr="00280F56" w:rsidRDefault="00213105" w:rsidP="007701F5">
                  <w:pPr>
                    <w:rPr>
                      <w:rFonts w:ascii="Calibri" w:hAnsi="Calibri" w:cs="Calibri"/>
                      <w:color w:val="000000"/>
                      <w:szCs w:val="22"/>
                      <w:lang w:eastAsia="zh-CN"/>
                    </w:rPr>
                  </w:pPr>
                </w:p>
              </w:tc>
            </w:tr>
          </w:tbl>
          <w:p w14:paraId="7FFD5CB7" w14:textId="77777777" w:rsidR="00213105" w:rsidRPr="00280F56" w:rsidRDefault="00213105" w:rsidP="007701F5"/>
        </w:tc>
        <w:tc>
          <w:tcPr>
            <w:tcW w:w="1701" w:type="dxa"/>
            <w:vAlign w:val="center"/>
          </w:tcPr>
          <w:p w14:paraId="35DAE592" w14:textId="2C751CA6" w:rsidR="00213105" w:rsidRPr="00280F56" w:rsidRDefault="00213105" w:rsidP="007701F5">
            <w:r w:rsidRPr="00280F56">
              <w:rPr>
                <w:lang w:eastAsia="zh-CN"/>
              </w:rPr>
              <w:t>-90.0214431</w:t>
            </w:r>
          </w:p>
        </w:tc>
      </w:tr>
    </w:tbl>
    <w:p w14:paraId="3E374BC2" w14:textId="60EE419A" w:rsidR="00213105" w:rsidRPr="00280F56" w:rsidRDefault="00213105" w:rsidP="00352A0E">
      <w:pPr>
        <w:pStyle w:val="Caption"/>
      </w:pPr>
      <w:bookmarkStart w:id="107" w:name="_Toc146546625"/>
      <w:bookmarkStart w:id="108" w:name="_Toc146547302"/>
      <w:bookmarkStart w:id="109" w:name="_Toc146720821"/>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5</w:t>
      </w:r>
      <w:r w:rsidR="001D6978">
        <w:fldChar w:fldCharType="end"/>
      </w:r>
      <w:r w:rsidRPr="00280F56">
        <w:t xml:space="preserve"> Joint angles of Robot at rest</w:t>
      </w:r>
      <w:bookmarkEnd w:id="107"/>
      <w:bookmarkEnd w:id="108"/>
      <w:bookmarkEnd w:id="109"/>
    </w:p>
    <w:tbl>
      <w:tblPr>
        <w:tblStyle w:val="TableGrid"/>
        <w:tblW w:w="0" w:type="auto"/>
        <w:tblLayout w:type="fixed"/>
        <w:tblLook w:val="04A0" w:firstRow="1" w:lastRow="0" w:firstColumn="1" w:lastColumn="0" w:noHBand="0" w:noVBand="1"/>
      </w:tblPr>
      <w:tblGrid>
        <w:gridCol w:w="1129"/>
        <w:gridCol w:w="1560"/>
        <w:gridCol w:w="1275"/>
        <w:gridCol w:w="1137"/>
        <w:gridCol w:w="987"/>
        <w:gridCol w:w="1028"/>
        <w:gridCol w:w="1945"/>
      </w:tblGrid>
      <w:tr w:rsidR="00213105" w:rsidRPr="00280F56" w14:paraId="3DFB9F8C" w14:textId="77777777" w:rsidTr="007A2974">
        <w:tc>
          <w:tcPr>
            <w:tcW w:w="1129" w:type="dxa"/>
          </w:tcPr>
          <w:p w14:paraId="28DB047C" w14:textId="75BDC451" w:rsidR="00213105" w:rsidRPr="00280F56" w:rsidRDefault="00213105" w:rsidP="007701F5">
            <w:r w:rsidRPr="00280F56">
              <w:t>Angle</w:t>
            </w:r>
          </w:p>
        </w:tc>
        <w:tc>
          <w:tcPr>
            <w:tcW w:w="1560" w:type="dxa"/>
          </w:tcPr>
          <w:p w14:paraId="79991213" w14:textId="1D0A2285" w:rsidR="00213105" w:rsidRPr="00280F56" w:rsidRDefault="00213105" w:rsidP="007701F5">
            <w:r w:rsidRPr="00280F56">
              <w:t>Base</w:t>
            </w:r>
          </w:p>
        </w:tc>
        <w:tc>
          <w:tcPr>
            <w:tcW w:w="1275" w:type="dxa"/>
          </w:tcPr>
          <w:p w14:paraId="005765E2" w14:textId="1C3056B7" w:rsidR="00213105" w:rsidRPr="00280F56" w:rsidRDefault="00213105" w:rsidP="007701F5">
            <w:r w:rsidRPr="00280F56">
              <w:t>Shoulder</w:t>
            </w:r>
          </w:p>
        </w:tc>
        <w:tc>
          <w:tcPr>
            <w:tcW w:w="1137" w:type="dxa"/>
          </w:tcPr>
          <w:p w14:paraId="33EC2FB2" w14:textId="47F8D91D" w:rsidR="00213105" w:rsidRPr="00280F56" w:rsidRDefault="00213105" w:rsidP="007701F5">
            <w:r w:rsidRPr="00280F56">
              <w:t>Elbow</w:t>
            </w:r>
          </w:p>
        </w:tc>
        <w:tc>
          <w:tcPr>
            <w:tcW w:w="987" w:type="dxa"/>
          </w:tcPr>
          <w:p w14:paraId="06EE9A08" w14:textId="77FF621E" w:rsidR="00213105" w:rsidRPr="00280F56" w:rsidRDefault="00213105" w:rsidP="007701F5">
            <w:r w:rsidRPr="00280F56">
              <w:t>Wrist 1</w:t>
            </w:r>
            <w:r w:rsidR="00911BC0" w:rsidRPr="00280F56">
              <w:br/>
              <w:t>(Roll)</w:t>
            </w:r>
          </w:p>
        </w:tc>
        <w:tc>
          <w:tcPr>
            <w:tcW w:w="1028" w:type="dxa"/>
          </w:tcPr>
          <w:p w14:paraId="0A97E905" w14:textId="34B31F1A" w:rsidR="00213105" w:rsidRPr="00280F56" w:rsidRDefault="00213105" w:rsidP="007701F5">
            <w:r w:rsidRPr="00280F56">
              <w:t>Wrist 2</w:t>
            </w:r>
            <w:r w:rsidR="00911BC0" w:rsidRPr="00280F56">
              <w:br/>
              <w:t>(Pitch)</w:t>
            </w:r>
          </w:p>
        </w:tc>
        <w:tc>
          <w:tcPr>
            <w:tcW w:w="1945" w:type="dxa"/>
          </w:tcPr>
          <w:p w14:paraId="00D31C91" w14:textId="772DB65B" w:rsidR="00213105" w:rsidRPr="00280F56" w:rsidRDefault="00213105" w:rsidP="007701F5">
            <w:r w:rsidRPr="00280F56">
              <w:t>Wrist 3</w:t>
            </w:r>
            <w:r w:rsidR="00A2015B" w:rsidRPr="00280F56">
              <w:br/>
              <w:t>(Yaw)</w:t>
            </w:r>
          </w:p>
        </w:tc>
      </w:tr>
      <w:tr w:rsidR="00213105" w:rsidRPr="00280F56" w14:paraId="31FAFD46" w14:textId="77777777" w:rsidTr="007A2974">
        <w:tc>
          <w:tcPr>
            <w:tcW w:w="1129" w:type="dxa"/>
          </w:tcPr>
          <w:p w14:paraId="61061993" w14:textId="4C9A41EE" w:rsidR="00213105" w:rsidRPr="00280F56" w:rsidRDefault="00213105" w:rsidP="007701F5">
            <w:pPr>
              <w:rPr>
                <w:rFonts w:ascii="Calibri" w:hAnsi="Calibri" w:cs="Calibri"/>
                <w:color w:val="000000"/>
                <w:szCs w:val="22"/>
              </w:rPr>
            </w:pPr>
            <w:r w:rsidRPr="00280F56">
              <w:rPr>
                <w:rFonts w:ascii="Calibri" w:hAnsi="Calibri" w:cs="Calibri"/>
                <w:color w:val="000000"/>
                <w:szCs w:val="22"/>
              </w:rPr>
              <w:t>Radians</w:t>
            </w:r>
          </w:p>
        </w:tc>
        <w:tc>
          <w:tcPr>
            <w:tcW w:w="1560" w:type="dxa"/>
          </w:tcPr>
          <w:p w14:paraId="537DD049" w14:textId="0D74252B"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0.0002992788897913101</w:t>
            </w:r>
          </w:p>
          <w:p w14:paraId="79249287" w14:textId="77777777" w:rsidR="00213105" w:rsidRPr="00280F56" w:rsidRDefault="00213105" w:rsidP="007701F5"/>
        </w:tc>
        <w:tc>
          <w:tcPr>
            <w:tcW w:w="1275" w:type="dxa"/>
          </w:tcPr>
          <w:p w14:paraId="0B163417" w14:textId="5CD2E049"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1.570928399</w:t>
            </w:r>
          </w:p>
        </w:tc>
        <w:tc>
          <w:tcPr>
            <w:tcW w:w="1137" w:type="dxa"/>
          </w:tcPr>
          <w:p w14:paraId="6DD91152" w14:textId="6910463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2.3667E-05</w:t>
            </w:r>
          </w:p>
        </w:tc>
        <w:tc>
          <w:tcPr>
            <w:tcW w:w="987" w:type="dxa"/>
          </w:tcPr>
          <w:p w14:paraId="3B7A751E" w14:textId="18252C5A"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8.39233E-05</w:t>
            </w:r>
          </w:p>
        </w:tc>
        <w:tc>
          <w:tcPr>
            <w:tcW w:w="1028" w:type="dxa"/>
          </w:tcPr>
          <w:p w14:paraId="63EBE354" w14:textId="76C4272C"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1.5705477</w:t>
            </w:r>
          </w:p>
        </w:tc>
        <w:tc>
          <w:tcPr>
            <w:tcW w:w="1945" w:type="dxa"/>
          </w:tcPr>
          <w:p w14:paraId="6B7CE8C7" w14:textId="68724CB8"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7.230440248662262e-05</w:t>
            </w:r>
          </w:p>
        </w:tc>
      </w:tr>
      <w:tr w:rsidR="00213105" w:rsidRPr="00280F56" w14:paraId="566BA9A8" w14:textId="77777777" w:rsidTr="007A2974">
        <w:tc>
          <w:tcPr>
            <w:tcW w:w="1129" w:type="dxa"/>
          </w:tcPr>
          <w:p w14:paraId="3CA856BB" w14:textId="5D23291E" w:rsidR="00213105" w:rsidRPr="00280F56" w:rsidRDefault="00213105" w:rsidP="007701F5">
            <w:pPr>
              <w:rPr>
                <w:rFonts w:ascii="Calibri" w:hAnsi="Calibri" w:cs="Calibri"/>
                <w:color w:val="000000"/>
                <w:szCs w:val="22"/>
              </w:rPr>
            </w:pPr>
            <w:r w:rsidRPr="00280F56">
              <w:rPr>
                <w:rFonts w:ascii="Calibri" w:hAnsi="Calibri" w:cs="Calibri"/>
                <w:color w:val="000000"/>
                <w:szCs w:val="22"/>
              </w:rPr>
              <w:t>Degrees</w:t>
            </w:r>
          </w:p>
        </w:tc>
        <w:tc>
          <w:tcPr>
            <w:tcW w:w="1560" w:type="dxa"/>
          </w:tcPr>
          <w:p w14:paraId="21140AE5" w14:textId="18DD70FB"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17147417</w:t>
            </w:r>
          </w:p>
        </w:tc>
        <w:tc>
          <w:tcPr>
            <w:tcW w:w="1275" w:type="dxa"/>
          </w:tcPr>
          <w:p w14:paraId="18F2A732" w14:textId="68397DCA"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90.00756717</w:t>
            </w:r>
          </w:p>
        </w:tc>
        <w:tc>
          <w:tcPr>
            <w:tcW w:w="1137" w:type="dxa"/>
          </w:tcPr>
          <w:p w14:paraId="3004DEE4" w14:textId="2AD00215"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135602</w:t>
            </w:r>
          </w:p>
        </w:tc>
        <w:tc>
          <w:tcPr>
            <w:tcW w:w="987" w:type="dxa"/>
          </w:tcPr>
          <w:p w14:paraId="45E78D5F" w14:textId="539F1138" w:rsidR="007A2974"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4808453</w:t>
            </w:r>
          </w:p>
        </w:tc>
        <w:tc>
          <w:tcPr>
            <w:tcW w:w="1028" w:type="dxa"/>
          </w:tcPr>
          <w:p w14:paraId="5F27465C" w14:textId="17C9F60F"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89.98575473</w:t>
            </w:r>
          </w:p>
        </w:tc>
        <w:tc>
          <w:tcPr>
            <w:tcW w:w="1945" w:type="dxa"/>
          </w:tcPr>
          <w:p w14:paraId="6233A2F8" w14:textId="77777777" w:rsidR="007A2974"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4142737</w:t>
            </w:r>
          </w:p>
          <w:p w14:paraId="00C310E4" w14:textId="77777777" w:rsidR="00213105" w:rsidRPr="00280F56" w:rsidRDefault="00213105" w:rsidP="007701F5">
            <w:pPr>
              <w:rPr>
                <w:rFonts w:ascii="Calibri" w:hAnsi="Calibri" w:cs="Calibri"/>
                <w:color w:val="000000"/>
                <w:szCs w:val="22"/>
              </w:rPr>
            </w:pPr>
          </w:p>
        </w:tc>
      </w:tr>
    </w:tbl>
    <w:p w14:paraId="7AF3484A" w14:textId="23F4DA70" w:rsidR="00797231" w:rsidRPr="00280F56" w:rsidRDefault="00C66355" w:rsidP="00797231">
      <w:pPr>
        <w:pStyle w:val="BodyText"/>
      </w:pPr>
      <w:r w:rsidRPr="00280F56">
        <w:br/>
      </w:r>
      <w:r w:rsidR="0065746C" w:rsidRPr="00280F56">
        <w:t>The various orientation determination methods were applied with the following results.</w:t>
      </w:r>
    </w:p>
    <w:p w14:paraId="35BA5C67" w14:textId="4D2BAB61" w:rsidR="00A8145C" w:rsidRPr="00280F56" w:rsidRDefault="001D7C84" w:rsidP="00253974">
      <w:pPr>
        <w:pStyle w:val="Heading2"/>
        <w:rPr>
          <w:noProof w:val="0"/>
        </w:rPr>
      </w:pPr>
      <w:bookmarkStart w:id="110" w:name="_Toc146552348"/>
      <w:r w:rsidRPr="00280F56">
        <w:rPr>
          <w:noProof w:val="0"/>
        </w:rPr>
        <w:t xml:space="preserve">Filter Performance </w:t>
      </w:r>
      <w:r w:rsidR="00797231" w:rsidRPr="00280F56">
        <w:rPr>
          <w:noProof w:val="0"/>
        </w:rPr>
        <w:t>on a stationary vehicle</w:t>
      </w:r>
      <w:bookmarkEnd w:id="110"/>
      <w:r w:rsidR="00887F59" w:rsidRPr="00280F56">
        <w:rPr>
          <w:noProof w:val="0"/>
        </w:rPr>
        <w:t xml:space="preserve"> </w:t>
      </w:r>
    </w:p>
    <w:p w14:paraId="726428F6" w14:textId="571C52E7" w:rsidR="000D4BF9" w:rsidRPr="00280F56" w:rsidRDefault="00E74685" w:rsidP="000D4BF9">
      <w:pPr>
        <w:pStyle w:val="BodyText"/>
      </w:pPr>
      <w:r w:rsidRPr="00280F56">
        <w:t xml:space="preserve">Applying the </w:t>
      </w:r>
      <w:r w:rsidR="00E50DA1">
        <w:t>MATLAB</w:t>
      </w:r>
      <w:r w:rsidR="002245F1" w:rsidRPr="00280F56">
        <w:t xml:space="preserve"> </w:t>
      </w:r>
      <w:r w:rsidRPr="00280F56">
        <w:t>Madgwick</w:t>
      </w:r>
      <w:r w:rsidR="002245F1" w:rsidRPr="00280F56">
        <w:t xml:space="preserve"> function from Madgwick’s website </w:t>
      </w:r>
      <w:r w:rsidR="002A7F81" w:rsidRPr="00280F56">
        <w:fldChar w:fldCharType="begin" w:fldLock="1"/>
      </w:r>
      <w:r w:rsidR="00A7254B"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2A7F81" w:rsidRPr="00280F56">
        <w:fldChar w:fldCharType="separate"/>
      </w:r>
      <w:r w:rsidR="002A7F81" w:rsidRPr="00280F56">
        <w:rPr>
          <w:noProof/>
        </w:rPr>
        <w:t>(Madgwick, 2009)</w:t>
      </w:r>
      <w:r w:rsidR="002A7F81" w:rsidRPr="00280F56">
        <w:fldChar w:fldCharType="end"/>
      </w:r>
      <w:r w:rsidR="002A7F81" w:rsidRPr="00280F56">
        <w:t xml:space="preserve"> </w:t>
      </w:r>
      <w:r w:rsidRPr="00280F56">
        <w:t>(</w:t>
      </w:r>
      <w:r w:rsidR="00F67348" w:rsidRPr="00280F56">
        <w:t xml:space="preserve">code </w:t>
      </w:r>
      <w:r w:rsidR="002245F1" w:rsidRPr="00280F56">
        <w:t>dated 28/</w:t>
      </w:r>
      <w:r w:rsidR="00F67348" w:rsidRPr="00280F56">
        <w:t>0</w:t>
      </w:r>
      <w:r w:rsidR="002245F1" w:rsidRPr="00280F56">
        <w:t xml:space="preserve">8/2011) </w:t>
      </w:r>
      <w:r w:rsidRPr="00280F56">
        <w:t xml:space="preserve">produced the following results on a stationary vehicle, demonstrated in </w:t>
      </w:r>
      <w:r w:rsidR="00F67348" w:rsidRPr="00280F56">
        <w:t xml:space="preserve">Table </w:t>
      </w:r>
      <w:r w:rsidRPr="00280F56">
        <w:t>4.</w:t>
      </w:r>
      <w:r w:rsidR="007701F5" w:rsidRPr="00280F56">
        <w:t>7</w:t>
      </w:r>
      <w:r w:rsidRPr="00280F56">
        <w:t>. Settings for the Madgwick filter were left at defaults. These defaults were a</w:t>
      </w:r>
      <w:r w:rsidR="002245F1" w:rsidRPr="00280F56">
        <w:t xml:space="preserve"> sample period of 1/996, and a </w:t>
      </w:r>
      <w:r w:rsidR="007701F5" w:rsidRPr="00280F56">
        <w:t>b</w:t>
      </w:r>
      <w:r w:rsidR="002245F1" w:rsidRPr="00280F56">
        <w:t>eta gain value</w:t>
      </w:r>
      <w:r w:rsidRPr="00280F56">
        <w:t xml:space="preserve"> of 0.</w:t>
      </w:r>
      <w:r w:rsidR="002245F1" w:rsidRPr="00280F56">
        <w:t>1</w:t>
      </w:r>
      <w:r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camera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r w:rsidR="00E50DA1">
        <w:t>MATLAB</w:t>
      </w:r>
      <w:r w:rsidR="00C74F4B" w:rsidRPr="00280F56">
        <w:t xml:space="preserve">. </w:t>
      </w:r>
      <w:r w:rsidR="00F67348" w:rsidRPr="00280F56">
        <w:t>As the code runs faster than the recommended</w:t>
      </w:r>
      <w:r w:rsidR="002A7F81" w:rsidRPr="00280F56">
        <w:t xml:space="preserve"> minimum </w:t>
      </w:r>
      <w:r w:rsidR="00865E08">
        <w:t>of</w:t>
      </w:r>
      <w:r w:rsidR="00F67348" w:rsidRPr="00280F56">
        <w:t xml:space="preserve"> 1/10 second </w:t>
      </w:r>
      <w:r w:rsidR="002A7F81" w:rsidRPr="00280F56">
        <w:t xml:space="preserve">code runtime recommended </w:t>
      </w:r>
      <w:r w:rsidR="00F67348" w:rsidRPr="00280F56">
        <w:t>for the tic/toc approach, the code was looped 10 times and the tic/toc result is an average</w:t>
      </w:r>
      <w:r w:rsidR="00865E08">
        <w:t xml:space="preserve"> of all runs</w:t>
      </w:r>
      <w:r w:rsidR="00F67348" w:rsidRPr="00280F56">
        <w:t xml:space="preserve">. </w:t>
      </w:r>
      <w:r w:rsidR="000D4BF9" w:rsidRPr="00280F56">
        <w:t>The results of the Madgwick filter are shown in Table 4.</w:t>
      </w:r>
      <w:r w:rsidR="007701F5" w:rsidRPr="00280F56">
        <w:t>7</w:t>
      </w:r>
      <w:r w:rsidR="000D4BF9" w:rsidRPr="00280F56">
        <w:t>.</w:t>
      </w:r>
    </w:p>
    <w:p w14:paraId="292A2C90" w14:textId="7C11B8AF" w:rsidR="00F67348" w:rsidRPr="00280F56" w:rsidRDefault="000D4BF9" w:rsidP="000D4BF9">
      <w:pPr>
        <w:pStyle w:val="BodyText"/>
      </w:pPr>
      <w:bookmarkStart w:id="111" w:name="_Toc146546626"/>
      <w:bookmarkStart w:id="112" w:name="_Toc146720822"/>
      <w:r w:rsidRPr="00280F56">
        <w:t xml:space="preserve">Table </w:t>
      </w:r>
      <w:r w:rsidR="001D6978">
        <w:fldChar w:fldCharType="begin"/>
      </w:r>
      <w:r w:rsidR="001D6978">
        <w:instrText xml:space="preserve"> STYLEREF 1 \s </w:instrText>
      </w:r>
      <w:r w:rsidR="001D6978">
        <w:fldChar w:fldCharType="separate"/>
      </w:r>
      <w:r w:rsidR="001D6978">
        <w:rPr>
          <w:noProof/>
        </w:rPr>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rPr>
          <w:noProof/>
        </w:rPr>
        <w:t>6</w:t>
      </w:r>
      <w:r w:rsidR="001D6978">
        <w:fldChar w:fldCharType="end"/>
      </w:r>
      <w:r w:rsidRPr="00280F56">
        <w:t xml:space="preserve"> Madgwick filter results from a stationary vehicle.</w:t>
      </w:r>
      <w:bookmarkEnd w:id="111"/>
      <w:bookmarkEnd w:id="112"/>
    </w:p>
    <w:tbl>
      <w:tblPr>
        <w:tblStyle w:val="TableGrid"/>
        <w:tblW w:w="0" w:type="auto"/>
        <w:tblLook w:val="04A0" w:firstRow="1" w:lastRow="0" w:firstColumn="1" w:lastColumn="0" w:noHBand="0" w:noVBand="1"/>
      </w:tblPr>
      <w:tblGrid>
        <w:gridCol w:w="3020"/>
        <w:gridCol w:w="3020"/>
        <w:gridCol w:w="3021"/>
      </w:tblGrid>
      <w:tr w:rsidR="000D4BF9" w:rsidRPr="00280F56" w14:paraId="3B82B53B" w14:textId="77777777" w:rsidTr="000D4BF9">
        <w:tc>
          <w:tcPr>
            <w:tcW w:w="3020" w:type="dxa"/>
          </w:tcPr>
          <w:p w14:paraId="67678B22" w14:textId="5F63D7B1" w:rsidR="000D4BF9" w:rsidRPr="00280F56" w:rsidRDefault="000D4BF9" w:rsidP="000D4BF9">
            <w:pPr>
              <w:pStyle w:val="BodyText"/>
            </w:pPr>
            <w:r w:rsidRPr="00280F56">
              <w:t>Angle X</w:t>
            </w:r>
            <w:r w:rsidR="00BC3115" w:rsidRPr="00280F56">
              <w:t xml:space="preserve"> (Roll)</w:t>
            </w:r>
          </w:p>
        </w:tc>
        <w:tc>
          <w:tcPr>
            <w:tcW w:w="3020" w:type="dxa"/>
          </w:tcPr>
          <w:p w14:paraId="0A517EFB" w14:textId="7E6956E9" w:rsidR="000D4BF9" w:rsidRPr="00280F56" w:rsidRDefault="000D4BF9" w:rsidP="000D4BF9">
            <w:pPr>
              <w:pStyle w:val="BodyText"/>
            </w:pPr>
            <w:r w:rsidRPr="00280F56">
              <w:t>Angle Y</w:t>
            </w:r>
            <w:r w:rsidR="00BC3115" w:rsidRPr="00280F56">
              <w:t xml:space="preserve"> (Pitch)</w:t>
            </w:r>
          </w:p>
        </w:tc>
        <w:tc>
          <w:tcPr>
            <w:tcW w:w="3021" w:type="dxa"/>
          </w:tcPr>
          <w:p w14:paraId="73811EAD" w14:textId="341DCA7A" w:rsidR="000D4BF9" w:rsidRPr="00280F56" w:rsidRDefault="000D4BF9" w:rsidP="000D4BF9">
            <w:pPr>
              <w:pStyle w:val="BodyText"/>
            </w:pPr>
            <w:r w:rsidRPr="00280F56">
              <w:t>Angle Z</w:t>
            </w:r>
            <w:r w:rsidR="00BC3115" w:rsidRPr="00280F56">
              <w:t xml:space="preserve"> (Yaw)</w:t>
            </w:r>
          </w:p>
        </w:tc>
      </w:tr>
      <w:tr w:rsidR="000D4BF9" w:rsidRPr="00280F56" w14:paraId="2E6A52BB" w14:textId="77777777" w:rsidTr="000D4BF9">
        <w:tc>
          <w:tcPr>
            <w:tcW w:w="3020" w:type="dxa"/>
          </w:tcPr>
          <w:p w14:paraId="206F5EF2" w14:textId="758C93B4" w:rsidR="000D4BF9" w:rsidRPr="00280F56" w:rsidRDefault="000D4BF9" w:rsidP="000D4BF9">
            <w:pPr>
              <w:pStyle w:val="BodyText"/>
            </w:pPr>
            <w:r w:rsidRPr="00280F56">
              <w:t>-0.2286</w:t>
            </w:r>
          </w:p>
        </w:tc>
        <w:tc>
          <w:tcPr>
            <w:tcW w:w="3020" w:type="dxa"/>
          </w:tcPr>
          <w:p w14:paraId="6B9A1A77" w14:textId="4EA1CB9A" w:rsidR="000D4BF9" w:rsidRPr="00280F56" w:rsidRDefault="000D4BF9" w:rsidP="000D4BF9">
            <w:pPr>
              <w:pStyle w:val="BodyText"/>
            </w:pPr>
            <w:r w:rsidRPr="00280F56">
              <w:t>0.0278</w:t>
            </w:r>
          </w:p>
        </w:tc>
        <w:tc>
          <w:tcPr>
            <w:tcW w:w="3021" w:type="dxa"/>
          </w:tcPr>
          <w:p w14:paraId="11F63C0C" w14:textId="71E3DCA7" w:rsidR="000D4BF9" w:rsidRPr="00280F56" w:rsidRDefault="0065746C" w:rsidP="000D4BF9">
            <w:pPr>
              <w:pStyle w:val="BodyText"/>
            </w:pPr>
            <w:r w:rsidRPr="00280F56">
              <w:t xml:space="preserve">Varied from </w:t>
            </w:r>
            <w:r w:rsidR="000D4BF9" w:rsidRPr="00280F56">
              <w:t>-0.019</w:t>
            </w:r>
            <w:r w:rsidRPr="00280F56">
              <w:t xml:space="preserve">4 to </w:t>
            </w:r>
            <w:r w:rsidR="000D4BF9" w:rsidRPr="00280F56">
              <w:t>0.0217</w:t>
            </w:r>
          </w:p>
        </w:tc>
      </w:tr>
    </w:tbl>
    <w:p w14:paraId="2005DC87" w14:textId="225D489B" w:rsidR="000D4BF9" w:rsidRPr="00280F56" w:rsidRDefault="00BC3115" w:rsidP="000D4BF9">
      <w:pPr>
        <w:pStyle w:val="BodyText"/>
      </w:pPr>
      <w:r w:rsidRPr="00280F56">
        <w:lastRenderedPageBreak/>
        <w:br/>
        <w:t>A graph of the calculated data is shown in Figure 4.</w:t>
      </w:r>
      <w:r w:rsidR="00C66355" w:rsidRPr="00280F56">
        <w:t>1</w:t>
      </w:r>
      <w:r w:rsidRPr="00280F56">
        <w:t>.</w:t>
      </w:r>
    </w:p>
    <w:p w14:paraId="39A1A5F5" w14:textId="06CA69AE" w:rsidR="00BC3115" w:rsidRPr="00280F56" w:rsidRDefault="00BC3115" w:rsidP="000D4BF9">
      <w:pPr>
        <w:pStyle w:val="BodyText"/>
      </w:pPr>
      <w:r w:rsidRPr="00280F56">
        <w:rPr>
          <w:noProof/>
        </w:rPr>
        <w:drawing>
          <wp:inline distT="0" distB="0" distL="0" distR="0" wp14:anchorId="1E44F0B6" wp14:editId="7AFCEC90">
            <wp:extent cx="5760085" cy="2889250"/>
            <wp:effectExtent l="0" t="0" r="0" b="6350"/>
            <wp:docPr id="1897773213" name="Picture 2" descr="A graph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73213" name="Picture 2" descr="A graph on a white background&#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085" cy="2889250"/>
                    </a:xfrm>
                    <a:prstGeom prst="rect">
                      <a:avLst/>
                    </a:prstGeom>
                  </pic:spPr>
                </pic:pic>
              </a:graphicData>
            </a:graphic>
          </wp:inline>
        </w:drawing>
      </w:r>
    </w:p>
    <w:p w14:paraId="34783655" w14:textId="37C5D94E" w:rsidR="005D128A" w:rsidRDefault="00BC3115" w:rsidP="00352A0E">
      <w:pPr>
        <w:pStyle w:val="Caption"/>
      </w:pPr>
      <w:bookmarkStart w:id="113" w:name="_Toc146551649"/>
      <w:bookmarkStart w:id="114" w:name="_Toc146547303"/>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w:t>
      </w:r>
      <w:r w:rsidR="00D75431">
        <w:fldChar w:fldCharType="end"/>
      </w:r>
      <w:r w:rsidRPr="00280F56">
        <w:t xml:space="preserve"> Madgwick filter results </w:t>
      </w:r>
      <w:r w:rsidR="0050061E">
        <w:t xml:space="preserve">on </w:t>
      </w:r>
      <w:r w:rsidRPr="00280F56">
        <w:t>stationary vehicle (Brown=Roll,</w:t>
      </w:r>
      <w:r w:rsidR="00911BC0" w:rsidRPr="00280F56">
        <w:t>Yellow</w:t>
      </w:r>
      <w:r w:rsidRPr="00280F56">
        <w:t>=Pitch,Blue=Yaw)</w:t>
      </w:r>
      <w:bookmarkEnd w:id="113"/>
    </w:p>
    <w:p w14:paraId="01345D17" w14:textId="3B38477F" w:rsidR="00BC3115" w:rsidRPr="00280F56" w:rsidRDefault="00BC3115" w:rsidP="005D128A">
      <w:pPr>
        <w:pStyle w:val="BodyText"/>
      </w:pPr>
      <w:r w:rsidRPr="00280F56">
        <w:br/>
        <w:t>The Yaw value shown in Figure 4.</w:t>
      </w:r>
      <w:r w:rsidR="007701F5" w:rsidRPr="00280F56">
        <w:t>1</w:t>
      </w:r>
      <w:r w:rsidRPr="00280F56">
        <w:t xml:space="preserve"> has a descending value over time due to the double-integration involved in producing yaw values from gyroscope information</w:t>
      </w:r>
      <w:r w:rsidR="00911BC0" w:rsidRPr="00280F56">
        <w:t xml:space="preserve"> and clearly show that calculating yaw without magnetometer data is fraught with errors</w:t>
      </w:r>
      <w:r w:rsidRPr="00280F56">
        <w:t>. The roll and pitch values vary</w:t>
      </w:r>
      <w:r w:rsidR="0065746C" w:rsidRPr="00280F56">
        <w:t xml:space="preserve"> slightly</w:t>
      </w:r>
      <w:r w:rsidRPr="00280F56">
        <w:t xml:space="preserve"> </w:t>
      </w:r>
      <w:r w:rsidR="00911BC0" w:rsidRPr="00280F56">
        <w:t xml:space="preserve">but values are within </w:t>
      </w:r>
      <w:r w:rsidRPr="00280F56">
        <w:t>the noise floor of the sensor data.</w:t>
      </w:r>
      <w:bookmarkEnd w:id="114"/>
    </w:p>
    <w:p w14:paraId="51F9F588" w14:textId="15E4647D" w:rsidR="00A46BDE" w:rsidRPr="00280F56" w:rsidRDefault="00A46BDE" w:rsidP="00C66355">
      <w:pPr>
        <w:rPr>
          <w:lang w:eastAsia="zh-CN"/>
        </w:rPr>
      </w:pPr>
      <w:r w:rsidRPr="00280F56">
        <w:rPr>
          <w:rStyle w:val="BodyTextChar"/>
        </w:rPr>
        <w:t xml:space="preserve">The default </w:t>
      </w:r>
      <w:r w:rsidR="00E50DA1">
        <w:rPr>
          <w:rStyle w:val="BodyTextChar"/>
        </w:rPr>
        <w:t>MATLAB</w:t>
      </w:r>
      <w:r w:rsidRPr="00280F56">
        <w:rPr>
          <w:rStyle w:val="BodyTextChar"/>
        </w:rPr>
        <w:t xml:space="preserve"> </w:t>
      </w:r>
      <w:proofErr w:type="spellStart"/>
      <w:r w:rsidRPr="00280F56">
        <w:rPr>
          <w:rStyle w:val="BodyTextChar"/>
        </w:rPr>
        <w:t>imufilter</w:t>
      </w:r>
      <w:proofErr w:type="spellEnd"/>
      <w:r w:rsidRPr="00280F56">
        <w:rPr>
          <w:rStyle w:val="BodyTextChar"/>
        </w:rPr>
        <w:t xml:space="preserve"> filter was used to represent a</w:t>
      </w:r>
      <w:r w:rsidR="00911BC0" w:rsidRPr="00280F56">
        <w:rPr>
          <w:rStyle w:val="BodyTextChar"/>
        </w:rPr>
        <w:t>n error-state</w:t>
      </w:r>
      <w:r w:rsidRPr="00280F56">
        <w:rPr>
          <w:rStyle w:val="BodyTextChar"/>
        </w:rPr>
        <w:t xml:space="preserve"> Kalman filter with </w:t>
      </w:r>
      <w:r w:rsidR="00CC484C" w:rsidRPr="00280F56">
        <w:rPr>
          <w:rStyle w:val="BodyTextChar"/>
        </w:rPr>
        <w:t xml:space="preserve">the </w:t>
      </w:r>
      <w:r w:rsidRPr="00280F56">
        <w:rPr>
          <w:rStyle w:val="BodyTextChar"/>
        </w:rPr>
        <w:t>properties</w:t>
      </w:r>
      <w:r w:rsidR="00CC484C" w:rsidRPr="00280F56">
        <w:rPr>
          <w:rStyle w:val="BodyTextChar"/>
        </w:rPr>
        <w:t xml:space="preserve"> shown below</w:t>
      </w:r>
      <w:r w:rsidRPr="00280F56">
        <w:rPr>
          <w:rStyle w:val="BodyTextChar"/>
        </w:rPr>
        <w:t>.</w:t>
      </w:r>
      <w:r w:rsidR="00CC484C" w:rsidRPr="00280F56">
        <w:rPr>
          <w:rStyle w:val="BodyTextChar"/>
        </w:rPr>
        <w:t xml:space="preserve"> These properties were configured from experimentation with the datasets to obtain the best results, matched to the robot arm data.</w:t>
      </w:r>
      <w:r w:rsidRPr="00280F56">
        <w:rPr>
          <w:rStyle w:val="BodyTextChar"/>
        </w:rPr>
        <w:br/>
      </w:r>
      <w:r w:rsidRPr="00280F56">
        <w:br/>
      </w:r>
      <w:r w:rsidR="00CC484C" w:rsidRPr="00280F56">
        <w:rPr>
          <w:lang w:eastAsia="zh-CN"/>
        </w:rPr>
        <w:t>FUSE=</w:t>
      </w:r>
      <w:proofErr w:type="gramStart"/>
      <w:r w:rsidR="00CC484C" w:rsidRPr="00280F56">
        <w:rPr>
          <w:lang w:eastAsia="zh-CN"/>
        </w:rPr>
        <w:t>imufilter(</w:t>
      </w:r>
      <w:proofErr w:type="gramEnd"/>
      <w:r w:rsidR="00CC484C" w:rsidRPr="00280F56">
        <w:rPr>
          <w:lang w:eastAsia="zh-CN"/>
        </w:rPr>
        <w:t>ReferenceFrame='NED',SampleRate=8.3</w:t>
      </w:r>
      <w:r w:rsidR="006C2D20">
        <w:rPr>
          <w:lang w:eastAsia="zh-CN"/>
        </w:rPr>
        <w:t>3</w:t>
      </w:r>
      <w:r w:rsidR="00CC484C" w:rsidRPr="00280F56">
        <w:rPr>
          <w:lang w:eastAsia="zh-CN"/>
        </w:rPr>
        <w:t>,AccelerometerNoise=0.16,GyroscopeNoise=0.03,GyroscopeDriftNoise=3.04622e-2,LinearAccelerationNoise=0.0096236,LinearAccelerationDecayFactor=0.1,OrientationFormat='quaternion');</w:t>
      </w:r>
      <w:r w:rsidR="00CC484C" w:rsidRPr="00280F56">
        <w:rPr>
          <w:lang w:eastAsia="zh-CN"/>
        </w:rPr>
        <w:br/>
      </w:r>
    </w:p>
    <w:p w14:paraId="2E821FC3" w14:textId="091FFB22" w:rsidR="00A46BDE" w:rsidRPr="00280F56" w:rsidRDefault="00A46BDE" w:rsidP="00352A0E">
      <w:pPr>
        <w:pStyle w:val="Caption"/>
      </w:pPr>
      <w:bookmarkStart w:id="115" w:name="_Toc146547304"/>
      <w:r w:rsidRPr="00280F56">
        <w:t xml:space="preserve">Running the Kalman filter above on the 996 sensor readings took 0.7581 seconds and produced an array of </w:t>
      </w:r>
      <w:r w:rsidR="007701F5" w:rsidRPr="00280F56">
        <w:t>e</w:t>
      </w:r>
      <w:r w:rsidRPr="00280F56">
        <w:t>uler angles after the conversion. Figure 4.</w:t>
      </w:r>
      <w:r w:rsidR="00C66355" w:rsidRPr="00280F56">
        <w:t>2</w:t>
      </w:r>
      <w:r w:rsidRPr="00280F56">
        <w:t xml:space="preserve"> shows the results and indicates that the Kalman filter </w:t>
      </w:r>
      <w:r w:rsidR="006C2D20">
        <w:t xml:space="preserve">also </w:t>
      </w:r>
      <w:r w:rsidRPr="00280F56">
        <w:t xml:space="preserve">can not handle yaw values (blue line) without magnetometer input. As </w:t>
      </w:r>
      <w:r w:rsidR="00A2015B" w:rsidRPr="00280F56">
        <w:t xml:space="preserve">mentioned </w:t>
      </w:r>
      <w:r w:rsidRPr="00280F56">
        <w:t>above, yaw values are not handled well by filter</w:t>
      </w:r>
      <w:r w:rsidR="00A2015B" w:rsidRPr="00280F56">
        <w:t>s</w:t>
      </w:r>
      <w:r w:rsidRPr="00280F56">
        <w:t xml:space="preserve"> </w:t>
      </w:r>
      <w:r w:rsidR="00A2015B" w:rsidRPr="00280F56">
        <w:t>as, without magnetometer data, there is no fixed reference point to provide accurate values</w:t>
      </w:r>
      <w:r w:rsidR="00C66355" w:rsidRPr="00280F56">
        <w:t>.</w:t>
      </w:r>
      <w:r w:rsidRPr="00280F56">
        <w:t xml:space="preserve"> Figure 4.</w:t>
      </w:r>
      <w:r w:rsidR="00C66355" w:rsidRPr="00280F56">
        <w:t>3</w:t>
      </w:r>
      <w:r w:rsidRPr="00280F56">
        <w:t xml:space="preserve"> shows a magnified view of the area around the x axis showing that the </w:t>
      </w:r>
      <w:r w:rsidR="00E50DA1">
        <w:t>MATLAB</w:t>
      </w:r>
      <w:r w:rsidRPr="00280F56">
        <w:t xml:space="preserve"> Kalman filter will produce accurate results to within 0.03208 degrees for roll values and within 0.0257 of a degree for pitch values. The </w:t>
      </w:r>
      <w:r w:rsidR="009E5AF8" w:rsidRPr="00280F56">
        <w:t>Kalman filter processing</w:t>
      </w:r>
      <w:r w:rsidRPr="00280F56">
        <w:t xml:space="preserve"> time is considerably longer than the Madgwick filter </w:t>
      </w:r>
      <w:r w:rsidR="009E5AF8" w:rsidRPr="00280F56">
        <w:t xml:space="preserve">processing time </w:t>
      </w:r>
      <w:r w:rsidRPr="00280F56">
        <w:t>(0.7581 vs 0.042</w:t>
      </w:r>
      <w:r w:rsidR="009E5AF8" w:rsidRPr="00280F56">
        <w:t>7</w:t>
      </w:r>
      <w:r w:rsidRPr="00280F56">
        <w:t xml:space="preserve"> seconds).</w:t>
      </w:r>
      <w:bookmarkEnd w:id="115"/>
    </w:p>
    <w:p w14:paraId="51094D70" w14:textId="77777777" w:rsidR="00A46BDE" w:rsidRPr="00280F56" w:rsidRDefault="00A46BDE" w:rsidP="00A46BDE">
      <w:pPr>
        <w:pStyle w:val="BodyText"/>
      </w:pPr>
      <w:r w:rsidRPr="00280F56">
        <w:rPr>
          <w:noProof/>
        </w:rPr>
        <w:lastRenderedPageBreak/>
        <w:drawing>
          <wp:inline distT="0" distB="0" distL="0" distR="0" wp14:anchorId="0E129909" wp14:editId="7A85B945">
            <wp:extent cx="5760085" cy="3969385"/>
            <wp:effectExtent l="0" t="0" r="0" b="0"/>
            <wp:docPr id="1617951813" name="Picture 161795181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15158" name="Picture 8" descr="A graph of a number of people&#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5760085" cy="3969385"/>
                    </a:xfrm>
                    <a:prstGeom prst="rect">
                      <a:avLst/>
                    </a:prstGeom>
                  </pic:spPr>
                </pic:pic>
              </a:graphicData>
            </a:graphic>
          </wp:inline>
        </w:drawing>
      </w:r>
    </w:p>
    <w:p w14:paraId="6CEC941B" w14:textId="27748714" w:rsidR="00A46BDE" w:rsidRPr="00280F56" w:rsidRDefault="00A46BDE" w:rsidP="00352A0E">
      <w:pPr>
        <w:pStyle w:val="Caption"/>
      </w:pPr>
      <w:bookmarkStart w:id="116" w:name="_Toc146547305"/>
      <w:bookmarkStart w:id="117" w:name="_Toc146551650"/>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w:t>
      </w:r>
      <w:r w:rsidR="00D75431">
        <w:fldChar w:fldCharType="end"/>
      </w:r>
      <w:r w:rsidRPr="00280F56">
        <w:t xml:space="preserve"> Kalman Filter results from a stationary vehicle</w:t>
      </w:r>
      <w:bookmarkEnd w:id="116"/>
      <w:bookmarkEnd w:id="117"/>
    </w:p>
    <w:p w14:paraId="4AFAC885" w14:textId="77777777" w:rsidR="00A46BDE" w:rsidRPr="00280F56" w:rsidRDefault="00A46BDE" w:rsidP="00A46BDE">
      <w:pPr>
        <w:pStyle w:val="BodyText"/>
      </w:pPr>
      <w:r w:rsidRPr="00280F56">
        <w:rPr>
          <w:noProof/>
        </w:rPr>
        <w:drawing>
          <wp:inline distT="0" distB="0" distL="0" distR="0" wp14:anchorId="77218572" wp14:editId="5C097081">
            <wp:extent cx="5760085" cy="4001770"/>
            <wp:effectExtent l="0" t="0" r="0" b="0"/>
            <wp:docPr id="1075076464" name="Picture 1075076464" descr="A graph showing a number of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61849" name="Picture 11" descr="A graph showing a number of results&#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60085" cy="4001770"/>
                    </a:xfrm>
                    <a:prstGeom prst="rect">
                      <a:avLst/>
                    </a:prstGeom>
                  </pic:spPr>
                </pic:pic>
              </a:graphicData>
            </a:graphic>
          </wp:inline>
        </w:drawing>
      </w:r>
    </w:p>
    <w:p w14:paraId="11EB61C6" w14:textId="130AB60F" w:rsidR="00A46BDE" w:rsidRPr="00280F56" w:rsidRDefault="00A46BDE" w:rsidP="00352A0E">
      <w:pPr>
        <w:pStyle w:val="Caption"/>
      </w:pPr>
      <w:bookmarkStart w:id="118" w:name="_Toc146547306"/>
      <w:bookmarkStart w:id="119" w:name="_Toc146551651"/>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3</w:t>
      </w:r>
      <w:r w:rsidR="00D75431">
        <w:fldChar w:fldCharType="end"/>
      </w:r>
      <w:r w:rsidRPr="00280F56">
        <w:t xml:space="preserve"> Magnified view of Kalman filter results from a stationary vehicle.</w:t>
      </w:r>
      <w:bookmarkEnd w:id="118"/>
      <w:bookmarkEnd w:id="119"/>
    </w:p>
    <w:p w14:paraId="54D780F2" w14:textId="762E8EE6" w:rsidR="00A46BDE" w:rsidRPr="00280F56" w:rsidRDefault="00CC484C" w:rsidP="00A46BDE">
      <w:pPr>
        <w:pStyle w:val="BodyText"/>
      </w:pPr>
      <w:r w:rsidRPr="00280F56">
        <w:lastRenderedPageBreak/>
        <w:br/>
        <w:t>The robot arm was not sampled for this experiment as expected values are somewhat obvious.</w:t>
      </w:r>
      <w:r w:rsidRPr="00280F56">
        <w:br/>
        <w:t>It was not believed necessary to employ a Neural Network model on a stationary vehicle.</w:t>
      </w:r>
    </w:p>
    <w:p w14:paraId="7A125A87" w14:textId="7B7680AD" w:rsidR="00A46BDE" w:rsidRPr="00280F56" w:rsidRDefault="00C66355" w:rsidP="00A46BDE">
      <w:pPr>
        <w:pStyle w:val="Heading2"/>
        <w:rPr>
          <w:noProof w:val="0"/>
        </w:rPr>
      </w:pPr>
      <w:bookmarkStart w:id="120" w:name="_Toc146552349"/>
      <w:r w:rsidRPr="00280F56">
        <w:rPr>
          <w:noProof w:val="0"/>
        </w:rPr>
        <w:t xml:space="preserve">Filter performance </w:t>
      </w:r>
      <w:r w:rsidR="00A46BDE" w:rsidRPr="00280F56">
        <w:rPr>
          <w:noProof w:val="0"/>
        </w:rPr>
        <w:t>on a rolling vehicle</w:t>
      </w:r>
      <w:r w:rsidR="00B14725" w:rsidRPr="00280F56">
        <w:rPr>
          <w:noProof w:val="0"/>
        </w:rPr>
        <w:t>.</w:t>
      </w:r>
      <w:bookmarkEnd w:id="120"/>
    </w:p>
    <w:p w14:paraId="5B25CB3D" w14:textId="1D9F0F75" w:rsidR="00A46BDE" w:rsidRPr="00280F56" w:rsidRDefault="00A46BDE" w:rsidP="00A46BDE">
      <w:pPr>
        <w:pStyle w:val="BodyText"/>
      </w:pPr>
      <w:r w:rsidRPr="00280F56">
        <w:t xml:space="preserve">The robot arm </w:t>
      </w:r>
      <w:r w:rsidR="009E5AF8" w:rsidRPr="00280F56">
        <w:t xml:space="preserve">was </w:t>
      </w:r>
      <w:r w:rsidR="00BB5D02" w:rsidRPr="00280F56">
        <w:t>rotated according to the appropriate angles in Table 3.1</w:t>
      </w:r>
      <w:r w:rsidR="00E80307" w:rsidRPr="00280F56">
        <w:t xml:space="preserve"> associated with the roll test</w:t>
      </w:r>
      <w:r w:rsidR="009E5AF8" w:rsidRPr="00280F56">
        <w:t xml:space="preserve"> and</w:t>
      </w:r>
      <w:r w:rsidR="007701F5" w:rsidRPr="00280F56">
        <w:t xml:space="preserve"> </w:t>
      </w:r>
      <w:r w:rsidR="009E5AF8" w:rsidRPr="00280F56">
        <w:t>t</w:t>
      </w:r>
      <w:r w:rsidRPr="00280F56">
        <w:t xml:space="preserve">he Robot arm data </w:t>
      </w:r>
      <w:r w:rsidR="009E5AF8" w:rsidRPr="00280F56">
        <w:t>was</w:t>
      </w:r>
      <w:r w:rsidR="00BB5D02" w:rsidRPr="00280F56">
        <w:t xml:space="preserve"> </w:t>
      </w:r>
      <w:r w:rsidRPr="00280F56">
        <w:t xml:space="preserve">synchronised </w:t>
      </w:r>
      <w:r w:rsidR="00BB5D02" w:rsidRPr="00280F56">
        <w:t xml:space="preserve">with </w:t>
      </w:r>
      <w:r w:rsidRPr="00280F56">
        <w:t xml:space="preserve">the </w:t>
      </w:r>
      <w:r w:rsidR="00C97540">
        <w:t>IMU</w:t>
      </w:r>
      <w:r w:rsidRPr="00280F56">
        <w:t xml:space="preserve"> data via manual alignment. The single camera </w:t>
      </w:r>
      <w:r w:rsidR="00C97540">
        <w:t>IMU</w:t>
      </w:r>
      <w:r w:rsidRPr="00280F56">
        <w:t xml:space="preserve"> data produced 1001 readings in the 120 second period.</w:t>
      </w:r>
    </w:p>
    <w:p w14:paraId="53F2B940" w14:textId="7A20AD07" w:rsidR="00A46BDE" w:rsidRDefault="00A46BDE" w:rsidP="00A46BDE">
      <w:pPr>
        <w:pStyle w:val="BodyText"/>
      </w:pPr>
      <w:r w:rsidRPr="00280F56">
        <w:t>The Madgwick filter was run on th</w:t>
      </w:r>
      <w:r w:rsidR="00B14725" w:rsidRPr="00280F56">
        <w:t xml:space="preserve">e camera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gain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Pr="00280F56">
        <w:br/>
        <w:t>The results were clearly incorrect as can be shown on Figure 4.</w:t>
      </w:r>
      <w:r w:rsidR="00C66355" w:rsidRPr="00280F56">
        <w:t>4</w:t>
      </w:r>
      <w:r w:rsidRPr="00280F56">
        <w:t xml:space="preserve"> below. Increasing the </w:t>
      </w:r>
      <w:r w:rsidR="007701F5" w:rsidRPr="00280F56">
        <w:t>b</w:t>
      </w:r>
      <w:r w:rsidRPr="00280F56">
        <w:t xml:space="preserve">eta gain uses the accelerometer values to compensate for the gyroscope values and results from various </w:t>
      </w:r>
      <w:r w:rsidR="007701F5" w:rsidRPr="00280F56">
        <w:t>b</w:t>
      </w:r>
      <w:r w:rsidR="00BB5D02" w:rsidRPr="00280F56">
        <w:t xml:space="preserve">eta </w:t>
      </w:r>
      <w:r w:rsidRPr="00280F56">
        <w:t>values are shown in Figures 4.</w:t>
      </w:r>
      <w:r w:rsidR="007701F5" w:rsidRPr="00280F56">
        <w:t>5</w:t>
      </w:r>
      <w:r w:rsidRPr="00280F56">
        <w:t xml:space="preserve"> through to 4.</w:t>
      </w:r>
      <w:r w:rsidR="00C66355" w:rsidRPr="00280F56">
        <w:t>7</w:t>
      </w:r>
      <w:r w:rsidRPr="00280F56">
        <w:t>.</w:t>
      </w:r>
    </w:p>
    <w:p w14:paraId="21B9C124" w14:textId="77777777" w:rsidR="00A46BDE" w:rsidRPr="00280F56" w:rsidRDefault="00A46BDE" w:rsidP="00A46BDE">
      <w:pPr>
        <w:pStyle w:val="BodyText"/>
      </w:pPr>
    </w:p>
    <w:p w14:paraId="6E334357" w14:textId="4C8ABA05" w:rsidR="00A46BDE" w:rsidRDefault="00867355" w:rsidP="005D128A">
      <w:pPr>
        <w:pStyle w:val="BodyText"/>
      </w:pPr>
      <w:bookmarkStart w:id="121" w:name="_Toc146547307"/>
      <w:r w:rsidRPr="00280F56">
        <w:rPr>
          <w:noProof/>
        </w:rPr>
        <w:drawing>
          <wp:inline distT="0" distB="0" distL="0" distR="0" wp14:anchorId="54C6D0CF" wp14:editId="70A23967">
            <wp:extent cx="5760085" cy="3888740"/>
            <wp:effectExtent l="0" t="0" r="0" b="0"/>
            <wp:docPr id="648705181"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705181" name="Picture 12" descr="A graph of a graph&#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085" cy="3888740"/>
                    </a:xfrm>
                    <a:prstGeom prst="rect">
                      <a:avLst/>
                    </a:prstGeom>
                  </pic:spPr>
                </pic:pic>
              </a:graphicData>
            </a:graphic>
          </wp:inline>
        </w:drawing>
      </w:r>
      <w:bookmarkEnd w:id="121"/>
    </w:p>
    <w:p w14:paraId="3FAB4276" w14:textId="31651B52" w:rsidR="00A46BDE" w:rsidRDefault="00A46BDE" w:rsidP="00352A0E">
      <w:pPr>
        <w:pStyle w:val="Caption"/>
      </w:pPr>
      <w:bookmarkStart w:id="122" w:name="_Toc146547308"/>
      <w:bookmarkStart w:id="123" w:name="_Toc146551652"/>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4</w:t>
      </w:r>
      <w:r w:rsidR="00D75431">
        <w:fldChar w:fldCharType="end"/>
      </w:r>
      <w:r w:rsidRPr="00280F56">
        <w:t xml:space="preserve"> Madgwick results from a stationary vehicle with a default gain of 0.1</w:t>
      </w:r>
      <w:bookmarkEnd w:id="122"/>
      <w:bookmarkEnd w:id="123"/>
    </w:p>
    <w:p w14:paraId="6DA8F03D" w14:textId="77777777" w:rsidR="005D128A" w:rsidRDefault="00867355" w:rsidP="005D128A">
      <w:pPr>
        <w:pStyle w:val="BodyText"/>
      </w:pPr>
      <w:bookmarkStart w:id="124" w:name="_Toc146547309"/>
      <w:r w:rsidRPr="00280F56">
        <w:rPr>
          <w:noProof/>
        </w:rPr>
        <w:lastRenderedPageBreak/>
        <w:drawing>
          <wp:inline distT="0" distB="0" distL="0" distR="0" wp14:anchorId="43D89091" wp14:editId="785504B3">
            <wp:extent cx="5760085" cy="3787775"/>
            <wp:effectExtent l="0" t="0" r="0" b="3175"/>
            <wp:docPr id="1950190175" name="Picture 1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90175" name="Picture 13" descr="A graph of a graph&#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85" cy="3787775"/>
                    </a:xfrm>
                    <a:prstGeom prst="rect">
                      <a:avLst/>
                    </a:prstGeom>
                  </pic:spPr>
                </pic:pic>
              </a:graphicData>
            </a:graphic>
          </wp:inline>
        </w:drawing>
      </w:r>
    </w:p>
    <w:p w14:paraId="28218B66" w14:textId="18E260A1" w:rsidR="00A46BDE" w:rsidRDefault="00A46BDE" w:rsidP="00352A0E">
      <w:pPr>
        <w:pStyle w:val="Caption"/>
      </w:pPr>
      <w:bookmarkStart w:id="125" w:name="_Toc146551653"/>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5</w:t>
      </w:r>
      <w:r w:rsidR="00D75431">
        <w:fldChar w:fldCharType="end"/>
      </w:r>
      <w:r w:rsidRPr="00280F56">
        <w:t xml:space="preserve"> Madgwick Filter on a rolling vehicle with a gain of 1</w:t>
      </w:r>
      <w:bookmarkEnd w:id="124"/>
      <w:bookmarkEnd w:id="125"/>
    </w:p>
    <w:p w14:paraId="29ED9C6D" w14:textId="4C0C8565" w:rsidR="00A46BDE" w:rsidRPr="00280F56" w:rsidRDefault="00A46BDE" w:rsidP="00A46BDE">
      <w:pPr>
        <w:pStyle w:val="BodyText"/>
      </w:pPr>
      <w:r w:rsidRPr="00280F56">
        <w:t>Using a gain of 10, the Madgwick filter took 0.</w:t>
      </w:r>
      <w:r w:rsidR="003A733D" w:rsidRPr="00280F56">
        <w:t>0</w:t>
      </w:r>
      <w:r w:rsidRPr="00280F56">
        <w:t>4</w:t>
      </w:r>
      <w:r w:rsidR="009E5AF8" w:rsidRPr="00280F56">
        <w:t>40</w:t>
      </w:r>
      <w:r w:rsidRPr="00280F56">
        <w:t xml:space="preserve"> seconds but produced better results as can be seen in Figure 4.</w:t>
      </w:r>
      <w:r w:rsidR="009E5AF8" w:rsidRPr="00280F56">
        <w:t>6</w:t>
      </w:r>
      <w:r w:rsidRPr="00280F56">
        <w:t>.</w:t>
      </w:r>
      <w:r w:rsidRPr="00280F56">
        <w:br/>
      </w:r>
      <w:r w:rsidR="00867355" w:rsidRPr="00280F56">
        <w:rPr>
          <w:noProof/>
        </w:rPr>
        <w:drawing>
          <wp:inline distT="0" distB="0" distL="0" distR="0" wp14:anchorId="4A7D1674" wp14:editId="07704007">
            <wp:extent cx="5760085" cy="3798570"/>
            <wp:effectExtent l="0" t="0" r="0" b="0"/>
            <wp:docPr id="1265953627" name="Picture 1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953627" name="Picture 14" descr="A graph of a graph&#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085" cy="3798570"/>
                    </a:xfrm>
                    <a:prstGeom prst="rect">
                      <a:avLst/>
                    </a:prstGeom>
                  </pic:spPr>
                </pic:pic>
              </a:graphicData>
            </a:graphic>
          </wp:inline>
        </w:drawing>
      </w:r>
    </w:p>
    <w:p w14:paraId="1B96C94E" w14:textId="3B0CB7B2" w:rsidR="00A46BDE" w:rsidRDefault="00A46BDE" w:rsidP="00352A0E">
      <w:pPr>
        <w:pStyle w:val="Caption"/>
      </w:pPr>
      <w:bookmarkStart w:id="126" w:name="_Toc146547310"/>
      <w:bookmarkStart w:id="127" w:name="_Toc146551654"/>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6</w:t>
      </w:r>
      <w:r w:rsidR="00D75431">
        <w:fldChar w:fldCharType="end"/>
      </w:r>
      <w:r w:rsidRPr="00280F56">
        <w:t xml:space="preserve"> Madgwick filter on a rolling vehicle with a gain of 10</w:t>
      </w:r>
      <w:bookmarkEnd w:id="126"/>
      <w:bookmarkEnd w:id="127"/>
    </w:p>
    <w:p w14:paraId="394A65A5" w14:textId="34BD04B9" w:rsidR="003A733D" w:rsidRPr="00280F56" w:rsidRDefault="00A46BDE" w:rsidP="003A733D">
      <w:pPr>
        <w:pStyle w:val="BodyText"/>
      </w:pPr>
      <w:r w:rsidRPr="00280F56">
        <w:lastRenderedPageBreak/>
        <w:t>By repeated experimentation, a gain of 15 was the lowest gain required to produce the acceptable results show in in Figure 4.</w:t>
      </w:r>
      <w:r w:rsidR="009E5AF8" w:rsidRPr="00280F56">
        <w:t>7</w:t>
      </w:r>
      <w:r w:rsidRPr="00280F56">
        <w:t xml:space="preserve">. </w:t>
      </w:r>
      <w:r w:rsidR="00C84630" w:rsidRPr="00280F56">
        <w:t xml:space="preserve">This clearly indicates that the gyroscope output is either noisy and/or has significant drift. From looking at the data, and from examining the output of the gyroscope when the vehicle is stationary, </w:t>
      </w:r>
      <w:proofErr w:type="gramStart"/>
      <w:r w:rsidR="00C84630" w:rsidRPr="00280F56">
        <w:t xml:space="preserve">it can be seen that </w:t>
      </w:r>
      <w:r w:rsidR="006C2D20">
        <w:t>the</w:t>
      </w:r>
      <w:proofErr w:type="gramEnd"/>
      <w:r w:rsidR="006C2D20">
        <w:t xml:space="preserve"> amount of </w:t>
      </w:r>
      <w:r w:rsidR="00C84630" w:rsidRPr="00280F56">
        <w:t xml:space="preserve">noise is significant. </w:t>
      </w:r>
      <w:r w:rsidRPr="00280F56">
        <w:t>This operation took 0.</w:t>
      </w:r>
      <w:r w:rsidR="003A733D" w:rsidRPr="00280F56">
        <w:t>0</w:t>
      </w:r>
      <w:r w:rsidRPr="00280F56">
        <w:t>4</w:t>
      </w:r>
      <w:r w:rsidR="00C66355" w:rsidRPr="00280F56">
        <w:t>997</w:t>
      </w:r>
      <w:r w:rsidRPr="00280F56">
        <w:t xml:space="preserve"> seconds</w:t>
      </w:r>
      <w:r w:rsidR="00C66355" w:rsidRPr="00280F56">
        <w:t xml:space="preserve"> for the camera </w:t>
      </w:r>
      <w:r w:rsidR="00C97540">
        <w:t>IMU</w:t>
      </w:r>
      <w:r w:rsidRPr="00280F56">
        <w:t>.</w:t>
      </w:r>
      <w:r w:rsidR="00C66355" w:rsidRPr="00280F56">
        <w:t xml:space="preserve"> The average elapsed time for all </w:t>
      </w:r>
      <w:r w:rsidR="00C645EE">
        <w:t>IMUs</w:t>
      </w:r>
      <w:r w:rsidR="00C66355" w:rsidRPr="00280F56">
        <w:t xml:space="preserve"> was 0.046592 with a median of 0.04319</w:t>
      </w:r>
      <w:r w:rsidR="00520AD7" w:rsidRPr="00280F56">
        <w:t xml:space="preserve"> and max and min values of 0.06516 and 0.03855, respectively.</w:t>
      </w:r>
      <w:r w:rsidR="003A733D" w:rsidRPr="00280F56">
        <w:t xml:space="preserve"> The results from Figure 4.</w:t>
      </w:r>
      <w:r w:rsidR="009E5AF8" w:rsidRPr="00280F56">
        <w:t>7</w:t>
      </w:r>
      <w:r w:rsidR="003A733D" w:rsidRPr="00280F56">
        <w:t xml:space="preserve"> show a maximum measured value of </w:t>
      </w:r>
      <w:r w:rsidR="009E5AF8" w:rsidRPr="00280F56">
        <w:t>.9948</w:t>
      </w:r>
      <w:r w:rsidR="003A733D" w:rsidRPr="00280F56">
        <w:t xml:space="preserve"> </w:t>
      </w:r>
      <w:r w:rsidR="009E5AF8" w:rsidRPr="00280F56">
        <w:t xml:space="preserve">radians </w:t>
      </w:r>
      <w:r w:rsidR="003A733D" w:rsidRPr="00280F56">
        <w:t xml:space="preserve">instead of the expected +/- </w:t>
      </w:r>
      <w:r w:rsidR="009E5AF8" w:rsidRPr="00280F56">
        <w:t>1.047</w:t>
      </w:r>
      <w:r w:rsidR="003A733D" w:rsidRPr="00280F56">
        <w:t xml:space="preserve"> </w:t>
      </w:r>
      <w:r w:rsidR="009E5AF8" w:rsidRPr="00280F56">
        <w:t>radians</w:t>
      </w:r>
      <w:r w:rsidR="003A733D" w:rsidRPr="00280F56">
        <w:t xml:space="preserve"> and the </w:t>
      </w:r>
      <w:r w:rsidR="009E5AF8" w:rsidRPr="00280F56">
        <w:t>0.7854</w:t>
      </w:r>
      <w:r w:rsidR="003A733D" w:rsidRPr="00280F56">
        <w:t xml:space="preserve"> </w:t>
      </w:r>
      <w:r w:rsidR="009E5AF8" w:rsidRPr="00280F56">
        <w:t xml:space="preserve">radian position </w:t>
      </w:r>
      <w:r w:rsidR="003A733D" w:rsidRPr="00280F56">
        <w:t xml:space="preserve">was calculated as </w:t>
      </w:r>
      <w:r w:rsidR="009E5AF8" w:rsidRPr="00280F56">
        <w:t>0.7487</w:t>
      </w:r>
      <w:r w:rsidR="003A733D" w:rsidRPr="00280F56">
        <w:t xml:space="preserve"> </w:t>
      </w:r>
      <w:r w:rsidR="009E5AF8" w:rsidRPr="00280F56">
        <w:t>radians</w:t>
      </w:r>
      <w:r w:rsidR="003A733D" w:rsidRPr="00280F56">
        <w:t xml:space="preserve">. If the </w:t>
      </w:r>
      <w:r w:rsidR="007701F5" w:rsidRPr="00280F56">
        <w:t>0.0201</w:t>
      </w:r>
      <w:r w:rsidR="003A733D" w:rsidRPr="00280F56">
        <w:t xml:space="preserve"> </w:t>
      </w:r>
      <w:r w:rsidR="007701F5" w:rsidRPr="00280F56">
        <w:t xml:space="preserve">radian </w:t>
      </w:r>
      <w:r w:rsidR="00551D1B" w:rsidRPr="00280F56">
        <w:t xml:space="preserve">maximum </w:t>
      </w:r>
      <w:r w:rsidR="003A733D" w:rsidRPr="00280F56">
        <w:t xml:space="preserve">tool angle </w:t>
      </w:r>
      <w:r w:rsidR="00551D1B" w:rsidRPr="00280F56">
        <w:t xml:space="preserve">error </w:t>
      </w:r>
      <w:r w:rsidR="003A733D" w:rsidRPr="00280F56">
        <w:t xml:space="preserve">plus the </w:t>
      </w:r>
      <w:r w:rsidR="00C97540">
        <w:t>IMU</w:t>
      </w:r>
      <w:r w:rsidR="003A733D" w:rsidRPr="00280F56">
        <w:t>’s own 1.5% inaccuracy values are combined</w:t>
      </w:r>
      <w:r w:rsidR="006C2D20">
        <w:t>,</w:t>
      </w:r>
      <w:r w:rsidR="003A733D" w:rsidRPr="00280F56">
        <w:t xml:space="preserve"> then this error is within the operating conditions of the sensors.</w:t>
      </w:r>
    </w:p>
    <w:p w14:paraId="02B588A9" w14:textId="762A48E6" w:rsidR="00A46BDE" w:rsidRPr="00280F56" w:rsidRDefault="00A46BDE" w:rsidP="00352A0E">
      <w:pPr>
        <w:pStyle w:val="Caption"/>
      </w:pPr>
    </w:p>
    <w:p w14:paraId="09486E46" w14:textId="7881B5A7" w:rsidR="00A46BDE" w:rsidRPr="00280F56" w:rsidRDefault="00867355" w:rsidP="00A46BDE">
      <w:pPr>
        <w:pStyle w:val="BodyText"/>
      </w:pPr>
      <w:r w:rsidRPr="00280F56">
        <w:rPr>
          <w:noProof/>
        </w:rPr>
        <w:drawing>
          <wp:inline distT="0" distB="0" distL="0" distR="0" wp14:anchorId="193437E5" wp14:editId="253F4614">
            <wp:extent cx="5760085" cy="3772535"/>
            <wp:effectExtent l="0" t="0" r="0" b="0"/>
            <wp:docPr id="539293558" name="Picture 1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93558" name="Picture 15" descr="A graph of a graph&#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085" cy="3772535"/>
                    </a:xfrm>
                    <a:prstGeom prst="rect">
                      <a:avLst/>
                    </a:prstGeom>
                  </pic:spPr>
                </pic:pic>
              </a:graphicData>
            </a:graphic>
          </wp:inline>
        </w:drawing>
      </w:r>
    </w:p>
    <w:p w14:paraId="3ABB33B9" w14:textId="48A5C349" w:rsidR="00A46BDE" w:rsidRPr="00280F56" w:rsidRDefault="00A46BDE" w:rsidP="00352A0E">
      <w:pPr>
        <w:pStyle w:val="Caption"/>
      </w:pPr>
      <w:bookmarkStart w:id="128" w:name="_Toc146547311"/>
      <w:bookmarkStart w:id="129" w:name="_Toc146551655"/>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7</w:t>
      </w:r>
      <w:r w:rsidR="00D75431">
        <w:fldChar w:fldCharType="end"/>
      </w:r>
      <w:r w:rsidRPr="00280F56">
        <w:t xml:space="preserve"> Madgwick filter on a rolling vehicle with a gain of 15</w:t>
      </w:r>
      <w:bookmarkEnd w:id="128"/>
      <w:bookmarkEnd w:id="129"/>
    </w:p>
    <w:p w14:paraId="66FF3B9A" w14:textId="04F4B3B2" w:rsidR="00A46BDE" w:rsidRPr="00280F56" w:rsidRDefault="00A46BDE" w:rsidP="00DC5CB0">
      <w:pPr>
        <w:pStyle w:val="BodyText"/>
      </w:pPr>
      <w:r w:rsidRPr="00280F56">
        <w:br/>
        <w:t xml:space="preserve">A Kalman filter was implemented using the standard </w:t>
      </w:r>
      <w:r w:rsidR="00E50DA1">
        <w:t>MATLAB</w:t>
      </w:r>
      <w:r w:rsidRPr="00280F56">
        <w:t xml:space="preserve"> </w:t>
      </w:r>
      <w:proofErr w:type="spellStart"/>
      <w:r w:rsidRPr="00280F56">
        <w:t>imufiter</w:t>
      </w:r>
      <w:proofErr w:type="spellEnd"/>
      <w:r w:rsidRPr="00280F56">
        <w:t xml:space="preserve"> function using the following parameters:</w:t>
      </w:r>
      <w:r w:rsidR="00520AD7" w:rsidRPr="00280F56">
        <w:br/>
      </w:r>
      <w:r w:rsidRPr="00280F56">
        <w:rPr>
          <w:lang w:eastAsia="zh-CN"/>
        </w:rPr>
        <w:t>FUSE=</w:t>
      </w:r>
      <w:proofErr w:type="gramStart"/>
      <w:r w:rsidRPr="00280F56">
        <w:rPr>
          <w:lang w:eastAsia="zh-CN"/>
        </w:rPr>
        <w:t>imufilter(</w:t>
      </w:r>
      <w:proofErr w:type="gramEnd"/>
      <w:r w:rsidRPr="00280F56">
        <w:rPr>
          <w:lang w:eastAsia="zh-CN"/>
        </w:rPr>
        <w:t>ReferenceFrame='NED',SampleRate=8.33,AccelerometerNoise=0.6,GyroscopeNoise=0.3,GyroscopeDriftNoise=3.04622e-2,LinearAccelerationNoise=0.0096236,LinearAccelerationDecayFactor=0.1,OrientationFormat='quaternion');</w:t>
      </w:r>
      <w:r w:rsidRPr="00280F56" w:rsidDel="002630AA">
        <w:rPr>
          <w:lang w:eastAsia="zh-CN"/>
        </w:rPr>
        <w:t xml:space="preserve"> </w:t>
      </w:r>
      <w:r w:rsidRPr="00280F56">
        <w:rPr>
          <w:lang w:eastAsia="zh-CN"/>
        </w:rPr>
        <w:br/>
      </w:r>
      <w:r w:rsidRPr="00280F56">
        <w:lastRenderedPageBreak/>
        <w:br/>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camera </w:t>
      </w:r>
      <w:r w:rsidR="00C97540">
        <w:t>IMU</w:t>
      </w:r>
      <w:r w:rsidR="00520AD7" w:rsidRPr="00280F56">
        <w:t xml:space="preserve"> </w:t>
      </w:r>
      <w:r w:rsidRPr="00280F56">
        <w:t>and produced the output shown in Figure 4.</w:t>
      </w:r>
      <w:r w:rsidR="00551D1B" w:rsidRPr="00280F56">
        <w:t>8</w:t>
      </w:r>
      <w:r w:rsidRPr="00280F56">
        <w:t xml:space="preserve">. </w:t>
      </w:r>
      <w:r w:rsidR="00520AD7" w:rsidRPr="00280F56">
        <w:t xml:space="preserve">The average elapsed time for all </w:t>
      </w:r>
      <w:r w:rsidR="00C645EE">
        <w:t>IMUs</w:t>
      </w:r>
      <w:r w:rsidR="00520AD7" w:rsidRPr="00280F56">
        <w:t xml:space="preserve"> was 0.3772 with a median of 0.3051 and max and min values of 0.6516 and 0.2905, respectively, taking </w:t>
      </w:r>
      <w:r w:rsidR="009C2EB0" w:rsidRPr="00280F56">
        <w:t>8.0958</w:t>
      </w:r>
      <w:r w:rsidR="00520AD7" w:rsidRPr="00280F56">
        <w:t xml:space="preserve"> times longer than the Madgwick filter. </w:t>
      </w:r>
      <w:r w:rsidRPr="00280F56">
        <w:t xml:space="preserve">Smoothing of this data should be applied to these results but they track the movement of the vehicle adequately (Varying the Kalman filter settings did not show any significant difference in the output results). The average calculated value for the </w:t>
      </w:r>
      <w:r w:rsidR="00551D1B" w:rsidRPr="00280F56">
        <w:t xml:space="preserve">desired 1.0472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 </w:t>
      </w:r>
      <w:r w:rsidR="00B14725" w:rsidRPr="00280F56">
        <w:t xml:space="preserve">It is interesting to see the various phasing differences between the values. This is most likely because of the </w:t>
      </w:r>
      <w:r w:rsidR="00DC5CB0" w:rsidRPr="00280F56">
        <w:t xml:space="preserve">different timings of the robot arm versus </w:t>
      </w:r>
      <w:r w:rsidR="00493834" w:rsidRPr="00280F56">
        <w:t xml:space="preserve">timing of how </w:t>
      </w:r>
      <w:r w:rsidR="00DC5CB0" w:rsidRPr="00280F56">
        <w:t xml:space="preserve">the different </w:t>
      </w:r>
      <w:r w:rsidR="00C97540">
        <w:t>IMU</w:t>
      </w:r>
      <w:r w:rsidR="00DC5CB0" w:rsidRPr="00280F56">
        <w:t xml:space="preserve"> units</w:t>
      </w:r>
      <w:r w:rsidR="00493834" w:rsidRPr="00280F56">
        <w:t xml:space="preserve"> are polled</w:t>
      </w:r>
      <w:r w:rsidR="00DC5CB0" w:rsidRPr="00280F56">
        <w:t xml:space="preserve">. </w:t>
      </w:r>
      <w:r w:rsidR="007D12C6" w:rsidRPr="00280F56">
        <w:br/>
        <w:t xml:space="preserve">The multiplexer switching time was measured as taking an average of 515 nanoseconds at the start of the movement set down to 41 nanoseconds after 30 seconds of operation. After 1 minute of operation, the multiplexing switching time was measured at 47 </w:t>
      </w:r>
      <w:r w:rsidR="00775A6A" w:rsidRPr="00280F56">
        <w:t>milli</w:t>
      </w:r>
      <w:r w:rsidR="007D12C6" w:rsidRPr="00280F56">
        <w:t xml:space="preserve">seconds. </w:t>
      </w:r>
      <w:r w:rsidR="00C23649" w:rsidRPr="00280F56">
        <w:t xml:space="preserve">The time taken to read acceleration data is 2202 </w:t>
      </w:r>
      <w:r w:rsidR="00775A6A" w:rsidRPr="00280F56">
        <w:t>milli</w:t>
      </w:r>
      <w:r w:rsidR="00C23649" w:rsidRPr="00280F56">
        <w:t xml:space="preserve">seconds and the time taken to read gyroscope data is </w:t>
      </w:r>
      <w:proofErr w:type="gramStart"/>
      <w:r w:rsidR="00C23649" w:rsidRPr="00280F56">
        <w:t xml:space="preserve">1659  </w:t>
      </w:r>
      <w:r w:rsidR="00775A6A" w:rsidRPr="00280F56">
        <w:t>millis</w:t>
      </w:r>
      <w:r w:rsidR="00C23649" w:rsidRPr="00280F56">
        <w:t>econds</w:t>
      </w:r>
      <w:proofErr w:type="gramEnd"/>
      <w:r w:rsidR="00C23649" w:rsidRPr="00280F56">
        <w:t xml:space="preserve">. Total time </w:t>
      </w:r>
      <w:r w:rsidR="00775A6A" w:rsidRPr="00280F56">
        <w:t xml:space="preserve">taken to measure each </w:t>
      </w:r>
      <w:r w:rsidR="00C97540">
        <w:t>IMU</w:t>
      </w:r>
      <w:r w:rsidR="00C23649" w:rsidRPr="00280F56">
        <w:t xml:space="preserve"> </w:t>
      </w:r>
      <w:r w:rsidR="00775A6A" w:rsidRPr="00280F56">
        <w:t>was 2400 milli</w:t>
      </w:r>
      <w:r w:rsidR="00C23649" w:rsidRPr="00280F56">
        <w:t xml:space="preserve">seconds. </w:t>
      </w:r>
      <w:r w:rsidR="00493834" w:rsidRPr="00280F56">
        <w:t xml:space="preserve">Between each measurement the script takes 71 milliseconds (excluding multiplexor switching time) to begin the processing of the next set of measurements. </w:t>
      </w:r>
      <w:r w:rsidR="00C23649" w:rsidRPr="00280F56">
        <w:t xml:space="preserve">The robot arm is sampled at 6403 readings per second which </w:t>
      </w:r>
      <w:r w:rsidR="00775A6A" w:rsidRPr="00280F56">
        <w:t xml:space="preserve">equates to </w:t>
      </w:r>
      <w:r w:rsidR="00C23649" w:rsidRPr="00280F56">
        <w:t xml:space="preserve">a time of </w:t>
      </w:r>
      <w:r w:rsidR="00775A6A" w:rsidRPr="00280F56">
        <w:t>0.15625 milliseconds per reading</w:t>
      </w:r>
      <w:r w:rsidR="00C23649" w:rsidRPr="00280F56">
        <w:t xml:space="preserve">. </w:t>
      </w:r>
      <w:r w:rsidR="00493834" w:rsidRPr="00280F56">
        <w:t xml:space="preserve">At this speed, TCP/IP congestion must be considered as a possible influence on the measurements. Reducing the payload of the robot data packet and a separate network for both robot data and </w:t>
      </w:r>
      <w:r w:rsidR="00C97540">
        <w:t>IMU</w:t>
      </w:r>
      <w:r w:rsidR="00493834" w:rsidRPr="00280F56">
        <w:t xml:space="preserve"> data should be considered for evaluation however, in production use, all </w:t>
      </w:r>
      <w:r w:rsidR="00C97540">
        <w:t>IMU</w:t>
      </w:r>
      <w:r w:rsidR="00493834" w:rsidRPr="00280F56">
        <w:t xml:space="preserve"> measurements will reside on the baseboard unit which will eliminate any network congestion issues. A faster computer than the </w:t>
      </w:r>
      <w:r w:rsidR="004B080F">
        <w:t>computer</w:t>
      </w:r>
      <w:r w:rsidR="00493834" w:rsidRPr="00280F56">
        <w:t xml:space="preserve"> should also be considered for production use. </w:t>
      </w:r>
      <w:r w:rsidR="009852BE" w:rsidRPr="00280F56">
        <w:rPr>
          <w:color w:val="FF0000"/>
        </w:rPr>
        <w:br/>
      </w:r>
    </w:p>
    <w:p w14:paraId="0CEA14AA" w14:textId="65F37813" w:rsidR="001511A0" w:rsidRPr="00280F56" w:rsidRDefault="001511A0" w:rsidP="001511A0">
      <w:pPr>
        <w:pStyle w:val="BodyText"/>
      </w:pPr>
      <w:r w:rsidRPr="00280F56">
        <w:rPr>
          <w:noProof/>
        </w:rPr>
        <w:lastRenderedPageBreak/>
        <w:drawing>
          <wp:inline distT="0" distB="0" distL="0" distR="0" wp14:anchorId="48524B0A" wp14:editId="302F64EB">
            <wp:extent cx="5760085" cy="3453130"/>
            <wp:effectExtent l="0" t="0" r="0" b="0"/>
            <wp:docPr id="18083309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330991" name="Picture 180833099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085" cy="3453130"/>
                    </a:xfrm>
                    <a:prstGeom prst="rect">
                      <a:avLst/>
                    </a:prstGeom>
                  </pic:spPr>
                </pic:pic>
              </a:graphicData>
            </a:graphic>
          </wp:inline>
        </w:drawing>
      </w:r>
    </w:p>
    <w:p w14:paraId="47ECFBCF" w14:textId="600759E9" w:rsidR="001511A0" w:rsidRPr="00280F56" w:rsidRDefault="001511A0" w:rsidP="00352A0E">
      <w:pPr>
        <w:pStyle w:val="Caption"/>
      </w:pPr>
      <w:bookmarkStart w:id="130" w:name="_Toc146547312"/>
      <w:bookmarkStart w:id="131" w:name="_Toc146551656"/>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8</w:t>
      </w:r>
      <w:r w:rsidR="00D75431">
        <w:fldChar w:fldCharType="end"/>
      </w:r>
      <w:r w:rsidRPr="00280F56">
        <w:t xml:space="preserve"> </w:t>
      </w:r>
      <w:r w:rsidR="0050061E">
        <w:t xml:space="preserve">Filter </w:t>
      </w:r>
      <w:r w:rsidRPr="00280F56">
        <w:t xml:space="preserve">and Robot arm data for a rolling vehicle using Camera </w:t>
      </w:r>
      <w:r w:rsidR="00C97540">
        <w:t>IMU</w:t>
      </w:r>
      <w:r w:rsidRPr="00280F56">
        <w:t xml:space="preserve"> values.</w:t>
      </w:r>
      <w:bookmarkEnd w:id="130"/>
      <w:bookmarkEnd w:id="131"/>
    </w:p>
    <w:p w14:paraId="16060393" w14:textId="0269E044" w:rsidR="001511A0" w:rsidRPr="00280F56" w:rsidRDefault="003A7197" w:rsidP="001511A0">
      <w:pPr>
        <w:pStyle w:val="BodyText"/>
      </w:pPr>
      <w:r w:rsidRPr="00280F56">
        <w:rPr>
          <w:noProof/>
        </w:rPr>
        <w:drawing>
          <wp:inline distT="0" distB="0" distL="0" distR="0" wp14:anchorId="32CD3964" wp14:editId="0B01B7F5">
            <wp:extent cx="5760085" cy="3128010"/>
            <wp:effectExtent l="0" t="0" r="0" b="0"/>
            <wp:docPr id="1529203689" name="Picture 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03689" name="Picture 3" descr="A graph of a graph&#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4F481A31" w14:textId="3C78B825" w:rsidR="003A7197" w:rsidRPr="00280F56" w:rsidRDefault="003A7197" w:rsidP="00352A0E">
      <w:pPr>
        <w:pStyle w:val="Caption"/>
      </w:pPr>
      <w:bookmarkStart w:id="132" w:name="_Toc146547313"/>
      <w:bookmarkStart w:id="133" w:name="_Toc146551657"/>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9</w:t>
      </w:r>
      <w:r w:rsidR="00D75431">
        <w:fldChar w:fldCharType="end"/>
      </w:r>
      <w:r w:rsidRPr="00280F56">
        <w:t xml:space="preserve"> Averages of </w:t>
      </w:r>
      <w:r w:rsidR="0050061E">
        <w:t xml:space="preserve">Filter </w:t>
      </w:r>
      <w:r w:rsidRPr="00280F56">
        <w:t>Roll values against robot arm movements</w:t>
      </w:r>
      <w:bookmarkEnd w:id="132"/>
      <w:bookmarkEnd w:id="133"/>
    </w:p>
    <w:p w14:paraId="2CF8119D" w14:textId="0D99007B" w:rsidR="001511A0" w:rsidRPr="00280F56" w:rsidRDefault="003A7197" w:rsidP="00DC5CB0">
      <w:pPr>
        <w:pStyle w:val="BodyText"/>
        <w:rPr>
          <w:color w:val="FF0000"/>
        </w:rPr>
      </w:pPr>
      <w:r w:rsidRPr="00280F56">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that both phasing and amplitude change</w:t>
      </w:r>
      <w:r w:rsidR="00DC5CB0" w:rsidRPr="00280F56">
        <w:t xml:space="preserve"> as seen in Figure 4.</w:t>
      </w:r>
      <w:r w:rsidR="00551D1B" w:rsidRPr="00280F56">
        <w:t>9</w:t>
      </w:r>
      <w:r w:rsidR="00DC5CB0" w:rsidRPr="00280F56">
        <w:t>.</w:t>
      </w:r>
      <w:r w:rsidRPr="00280F56">
        <w:t xml:space="preserve"> This indicates that, as somewhat expected, using different IMUs for alignment against the robot arm will change the phasing discrepancies and using an average of the data significantly decreases peak amplitude in both positive and negative peak values</w:t>
      </w:r>
      <w:r w:rsidR="00520AD7" w:rsidRPr="00280F56">
        <w:t xml:space="preserve">, indicating a wide spread of values obtained from the various </w:t>
      </w:r>
      <w:r w:rsidR="00C645EE">
        <w:t>IMUs</w:t>
      </w:r>
      <w:r w:rsidRPr="00280F56">
        <w:t xml:space="preserve">. In terms of tracking the robot arm movements, both the Kalman and the </w:t>
      </w:r>
      <w:r w:rsidRPr="00280F56">
        <w:lastRenderedPageBreak/>
        <w:t>Madgwick filters make good attempts and there is little between the filter results to merit the use of the more computationally expensive Kalman filter.</w:t>
      </w:r>
      <w:r w:rsidR="00210D86" w:rsidRPr="00280F56">
        <w:t xml:space="preserve"> </w:t>
      </w:r>
      <w:r w:rsidR="00210D86" w:rsidRPr="00280F56">
        <w:rPr>
          <w:color w:val="FF0000"/>
        </w:rPr>
        <w:t>&lt;TBC&gt;Explain phasing differences.</w:t>
      </w:r>
    </w:p>
    <w:p w14:paraId="3A19CCF9" w14:textId="26D103AA" w:rsidR="00E80307" w:rsidRPr="00280F56" w:rsidRDefault="00E80307" w:rsidP="00E80307">
      <w:pPr>
        <w:pStyle w:val="BodyText"/>
      </w:pPr>
      <w:r w:rsidRPr="00280F56">
        <w:t>It was not deemed necessary to configure a Neural Network for a simple rolling movement.</w:t>
      </w:r>
    </w:p>
    <w:p w14:paraId="189C1079" w14:textId="45E96213" w:rsidR="00A46BDE" w:rsidRPr="00280F56" w:rsidRDefault="00520AD7" w:rsidP="00A46BDE">
      <w:pPr>
        <w:pStyle w:val="Heading2"/>
        <w:rPr>
          <w:noProof w:val="0"/>
        </w:rPr>
      </w:pPr>
      <w:bookmarkStart w:id="134" w:name="_Toc146552350"/>
      <w:r w:rsidRPr="00280F56">
        <w:rPr>
          <w:noProof w:val="0"/>
        </w:rPr>
        <w:t xml:space="preserve">Filter performance </w:t>
      </w:r>
      <w:r w:rsidR="00A46BDE" w:rsidRPr="00280F56">
        <w:rPr>
          <w:noProof w:val="0"/>
        </w:rPr>
        <w:t>on a pitching vehicle</w:t>
      </w:r>
      <w:bookmarkEnd w:id="134"/>
    </w:p>
    <w:p w14:paraId="6F4A4D3A" w14:textId="11ED006E" w:rsidR="002113C0" w:rsidRPr="00280F56" w:rsidRDefault="002113C0" w:rsidP="002113C0">
      <w:pPr>
        <w:pStyle w:val="BodyText"/>
      </w:pPr>
      <w:r w:rsidRPr="00280F56">
        <w:t xml:space="preserve">The robot arm was rotated according to the appropriate angles in Table 3.1 associated with the pitch test. The Robot arm data was synchronised with the </w:t>
      </w:r>
      <w:r w:rsidR="00C97540">
        <w:t>IMU</w:t>
      </w:r>
      <w:r w:rsidRPr="00280F56">
        <w:t xml:space="preserve"> data via manual alignment. The single camera </w:t>
      </w:r>
      <w:r w:rsidR="00C97540">
        <w:t>IMU</w:t>
      </w:r>
      <w:r w:rsidRPr="00280F56">
        <w:t xml:space="preserve"> data produced 995 readings in the 120 second period.</w:t>
      </w:r>
    </w:p>
    <w:p w14:paraId="3EFEC13D" w14:textId="183839B4" w:rsidR="002113C0" w:rsidRPr="00280F56" w:rsidRDefault="002113C0" w:rsidP="00AD5EE1">
      <w:pPr>
        <w:pStyle w:val="BodyText"/>
      </w:pPr>
      <w:r w:rsidRPr="00280F56">
        <w:t xml:space="preserve">Applying the Madgwick filter </w:t>
      </w:r>
      <w:r w:rsidR="009E5AF8" w:rsidRPr="00280F56">
        <w:t xml:space="preserve">with a </w:t>
      </w:r>
      <w:r w:rsidR="00551D1B" w:rsidRPr="00280F56">
        <w:t xml:space="preserve">beta </w:t>
      </w:r>
      <w:r w:rsidR="009E5AF8" w:rsidRPr="00280F56">
        <w:t xml:space="preserve">of 15 </w:t>
      </w:r>
      <w:r w:rsidRPr="00280F56">
        <w:t xml:space="preserve">on the gathered </w:t>
      </w:r>
      <w:r w:rsidR="00551D1B" w:rsidRPr="00280F56">
        <w:t>c</w:t>
      </w:r>
      <w:r w:rsidRPr="00280F56">
        <w:t xml:space="preserve">amera </w:t>
      </w:r>
      <w:r w:rsidR="00C97540">
        <w:t>IMU</w:t>
      </w:r>
      <w:r w:rsidRPr="00280F56">
        <w:t xml:space="preserve"> data took an average of 0.04758 seconds.</w:t>
      </w:r>
      <w:r w:rsidR="009C2EB0" w:rsidRPr="00280F56">
        <w:t xml:space="preserve"> The average elapsed time for all </w:t>
      </w:r>
      <w:r w:rsidR="00C645EE">
        <w:t>IMUs</w:t>
      </w:r>
      <w:r w:rsidR="009C2EB0" w:rsidRPr="00280F56">
        <w:t xml:space="preserve"> was 0.0432 with a median of 0.0431 and max and min values of 0.04758 and 0.0401, respectively.</w:t>
      </w:r>
      <w:r w:rsidRPr="00280F56">
        <w:br/>
        <w:t>The Kalman filter took 0</w:t>
      </w:r>
      <w:r w:rsidR="009C2EB0" w:rsidRPr="00280F56">
        <w:t>.</w:t>
      </w:r>
      <w:r w:rsidR="009C2EB0" w:rsidRPr="00280F56" w:rsidDel="009C2EB0">
        <w:t xml:space="preserve"> </w:t>
      </w:r>
      <w:r w:rsidRPr="00280F56">
        <w:t xml:space="preserve">4268 seconds on the same data. </w:t>
      </w:r>
      <w:r w:rsidR="009C2EB0" w:rsidRPr="00280F56">
        <w:t xml:space="preserve">The average elapsed time for all </w:t>
      </w:r>
      <w:r w:rsidR="00C645EE">
        <w:t>IMUs</w:t>
      </w:r>
      <w:r w:rsidR="009C2EB0" w:rsidRPr="00280F56">
        <w:t xml:space="preserve"> was 0.3271 with a median of 0.2991 and max and min values of 0.4268 and 0.2897, respectively.</w:t>
      </w:r>
      <w:r w:rsidR="009C2EB0" w:rsidRPr="00280F56">
        <w:br/>
        <w:t>Using the average values, the Kalman filter took 7.568 times longer than the Madgwick filter to process the pitch values.</w:t>
      </w:r>
      <w:r w:rsidR="009C2EB0" w:rsidRPr="00280F56" w:rsidDel="009C2EB0">
        <w:t xml:space="preserve"> </w:t>
      </w:r>
      <w:r w:rsidRPr="00280F56">
        <w:br/>
        <w:t>Figure 4.</w:t>
      </w:r>
      <w:r w:rsidR="009C2EB0" w:rsidRPr="00280F56">
        <w:t>10</w:t>
      </w:r>
      <w:r w:rsidRPr="00280F56">
        <w:t xml:space="preserve"> shows the results of the filters compared to the robot arm data.</w:t>
      </w:r>
      <w:r w:rsidRPr="00280F56">
        <w:br/>
      </w:r>
      <w:r w:rsidRPr="00280F56">
        <w:rPr>
          <w:noProof/>
        </w:rPr>
        <w:drawing>
          <wp:inline distT="0" distB="0" distL="0" distR="0" wp14:anchorId="0BFE3F1A" wp14:editId="3A099F77">
            <wp:extent cx="5760085" cy="3128010"/>
            <wp:effectExtent l="0" t="0" r="0" b="0"/>
            <wp:docPr id="1327168460" name="Picture 4"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168460" name="Picture 4" descr="A graph showing a graph&#10;&#10;Description automatically generated with medium confidenc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29779888" w14:textId="139E3C84" w:rsidR="009C2EB0" w:rsidRPr="00280F56" w:rsidRDefault="009C2EB0" w:rsidP="00352A0E">
      <w:pPr>
        <w:pStyle w:val="Caption"/>
      </w:pPr>
      <w:bookmarkStart w:id="135" w:name="_Toc146547314"/>
      <w:bookmarkStart w:id="136" w:name="_Toc146551658"/>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0</w:t>
      </w:r>
      <w:r w:rsidR="00D75431">
        <w:fldChar w:fldCharType="end"/>
      </w:r>
      <w:r w:rsidRPr="00280F56">
        <w:t xml:space="preserve"> </w:t>
      </w:r>
      <w:r w:rsidR="0050061E">
        <w:t xml:space="preserve">Filter </w:t>
      </w:r>
      <w:r w:rsidRPr="00280F56">
        <w:t xml:space="preserve">and robot arm data for a pitching vehicle using camera </w:t>
      </w:r>
      <w:r w:rsidR="00C97540">
        <w:t>IMU</w:t>
      </w:r>
      <w:r w:rsidRPr="00280F56">
        <w:t xml:space="preserve"> values</w:t>
      </w:r>
      <w:bookmarkEnd w:id="135"/>
      <w:bookmarkEnd w:id="136"/>
    </w:p>
    <w:p w14:paraId="064E9F62" w14:textId="6AC662E5" w:rsidR="0022541E" w:rsidRDefault="0022541E" w:rsidP="0050061E">
      <w:pPr>
        <w:pStyle w:val="BodyText"/>
      </w:pPr>
      <w:bookmarkStart w:id="137" w:name="_Toc146547315"/>
      <w:r w:rsidRPr="00280F56">
        <w:t>Figure 4.</w:t>
      </w:r>
      <w:r w:rsidR="009C2EB0" w:rsidRPr="00280F56">
        <w:t>11</w:t>
      </w:r>
      <w:r w:rsidRPr="00280F56">
        <w:t xml:space="preserve"> shows the mean of Madgwick and Kalman results from all </w:t>
      </w:r>
      <w:r w:rsidR="00C645EE">
        <w:t>IMUs</w:t>
      </w:r>
      <w:r w:rsidRPr="00280F56">
        <w:t xml:space="preserve"> against the robot arm data.</w:t>
      </w:r>
      <w:bookmarkEnd w:id="137"/>
    </w:p>
    <w:p w14:paraId="527DEFED" w14:textId="1991D96E" w:rsidR="0022541E" w:rsidRPr="00280F56" w:rsidRDefault="0022541E" w:rsidP="0050061E">
      <w:pPr>
        <w:pStyle w:val="BodyText"/>
      </w:pPr>
      <w:bookmarkStart w:id="138" w:name="_Toc146547316"/>
      <w:r w:rsidRPr="00280F56">
        <w:rPr>
          <w:noProof/>
        </w:rPr>
        <w:lastRenderedPageBreak/>
        <w:drawing>
          <wp:inline distT="0" distB="0" distL="0" distR="0" wp14:anchorId="0B4F0B69" wp14:editId="798ECC09">
            <wp:extent cx="5760085" cy="3128010"/>
            <wp:effectExtent l="0" t="0" r="0" b="0"/>
            <wp:docPr id="518991255"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91255" name="Picture 7" descr="A graph of a graph&#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bookmarkEnd w:id="138"/>
    </w:p>
    <w:p w14:paraId="7AB6703B" w14:textId="517D1423" w:rsidR="009C2EB0" w:rsidRDefault="009C2EB0" w:rsidP="00352A0E">
      <w:pPr>
        <w:pStyle w:val="Caption"/>
      </w:pPr>
      <w:bookmarkStart w:id="139" w:name="_Toc146547317"/>
      <w:bookmarkStart w:id="140" w:name="_Toc146551659"/>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1</w:t>
      </w:r>
      <w:r w:rsidR="00D75431">
        <w:fldChar w:fldCharType="end"/>
      </w:r>
      <w:r w:rsidRPr="00280F56">
        <w:t xml:space="preserve"> Averages of </w:t>
      </w:r>
      <w:r w:rsidR="0050061E">
        <w:t xml:space="preserve">Filter </w:t>
      </w:r>
      <w:r w:rsidRPr="00280F56">
        <w:t xml:space="preserve">Roll values against </w:t>
      </w:r>
      <w:r w:rsidR="0002469D" w:rsidRPr="00280F56">
        <w:t xml:space="preserve">pitching </w:t>
      </w:r>
      <w:r w:rsidRPr="00280F56">
        <w:t>robot arm movements</w:t>
      </w:r>
      <w:bookmarkEnd w:id="139"/>
      <w:bookmarkEnd w:id="140"/>
    </w:p>
    <w:p w14:paraId="30FFFB75" w14:textId="442A178A" w:rsidR="00AD5EE1" w:rsidRPr="00280F56" w:rsidRDefault="0022541E" w:rsidP="0050061E">
      <w:pPr>
        <w:pStyle w:val="BodyText"/>
        <w:rPr>
          <w:color w:val="FF0000"/>
        </w:rPr>
      </w:pPr>
      <w:bookmarkStart w:id="141" w:name="_Toc146547318"/>
      <w:r w:rsidRPr="00280F56">
        <w:t xml:space="preserve">Averaging the values over all </w:t>
      </w:r>
      <w:r w:rsidR="00C97540">
        <w:t>IMU</w:t>
      </w:r>
      <w:r w:rsidR="003C7C28">
        <w:t xml:space="preserve"> pitch results</w:t>
      </w:r>
      <w:r w:rsidRPr="00280F56">
        <w:t xml:space="preserve"> </w:t>
      </w:r>
      <w:r w:rsidR="003C7C28">
        <w:t xml:space="preserve">produced </w:t>
      </w:r>
      <w:r w:rsidRPr="00280F56">
        <w:t>errors in amplitude and phase, concentrating at zero crossing points</w:t>
      </w:r>
      <w:r w:rsidR="009E5AF8" w:rsidRPr="00280F56">
        <w:t>, as seen in Figure 4.11</w:t>
      </w:r>
      <w:r w:rsidRPr="00280F56">
        <w:t xml:space="preserve">. The Madgwick filter in particular shows some considerable oscillation around the zero crossing points when averaged that did not appear when using the single camera </w:t>
      </w:r>
      <w:r w:rsidR="00C97540">
        <w:t>IMU</w:t>
      </w:r>
      <w:r w:rsidRPr="00280F56">
        <w:t>.</w:t>
      </w:r>
      <w:r w:rsidR="00B14725" w:rsidRPr="00280F56">
        <w:t xml:space="preserve"> The Kalman filter faltered at an average of -0.655 </w:t>
      </w:r>
      <w:r w:rsidR="009E5AF8" w:rsidRPr="00280F56">
        <w:t>radians</w:t>
      </w:r>
      <w:r w:rsidR="00B14725" w:rsidRPr="00280F56">
        <w:t xml:space="preserve"> while the Madgwick filter oscillated between this value and between +0.589 and +0.606.</w:t>
      </w:r>
      <w:r w:rsidR="00493834" w:rsidRPr="00280F56">
        <w:br/>
        <w:t xml:space="preserve">These results indicate there are some significant data discrepancies between the </w:t>
      </w:r>
      <w:r w:rsidR="00C97540">
        <w:t>IMU</w:t>
      </w:r>
      <w:r w:rsidR="00493834" w:rsidRPr="00280F56">
        <w:t xml:space="preserve"> units</w:t>
      </w:r>
      <w:r w:rsidR="003C7C28">
        <w:t xml:space="preserve"> and/or variations in the </w:t>
      </w:r>
      <w:r w:rsidR="001513DF">
        <w:t xml:space="preserve">input </w:t>
      </w:r>
      <w:r w:rsidR="003C7C28">
        <w:t>data</w:t>
      </w:r>
      <w:r w:rsidR="001513DF">
        <w:t xml:space="preserve"> between the IMUs</w:t>
      </w:r>
      <w:r w:rsidR="00493834" w:rsidRPr="00280F56">
        <w:t>.</w:t>
      </w:r>
      <w:r w:rsidR="00B14725" w:rsidRPr="00280F56">
        <w:br/>
      </w:r>
      <w:bookmarkEnd w:id="141"/>
    </w:p>
    <w:p w14:paraId="76F71AAA" w14:textId="52E426BA" w:rsidR="00E80307" w:rsidRPr="00280F56" w:rsidRDefault="00E80307" w:rsidP="00E80307">
      <w:pPr>
        <w:pStyle w:val="BodyText"/>
      </w:pPr>
      <w:r w:rsidRPr="00280F56">
        <w:t>It was not deemed necessary to configure a Neural Network for a simple pitching movement.</w:t>
      </w:r>
    </w:p>
    <w:p w14:paraId="5CD42B78" w14:textId="0142D528" w:rsidR="00550C7C" w:rsidRPr="00280F56" w:rsidRDefault="00C97540" w:rsidP="00550C7C">
      <w:pPr>
        <w:pStyle w:val="Heading2"/>
        <w:rPr>
          <w:noProof w:val="0"/>
        </w:rPr>
      </w:pPr>
      <w:bookmarkStart w:id="142" w:name="_Toc146552351"/>
      <w:r>
        <w:rPr>
          <w:noProof w:val="0"/>
        </w:rPr>
        <w:t xml:space="preserve">Filter </w:t>
      </w:r>
      <w:r w:rsidR="00DC5CB0" w:rsidRPr="00280F56">
        <w:rPr>
          <w:noProof w:val="0"/>
        </w:rPr>
        <w:t xml:space="preserve">Performance on a varied </w:t>
      </w:r>
      <w:r w:rsidR="00550C7C" w:rsidRPr="00280F56">
        <w:rPr>
          <w:noProof w:val="0"/>
        </w:rPr>
        <w:t>roll and pitch vehicle</w:t>
      </w:r>
      <w:bookmarkEnd w:id="142"/>
    </w:p>
    <w:p w14:paraId="60A8E6BE" w14:textId="7A326EA9" w:rsidR="00BB151D" w:rsidRPr="00280F56" w:rsidRDefault="00BB151D" w:rsidP="00BB151D">
      <w:pPr>
        <w:pStyle w:val="BodyText"/>
      </w:pPr>
      <w:r w:rsidRPr="00280F56">
        <w:t xml:space="preserve">The robot arm </w:t>
      </w:r>
      <w:r w:rsidR="009E5AF8" w:rsidRPr="00280F56">
        <w:t xml:space="preserve">was </w:t>
      </w:r>
      <w:r w:rsidRPr="00280F56">
        <w:t xml:space="preserve">rotated according to the appropriate angles </w:t>
      </w:r>
      <w:r w:rsidR="00DC5CB0" w:rsidRPr="00280F56">
        <w:t>relating to the varied movement</w:t>
      </w:r>
      <w:r w:rsidR="00063F74" w:rsidRPr="00280F56">
        <w:t xml:space="preserve"> test outlined </w:t>
      </w:r>
      <w:r w:rsidRPr="00280F56">
        <w:t xml:space="preserve">in </w:t>
      </w:r>
      <w:r w:rsidR="00063F74" w:rsidRPr="00280F56">
        <w:t>T</w:t>
      </w:r>
      <w:r w:rsidRPr="00280F56">
        <w:t xml:space="preserve">able 3.1. The Robot arm data </w:t>
      </w:r>
      <w:r w:rsidR="00551D1B" w:rsidRPr="00280F56">
        <w:t>was</w:t>
      </w:r>
      <w:r w:rsidRPr="00280F56">
        <w:t xml:space="preserve"> synchronised with the </w:t>
      </w:r>
      <w:r w:rsidR="00C97540">
        <w:t>IMU</w:t>
      </w:r>
      <w:r w:rsidRPr="00280F56">
        <w:t xml:space="preserve"> data via manual alignment. The single camera </w:t>
      </w:r>
      <w:r w:rsidR="00C97540">
        <w:t>IMU</w:t>
      </w:r>
      <w:r w:rsidRPr="00280F56">
        <w:t xml:space="preserve"> data produced </w:t>
      </w:r>
      <w:r w:rsidR="00493834" w:rsidRPr="00280F56">
        <w:t>4</w:t>
      </w:r>
      <w:r w:rsidRPr="00280F56">
        <w:t>99</w:t>
      </w:r>
      <w:r w:rsidR="00493834" w:rsidRPr="00280F56">
        <w:t>8</w:t>
      </w:r>
      <w:r w:rsidRPr="00280F56">
        <w:t xml:space="preserve"> readings in the </w:t>
      </w:r>
      <w:r w:rsidR="00327169" w:rsidRPr="00280F56">
        <w:t>599.5</w:t>
      </w:r>
      <w:r w:rsidRPr="00280F56">
        <w:t xml:space="preserve"> second period.</w:t>
      </w:r>
    </w:p>
    <w:p w14:paraId="0FB3500C" w14:textId="2BFC4A8B" w:rsidR="007930DE" w:rsidRPr="00280F56" w:rsidRDefault="00BB151D" w:rsidP="00BB151D">
      <w:pPr>
        <w:pStyle w:val="BodyText"/>
      </w:pPr>
      <w:r w:rsidRPr="00280F56">
        <w:t xml:space="preserve">The Madgwick filter was </w:t>
      </w:r>
      <w:r w:rsidR="00063F74" w:rsidRPr="00280F56">
        <w:t xml:space="preserve">applied to </w:t>
      </w:r>
      <w:r w:rsidRPr="00280F56">
        <w:t>this data with standard settings of a Sample Period of 1/</w:t>
      </w:r>
      <w:r w:rsidR="00062E96" w:rsidRPr="00280F56">
        <w:t>8.3333</w:t>
      </w:r>
      <w:r w:rsidRPr="00280F56">
        <w:t xml:space="preserve"> and a default </w:t>
      </w:r>
      <w:r w:rsidR="00551D1B" w:rsidRPr="00280F56">
        <w:t>b</w:t>
      </w:r>
      <w:r w:rsidRPr="00280F56">
        <w:t xml:space="preserve">eta gain value of </w:t>
      </w:r>
      <w:r w:rsidR="00551D1B" w:rsidRPr="00280F56">
        <w:t>15</w:t>
      </w:r>
      <w:r w:rsidRPr="00280F56">
        <w:t xml:space="preserve"> and took </w:t>
      </w:r>
      <w:r w:rsidR="00897066" w:rsidRPr="00280F56">
        <w:t xml:space="preserve">an 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all </w:t>
      </w:r>
      <w:r w:rsidR="00C645EE">
        <w:t>IMUs</w:t>
      </w:r>
      <w:r w:rsidR="00897066" w:rsidRPr="00280F56">
        <w:t xml:space="preserve">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along with the Kalman results discussed below</w:t>
      </w:r>
      <w:r w:rsidR="007930DE" w:rsidRPr="00280F56">
        <w:t>.</w:t>
      </w:r>
      <w:r w:rsidR="0099105D" w:rsidRPr="00280F56">
        <w:br/>
      </w:r>
      <w:r w:rsidR="0099105D" w:rsidRPr="00280F56">
        <w:br/>
        <w:t xml:space="preserve">The Kalman filter </w:t>
      </w:r>
      <w:r w:rsidR="00C2066A" w:rsidRPr="00280F56">
        <w:t xml:space="preserve">previously used </w:t>
      </w:r>
      <w:r w:rsidR="0099105D" w:rsidRPr="00280F56">
        <w:t xml:space="preserve">was applied to the data and the output is </w:t>
      </w:r>
      <w:r w:rsidR="00724ED0" w:rsidRPr="00280F56">
        <w:t xml:space="preserve">also presented </w:t>
      </w:r>
      <w:r w:rsidR="0099105D" w:rsidRPr="00280F56">
        <w:t xml:space="preserve">in Figure </w:t>
      </w:r>
      <w:r w:rsidR="0099105D" w:rsidRPr="00280F56">
        <w:lastRenderedPageBreak/>
        <w:t>4.12.</w:t>
      </w:r>
      <w:r w:rsidR="0099105D" w:rsidRPr="00280F56">
        <w:br/>
      </w:r>
      <w:r w:rsidR="00C84630" w:rsidRPr="00280F56">
        <w:rPr>
          <w:noProof/>
        </w:rPr>
        <w:drawing>
          <wp:inline distT="0" distB="0" distL="0" distR="0" wp14:anchorId="37846CA3" wp14:editId="4D5858D3">
            <wp:extent cx="5760085" cy="3157220"/>
            <wp:effectExtent l="0" t="0" r="0" b="5080"/>
            <wp:docPr id="1947562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62711" name="Picture 194756271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085" cy="3157220"/>
                    </a:xfrm>
                    <a:prstGeom prst="rect">
                      <a:avLst/>
                    </a:prstGeom>
                  </pic:spPr>
                </pic:pic>
              </a:graphicData>
            </a:graphic>
          </wp:inline>
        </w:drawing>
      </w:r>
    </w:p>
    <w:p w14:paraId="141AC8C2" w14:textId="105AF45C" w:rsidR="00C2066A" w:rsidRPr="00280F56" w:rsidRDefault="007930DE" w:rsidP="00352A0E">
      <w:pPr>
        <w:pStyle w:val="Caption"/>
      </w:pPr>
      <w:bookmarkStart w:id="143" w:name="_Toc146547319"/>
      <w:bookmarkStart w:id="144" w:name="_Toc146551660"/>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2</w:t>
      </w:r>
      <w:r w:rsidR="00D75431">
        <w:fldChar w:fldCharType="end"/>
      </w:r>
      <w:r w:rsidRPr="00280F56">
        <w:t xml:space="preserve"> </w:t>
      </w:r>
      <w:r w:rsidR="00C2066A" w:rsidRPr="00280F56">
        <w:t xml:space="preserve">Filter and robot arm </w:t>
      </w:r>
      <w:r w:rsidR="00E7635E" w:rsidRPr="00280F56">
        <w:t xml:space="preserve">varied-motion </w:t>
      </w:r>
      <w:r w:rsidR="00C2066A" w:rsidRPr="00280F56">
        <w:t xml:space="preserve">data using </w:t>
      </w:r>
      <w:r w:rsidR="00E7635E" w:rsidRPr="00280F56">
        <w:t>a Madgwick sample rate of 8.33</w:t>
      </w:r>
      <w:bookmarkEnd w:id="143"/>
      <w:bookmarkEnd w:id="144"/>
    </w:p>
    <w:p w14:paraId="7438F608" w14:textId="28DEE0AE"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sample rate as </w:t>
      </w:r>
      <w:r w:rsidR="00724ED0" w:rsidRPr="00280F56">
        <w:t>the sampl</w:t>
      </w:r>
      <w:r w:rsidR="00062E96" w:rsidRPr="00280F56">
        <w:t>ing</w:t>
      </w:r>
      <w:r w:rsidR="00724ED0" w:rsidRPr="00280F56">
        <w:t xml:space="preserve"> 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 In </w:t>
      </w:r>
      <w:r w:rsidR="00724ED0" w:rsidRPr="00280F56">
        <w:t xml:space="preserve">Figure 4.13, a </w:t>
      </w:r>
      <w:r w:rsidR="00062E96" w:rsidRPr="00280F56">
        <w:t xml:space="preserve">sampling rate of the size of the sampled data </w:t>
      </w:r>
      <w:r w:rsidR="00E7635E" w:rsidRPr="00280F56">
        <w:t xml:space="preserve">(4998 samples in this case) </w:t>
      </w:r>
      <w:r w:rsidR="00062E96" w:rsidRPr="00280F56">
        <w:t>is selected, which is also clearly not sensible.</w:t>
      </w:r>
      <w:r w:rsidR="00062E96" w:rsidRPr="00280F56">
        <w:br/>
      </w:r>
      <w:r w:rsidR="00724ED0" w:rsidRPr="00280F56">
        <w:t xml:space="preserve">  </w:t>
      </w:r>
    </w:p>
    <w:p w14:paraId="258A267A" w14:textId="5F2C4A86" w:rsidR="00062E96" w:rsidRPr="00280F56" w:rsidRDefault="00062E96" w:rsidP="00E80307">
      <w:pPr>
        <w:pStyle w:val="BodyText"/>
      </w:pPr>
      <w:r w:rsidRPr="00280F56">
        <w:rPr>
          <w:noProof/>
        </w:rPr>
        <w:drawing>
          <wp:inline distT="0" distB="0" distL="0" distR="0" wp14:anchorId="4133CD4C" wp14:editId="32A7DBE7">
            <wp:extent cx="5760085" cy="3134995"/>
            <wp:effectExtent l="0" t="0" r="0" b="8255"/>
            <wp:docPr id="387182506"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182506" name="Picture 3" descr="A graph of a graph&#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763245E5" w14:textId="2787A143" w:rsidR="0002469D" w:rsidRPr="00280F56" w:rsidRDefault="0002469D" w:rsidP="00352A0E">
      <w:pPr>
        <w:pStyle w:val="Caption"/>
      </w:pPr>
      <w:bookmarkStart w:id="145" w:name="_Toc146547320"/>
      <w:bookmarkStart w:id="146" w:name="_Toc146551661"/>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3</w:t>
      </w:r>
      <w:r w:rsidR="00D75431">
        <w:fldChar w:fldCharType="end"/>
      </w:r>
      <w:r w:rsidRPr="00280F56">
        <w:t xml:space="preserve"> </w:t>
      </w:r>
      <w:r w:rsidR="003C7C28" w:rsidRPr="00280F56">
        <w:t xml:space="preserve">Filter and robot arm varied-motion data using a Madgwick sample rate of </w:t>
      </w:r>
      <w:r w:rsidR="00E7635E" w:rsidRPr="00280F56">
        <w:t>4998.</w:t>
      </w:r>
      <w:bookmarkEnd w:id="145"/>
      <w:bookmarkEnd w:id="146"/>
    </w:p>
    <w:p w14:paraId="40A6B2A8" w14:textId="1225CC7D" w:rsidR="00E7635E" w:rsidRPr="00280F56" w:rsidRDefault="00062E96" w:rsidP="00E7635E">
      <w:pPr>
        <w:pStyle w:val="BodyText"/>
      </w:pPr>
      <w:r w:rsidRPr="00280F56">
        <w:lastRenderedPageBreak/>
        <w:t xml:space="preserve">Since the Madgwick filter operates by integrating past data, it was surmised that setting the sample rate to the </w:t>
      </w:r>
      <w:r w:rsidR="00C461A3" w:rsidRPr="00280F56">
        <w:t xml:space="preserve">number of time periods used to describe a complete movement set would be ideal. For this set of </w:t>
      </w:r>
      <w:r w:rsidR="00E04761" w:rsidRPr="00280F56">
        <w:t xml:space="preserve">movement </w:t>
      </w:r>
      <w:r w:rsidR="00C461A3" w:rsidRPr="00280F56">
        <w:t xml:space="preserve">data, the </w:t>
      </w:r>
      <w:proofErr w:type="gramStart"/>
      <w:r w:rsidR="00C461A3" w:rsidRPr="00280F56">
        <w:t>time period</w:t>
      </w:r>
      <w:proofErr w:type="gramEnd"/>
      <w:r w:rsidR="00C461A3" w:rsidRPr="00280F56">
        <w:t xml:space="preserve"> is approximately 100. Utilising this value in the Madgwick filter parameters produced a better result </w:t>
      </w:r>
      <w:r w:rsidR="00E7635E" w:rsidRPr="00280F56">
        <w:t xml:space="preserve">as can be seen in Figure 4.14 </w:t>
      </w:r>
      <w:r w:rsidR="00C461A3" w:rsidRPr="00280F56">
        <w:t xml:space="preserve">but does indicate the importance of setting the correct sampling rate. Too short and the descent algorithm overfits and too long and the descent algorithm underfits. </w:t>
      </w:r>
      <w:r w:rsidR="00E7635E" w:rsidRPr="00280F56">
        <w:br/>
      </w:r>
      <w:r w:rsidR="00E7635E" w:rsidRPr="00280F56">
        <w:rPr>
          <w:noProof/>
        </w:rPr>
        <w:drawing>
          <wp:inline distT="0" distB="0" distL="0" distR="0" wp14:anchorId="2B893DF8" wp14:editId="12D4E300">
            <wp:extent cx="5760085" cy="3134995"/>
            <wp:effectExtent l="0" t="0" r="0" b="8255"/>
            <wp:docPr id="10998647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864716" name="Picture 109986471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26ADBB3E" w14:textId="35E44739" w:rsidR="00E7635E" w:rsidRPr="00280F56" w:rsidRDefault="00E7635E" w:rsidP="00352A0E">
      <w:pPr>
        <w:pStyle w:val="Caption"/>
      </w:pPr>
      <w:bookmarkStart w:id="147" w:name="_Toc146547321"/>
      <w:bookmarkStart w:id="148" w:name="_Toc146551662"/>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4</w:t>
      </w:r>
      <w:r w:rsidR="00D75431">
        <w:fldChar w:fldCharType="end"/>
      </w:r>
      <w:r w:rsidRPr="00280F56">
        <w:t xml:space="preserve"> Madgwick and Kalman values with a sampl</w:t>
      </w:r>
      <w:r w:rsidR="00DC30A1" w:rsidRPr="00280F56">
        <w:t>e</w:t>
      </w:r>
      <w:r w:rsidRPr="00280F56">
        <w:t xml:space="preserve"> rate of 100</w:t>
      </w:r>
      <w:bookmarkEnd w:id="147"/>
      <w:bookmarkEnd w:id="148"/>
    </w:p>
    <w:p w14:paraId="4182583D" w14:textId="649B2212" w:rsidR="00E7635E" w:rsidRPr="00280F56" w:rsidRDefault="00E7635E" w:rsidP="00E7635E">
      <w:pPr>
        <w:pStyle w:val="BodyText"/>
      </w:pPr>
      <w:r w:rsidRPr="00280F56">
        <w:t xml:space="preserve">Averaging the </w:t>
      </w:r>
      <w:r w:rsidR="00C97540">
        <w:t>IMU</w:t>
      </w:r>
      <w:r w:rsidRPr="00280F56">
        <w:t xml:space="preserve"> results reduces the noise </w:t>
      </w:r>
      <w:r w:rsidR="00C41D99" w:rsidRPr="00280F56">
        <w:t>somewhat as shown in Figure 4.15.</w:t>
      </w:r>
      <w:r w:rsidR="00C41D99" w:rsidRPr="00280F56">
        <w:br/>
      </w:r>
      <w:r w:rsidR="00C41D99" w:rsidRPr="00280F56">
        <w:rPr>
          <w:noProof/>
        </w:rPr>
        <w:drawing>
          <wp:inline distT="0" distB="0" distL="0" distR="0" wp14:anchorId="51EFACC4" wp14:editId="0DD82F05">
            <wp:extent cx="5760085" cy="3134995"/>
            <wp:effectExtent l="0" t="0" r="0" b="8255"/>
            <wp:docPr id="17226350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635065" name="Picture 1722635065"/>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71A9880" w14:textId="22CF50DE" w:rsidR="00E7635E" w:rsidRPr="00280F56" w:rsidRDefault="00C41D99" w:rsidP="00352A0E">
      <w:pPr>
        <w:pStyle w:val="Caption"/>
      </w:pPr>
      <w:bookmarkStart w:id="149" w:name="_Toc146547322"/>
      <w:bookmarkStart w:id="150" w:name="_Toc146551663"/>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5</w:t>
      </w:r>
      <w:r w:rsidR="00D75431">
        <w:fldChar w:fldCharType="end"/>
      </w:r>
      <w:r w:rsidRPr="00280F56">
        <w:t xml:space="preserve"> Averages of Madgwick and Kalman values with a sampl</w:t>
      </w:r>
      <w:r w:rsidR="00DC30A1" w:rsidRPr="00280F56">
        <w:t>e</w:t>
      </w:r>
      <w:r w:rsidRPr="00280F56">
        <w:t xml:space="preserve"> rate of 100</w:t>
      </w:r>
      <w:bookmarkEnd w:id="149"/>
      <w:bookmarkEnd w:id="150"/>
    </w:p>
    <w:p w14:paraId="7AF65B43" w14:textId="7569A15D" w:rsidR="0050061E" w:rsidRDefault="00C41D99" w:rsidP="0050061E">
      <w:pPr>
        <w:pStyle w:val="BodyText"/>
      </w:pPr>
      <w:r w:rsidRPr="00280F56">
        <w:lastRenderedPageBreak/>
        <w:t xml:space="preserve">Experimenting with different sample rate values </w:t>
      </w:r>
      <w:r w:rsidR="00985E0F" w:rsidRPr="00280F56">
        <w:t>(</w:t>
      </w:r>
      <w:proofErr w:type="gramStart"/>
      <w:r w:rsidR="00985E0F" w:rsidRPr="00280F56">
        <w:t>Figure</w:t>
      </w:r>
      <w:proofErr w:type="gramEnd"/>
      <w:r w:rsidR="00985E0F" w:rsidRPr="00280F56">
        <w:t xml:space="preserve"> 4.16 and 4.17 show two examples of this experimentation) </w:t>
      </w:r>
      <w:r w:rsidRPr="00280F56">
        <w:t xml:space="preserve">indicated that the best fit was </w:t>
      </w:r>
      <w:r w:rsidR="00985E0F" w:rsidRPr="00280F56">
        <w:t xml:space="preserve">the surmised opinion that the sample rate should contain a set of samples that describe a group of movements. Over a long period of time the Madgwick method will become increasingly inaccurate without a form of reset. </w:t>
      </w:r>
      <w:r w:rsidRPr="00280F56">
        <w:t xml:space="preserve">In production, this will prove difficult to implement </w:t>
      </w:r>
      <w:r w:rsidR="00985E0F" w:rsidRPr="00280F56">
        <w:t xml:space="preserve">reliably </w:t>
      </w:r>
      <w:r w:rsidRPr="00280F56">
        <w:t>and will likely need to be adjustable based on implementation.</w:t>
      </w:r>
      <w:r w:rsidR="00985E0F" w:rsidRPr="00280F56">
        <w:t xml:space="preserve"> Averaging the results across </w:t>
      </w:r>
      <w:r w:rsidR="00C645EE">
        <w:t>IMUs</w:t>
      </w:r>
      <w:r w:rsidR="00985E0F" w:rsidRPr="00280F56">
        <w:t xml:space="preserve"> reduces noise which </w:t>
      </w:r>
      <w:r w:rsidR="00BF6904" w:rsidRPr="00280F56">
        <w:t xml:space="preserve">partially </w:t>
      </w:r>
      <w:r w:rsidR="00985E0F" w:rsidRPr="00280F56">
        <w:t>mitigate</w:t>
      </w:r>
      <w:r w:rsidR="00BF6904" w:rsidRPr="00280F56">
        <w:t>s</w:t>
      </w:r>
      <w:r w:rsidR="00985E0F" w:rsidRPr="00280F56">
        <w:t xml:space="preserve"> the </w:t>
      </w:r>
      <w:proofErr w:type="gramStart"/>
      <w:r w:rsidR="00985E0F" w:rsidRPr="00280F56">
        <w:t>issue</w:t>
      </w:r>
      <w:proofErr w:type="gramEnd"/>
      <w:r w:rsidR="00985E0F" w:rsidRPr="00280F56">
        <w:t xml:space="preserve"> but </w:t>
      </w:r>
      <w:r w:rsidR="00BF6904" w:rsidRPr="00280F56">
        <w:t>the problem still remains when sampling over a long period.</w:t>
      </w:r>
      <w:bookmarkStart w:id="151" w:name="_Toc146547323"/>
      <w:r w:rsidR="00985E0F" w:rsidRPr="00280F56">
        <w:rPr>
          <w:noProof/>
        </w:rPr>
        <w:drawing>
          <wp:inline distT="0" distB="0" distL="0" distR="0" wp14:anchorId="5825ED4C" wp14:editId="155670BB">
            <wp:extent cx="5760085" cy="3134995"/>
            <wp:effectExtent l="0" t="0" r="0" b="8255"/>
            <wp:docPr id="15379448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44815" name="Picture 153794481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B85A5AC" w14:textId="01B7393C" w:rsidR="00985E0F" w:rsidRDefault="00985E0F" w:rsidP="00352A0E">
      <w:pPr>
        <w:pStyle w:val="Caption"/>
      </w:pPr>
      <w:bookmarkStart w:id="152" w:name="_Toc146551664"/>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6</w:t>
      </w:r>
      <w:r w:rsidR="00D75431">
        <w:fldChar w:fldCharType="end"/>
      </w:r>
      <w:r w:rsidRPr="00280F56">
        <w:t xml:space="preserve"> Madgwick and Kalman values with a sampl</w:t>
      </w:r>
      <w:r w:rsidR="00DC30A1" w:rsidRPr="00280F56">
        <w:t>e</w:t>
      </w:r>
      <w:r w:rsidRPr="00280F56">
        <w:t xml:space="preserve"> rate of 50</w:t>
      </w:r>
      <w:bookmarkEnd w:id="151"/>
      <w:bookmarkEnd w:id="152"/>
    </w:p>
    <w:p w14:paraId="42390934" w14:textId="77777777" w:rsidR="0050061E" w:rsidRDefault="00985E0F" w:rsidP="0050061E">
      <w:pPr>
        <w:pStyle w:val="BodyText"/>
      </w:pPr>
      <w:bookmarkStart w:id="153" w:name="_Toc146547324"/>
      <w:r w:rsidRPr="00280F56">
        <w:rPr>
          <w:noProof/>
        </w:rPr>
        <w:drawing>
          <wp:inline distT="0" distB="0" distL="0" distR="0" wp14:anchorId="24E5209D" wp14:editId="0710118E">
            <wp:extent cx="5760085" cy="3134995"/>
            <wp:effectExtent l="0" t="0" r="0" b="8255"/>
            <wp:docPr id="424813261" name="Picture 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813261" name="Picture 8" descr="A graph of a graph&#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20FFEAEC" w14:textId="2AB8E595" w:rsidR="00985E0F" w:rsidRPr="00280F56" w:rsidRDefault="00985E0F" w:rsidP="00352A0E">
      <w:pPr>
        <w:pStyle w:val="Caption"/>
      </w:pPr>
      <w:bookmarkStart w:id="154" w:name="_Toc146551665"/>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7</w:t>
      </w:r>
      <w:r w:rsidR="00D75431">
        <w:fldChar w:fldCharType="end"/>
      </w:r>
      <w:r w:rsidRPr="00280F56">
        <w:t xml:space="preserve"> Madgwick and Kalman values with a sampl</w:t>
      </w:r>
      <w:r w:rsidR="00DC30A1" w:rsidRPr="00280F56">
        <w:t>e</w:t>
      </w:r>
      <w:r w:rsidRPr="00280F56">
        <w:t xml:space="preserve"> rate of 500</w:t>
      </w:r>
      <w:bookmarkEnd w:id="153"/>
      <w:bookmarkEnd w:id="154"/>
    </w:p>
    <w:p w14:paraId="3AB9E7F1" w14:textId="0FC6F84A" w:rsidR="00BF6904" w:rsidRPr="00280F56" w:rsidRDefault="00BF6904" w:rsidP="0009235C">
      <w:pPr>
        <w:pStyle w:val="BodyText"/>
      </w:pPr>
      <w:r w:rsidRPr="00280F56">
        <w:lastRenderedPageBreak/>
        <w:t xml:space="preserve">The interplay between sample rate and beta value was explored in Figures 4.18 and 4.19. The sample rate was left at 100 and the beta value was altered down from 15 to the configured default of 0.5 (Figure 4.18), and to 1/3 of the previously-determined value of 15, which is </w:t>
      </w:r>
      <w:proofErr w:type="gramStart"/>
      <w:r w:rsidRPr="00280F56">
        <w:t>5.0  (</w:t>
      </w:r>
      <w:proofErr w:type="gramEnd"/>
      <w:r w:rsidRPr="00280F56">
        <w:t>Figure 4.19).</w:t>
      </w:r>
    </w:p>
    <w:p w14:paraId="02089FC5" w14:textId="5F0C8569" w:rsidR="00BF6904" w:rsidRPr="00280F56" w:rsidRDefault="00DC30A1" w:rsidP="0009235C">
      <w:pPr>
        <w:pStyle w:val="BodyText"/>
      </w:pPr>
      <w:r w:rsidRPr="00280F56">
        <w:rPr>
          <w:noProof/>
        </w:rPr>
        <w:drawing>
          <wp:inline distT="0" distB="0" distL="0" distR="0" wp14:anchorId="7E66FD3C" wp14:editId="6228D8B0">
            <wp:extent cx="5760085" cy="3134995"/>
            <wp:effectExtent l="0" t="0" r="0" b="8255"/>
            <wp:docPr id="1787685103" name="Picture 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85103" name="Picture 9" descr="A graph of a graph&#10;&#10;Description automatically generated with medium confidenc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66C0EE76" w14:textId="2F3D10B2" w:rsidR="00BF6904" w:rsidRPr="00280F56" w:rsidRDefault="00BF6904" w:rsidP="00352A0E">
      <w:pPr>
        <w:pStyle w:val="Caption"/>
      </w:pPr>
      <w:bookmarkStart w:id="155" w:name="_Toc146551666"/>
      <w:bookmarkStart w:id="156" w:name="_Toc146547325"/>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8</w:t>
      </w:r>
      <w:r w:rsidR="00D75431">
        <w:fldChar w:fldCharType="end"/>
      </w:r>
      <w:r w:rsidRPr="00280F56">
        <w:t xml:space="preserve"> Madgwick filter beta value set to 0.5 with a sampl</w:t>
      </w:r>
      <w:r w:rsidR="00DC30A1" w:rsidRPr="00280F56">
        <w:t>e</w:t>
      </w:r>
      <w:r w:rsidRPr="00280F56">
        <w:t xml:space="preserve"> </w:t>
      </w:r>
      <w:r w:rsidR="00DC30A1" w:rsidRPr="00280F56">
        <w:t>rate</w:t>
      </w:r>
      <w:r w:rsidRPr="00280F56">
        <w:t xml:space="preserve"> of 100</w:t>
      </w:r>
      <w:bookmarkEnd w:id="155"/>
      <w:r w:rsidRPr="00280F56">
        <w:t xml:space="preserve"> </w:t>
      </w:r>
      <w:bookmarkEnd w:id="156"/>
    </w:p>
    <w:p w14:paraId="362048B7" w14:textId="3E452D27" w:rsidR="00BF6904" w:rsidRPr="00280F56" w:rsidRDefault="00DC30A1" w:rsidP="0099441D">
      <w:pPr>
        <w:pStyle w:val="BodyText"/>
      </w:pPr>
      <w:bookmarkStart w:id="157" w:name="_Toc146547326"/>
      <w:r w:rsidRPr="00280F56">
        <w:rPr>
          <w:noProof/>
        </w:rPr>
        <w:drawing>
          <wp:inline distT="0" distB="0" distL="0" distR="0" wp14:anchorId="7EE21305" wp14:editId="38D518E5">
            <wp:extent cx="5760085" cy="3134995"/>
            <wp:effectExtent l="0" t="0" r="0" b="8255"/>
            <wp:docPr id="359792453"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92453" name="Picture 10" descr="A graph of a graph&#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bookmarkEnd w:id="157"/>
    </w:p>
    <w:p w14:paraId="561B0545" w14:textId="3372C8DA" w:rsidR="00BF6904" w:rsidRPr="00280F56" w:rsidRDefault="00BF6904" w:rsidP="00352A0E">
      <w:pPr>
        <w:pStyle w:val="Caption"/>
      </w:pPr>
      <w:bookmarkStart w:id="158" w:name="_Toc146551667"/>
      <w:bookmarkStart w:id="159" w:name="_Toc146547327"/>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9</w:t>
      </w:r>
      <w:r w:rsidR="00D75431">
        <w:fldChar w:fldCharType="end"/>
      </w:r>
      <w:r w:rsidRPr="00280F56">
        <w:t xml:space="preserve"> Madgwick filter beta value set to 5.0 with a sample </w:t>
      </w:r>
      <w:r w:rsidR="00DC30A1" w:rsidRPr="00280F56">
        <w:t>rate</w:t>
      </w:r>
      <w:r w:rsidRPr="00280F56">
        <w:t xml:space="preserve"> of 100</w:t>
      </w:r>
      <w:bookmarkEnd w:id="158"/>
      <w:r w:rsidRPr="00280F56">
        <w:t xml:space="preserve"> </w:t>
      </w:r>
      <w:bookmarkEnd w:id="159"/>
    </w:p>
    <w:p w14:paraId="40743550" w14:textId="77777777" w:rsidR="008B7345" w:rsidRPr="00280F56" w:rsidRDefault="008B7345" w:rsidP="008B7345">
      <w:pPr>
        <w:pStyle w:val="BodyText"/>
      </w:pPr>
    </w:p>
    <w:p w14:paraId="02CEE458" w14:textId="2E770819" w:rsidR="008B7345" w:rsidRPr="00280F56" w:rsidRDefault="008B7345" w:rsidP="008B7345">
      <w:pPr>
        <w:pStyle w:val="Heading2"/>
        <w:rPr>
          <w:rStyle w:val="Heading3Char"/>
          <w:noProof w:val="0"/>
        </w:rPr>
      </w:pPr>
      <w:bookmarkStart w:id="160" w:name="_Toc146552352"/>
      <w:r w:rsidRPr="00280F56">
        <w:rPr>
          <w:rStyle w:val="Heading3Char"/>
          <w:noProof w:val="0"/>
        </w:rPr>
        <w:lastRenderedPageBreak/>
        <w:t xml:space="preserve">Neural network using a single </w:t>
      </w:r>
      <w:r w:rsidR="00C97540">
        <w:rPr>
          <w:rStyle w:val="Heading3Char"/>
          <w:noProof w:val="0"/>
        </w:rPr>
        <w:t>IMU</w:t>
      </w:r>
      <w:r w:rsidRPr="00280F56">
        <w:rPr>
          <w:rStyle w:val="Heading3Char"/>
          <w:noProof w:val="0"/>
        </w:rPr>
        <w:t>.</w:t>
      </w:r>
      <w:bookmarkEnd w:id="160"/>
    </w:p>
    <w:p w14:paraId="488AA3D4" w14:textId="77777777" w:rsidR="0050061E" w:rsidRDefault="00A04174" w:rsidP="0050061E">
      <w:pPr>
        <w:pStyle w:val="BodyText"/>
      </w:pPr>
      <w:r w:rsidRPr="00280F56">
        <w:t xml:space="preserve">Feeding the measured gyroscope and accelerometer data from the camera </w:t>
      </w:r>
      <w:r w:rsidR="00C97540">
        <w:t>IMU</w:t>
      </w:r>
      <w:r w:rsidRPr="00280F56">
        <w:t xml:space="preserve"> into the </w:t>
      </w:r>
      <w:r w:rsidR="00C97540">
        <w:t xml:space="preserve">initial design of the neural network, and taking all network defaults, the network was </w:t>
      </w:r>
      <w:proofErr w:type="gramStart"/>
      <w:r w:rsidR="00C97540">
        <w:t>trained</w:t>
      </w:r>
      <w:proofErr w:type="gramEnd"/>
      <w:r w:rsidR="00C97540">
        <w:t xml:space="preserve"> and </w:t>
      </w:r>
      <w:r w:rsidRPr="00280F56">
        <w:t xml:space="preserve">the results obtained </w:t>
      </w:r>
      <w:r w:rsidR="00C97540">
        <w:t xml:space="preserve">are </w:t>
      </w:r>
      <w:r w:rsidRPr="00280F56">
        <w:t>shown in Figures 4.21 to 4.2</w:t>
      </w:r>
      <w:r w:rsidR="00C50C57" w:rsidRPr="00280F56">
        <w:t>4 and Table 4.7</w:t>
      </w:r>
      <w:r w:rsidRPr="00280F56">
        <w:t>.</w:t>
      </w:r>
    </w:p>
    <w:p w14:paraId="33B4C3C6" w14:textId="77777777" w:rsidR="0050061E" w:rsidRDefault="00A04174" w:rsidP="0050061E">
      <w:pPr>
        <w:pStyle w:val="BodyText"/>
        <w:rPr>
          <w:rStyle w:val="CaptionChar"/>
        </w:rPr>
      </w:pPr>
      <w:r w:rsidRPr="0050061E">
        <w:rPr>
          <w:noProof/>
        </w:rPr>
        <w:drawing>
          <wp:inline distT="0" distB="0" distL="0" distR="0" wp14:anchorId="77B549E5" wp14:editId="10824596">
            <wp:extent cx="2132155" cy="2045128"/>
            <wp:effectExtent l="0" t="0" r="1905" b="0"/>
            <wp:docPr id="102871076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710761" name="Picture 1028710761"/>
                    <pic:cNvPicPr/>
                  </pic:nvPicPr>
                  <pic:blipFill>
                    <a:blip r:embed="rId51">
                      <a:extLst>
                        <a:ext uri="{28A0092B-C50C-407E-A947-70E740481C1C}">
                          <a14:useLocalDpi xmlns:a14="http://schemas.microsoft.com/office/drawing/2010/main" val="0"/>
                        </a:ext>
                      </a:extLst>
                    </a:blip>
                    <a:stretch>
                      <a:fillRect/>
                    </a:stretch>
                  </pic:blipFill>
                  <pic:spPr>
                    <a:xfrm>
                      <a:off x="0" y="0"/>
                      <a:ext cx="2138528" cy="2051241"/>
                    </a:xfrm>
                    <a:prstGeom prst="rect">
                      <a:avLst/>
                    </a:prstGeom>
                  </pic:spPr>
                </pic:pic>
              </a:graphicData>
            </a:graphic>
          </wp:inline>
        </w:drawing>
      </w:r>
    </w:p>
    <w:p w14:paraId="6A84D551" w14:textId="22848E95" w:rsidR="00A04174" w:rsidRPr="00280F56" w:rsidRDefault="00A04174" w:rsidP="0050061E">
      <w:pPr>
        <w:pStyle w:val="BodyText"/>
      </w:pPr>
      <w:bookmarkStart w:id="161" w:name="_Toc146551668"/>
      <w:r w:rsidRPr="0099441D">
        <w:rPr>
          <w:rStyle w:val="CaptionChar"/>
        </w:rPr>
        <w:t xml:space="preserve">Figure </w:t>
      </w:r>
      <w:r w:rsidR="00D75431">
        <w:rPr>
          <w:rStyle w:val="CaptionChar"/>
        </w:rPr>
        <w:fldChar w:fldCharType="begin"/>
      </w:r>
      <w:r w:rsidR="00D75431">
        <w:rPr>
          <w:rStyle w:val="CaptionChar"/>
        </w:rPr>
        <w:instrText xml:space="preserve"> STYLEREF 1 \s </w:instrText>
      </w:r>
      <w:r w:rsidR="00D75431">
        <w:rPr>
          <w:rStyle w:val="CaptionChar"/>
        </w:rPr>
        <w:fldChar w:fldCharType="separate"/>
      </w:r>
      <w:r w:rsidR="00D75431">
        <w:rPr>
          <w:rStyle w:val="CaptionChar"/>
        </w:rPr>
        <w:t>4</w:t>
      </w:r>
      <w:r w:rsidR="00D75431">
        <w:rPr>
          <w:rStyle w:val="CaptionChar"/>
        </w:rPr>
        <w:fldChar w:fldCharType="end"/>
      </w:r>
      <w:r w:rsidR="00D75431">
        <w:rPr>
          <w:rStyle w:val="CaptionChar"/>
        </w:rPr>
        <w:t>.</w:t>
      </w:r>
      <w:r w:rsidR="00D75431">
        <w:rPr>
          <w:rStyle w:val="CaptionChar"/>
        </w:rPr>
        <w:fldChar w:fldCharType="begin"/>
      </w:r>
      <w:r w:rsidR="00D75431">
        <w:rPr>
          <w:rStyle w:val="CaptionChar"/>
        </w:rPr>
        <w:instrText xml:space="preserve"> SEQ Figure \* ARABIC \s 1 </w:instrText>
      </w:r>
      <w:r w:rsidR="00D75431">
        <w:rPr>
          <w:rStyle w:val="CaptionChar"/>
        </w:rPr>
        <w:fldChar w:fldCharType="separate"/>
      </w:r>
      <w:r w:rsidR="00D75431">
        <w:rPr>
          <w:rStyle w:val="CaptionChar"/>
        </w:rPr>
        <w:t>20</w:t>
      </w:r>
      <w:r w:rsidR="00D75431">
        <w:rPr>
          <w:rStyle w:val="CaptionChar"/>
        </w:rPr>
        <w:fldChar w:fldCharType="end"/>
      </w:r>
      <w:r w:rsidRPr="0099441D">
        <w:rPr>
          <w:rStyle w:val="CaptionChar"/>
        </w:rPr>
        <w:t xml:space="preserve"> Neural network Model training summary</w:t>
      </w:r>
      <w:bookmarkEnd w:id="161"/>
    </w:p>
    <w:p w14:paraId="0C9FECB7" w14:textId="32BA2CFC" w:rsidR="00C50C57" w:rsidRPr="00280F56" w:rsidRDefault="00C50C57" w:rsidP="00352A0E">
      <w:pPr>
        <w:pStyle w:val="Caption"/>
      </w:pPr>
      <w:bookmarkStart w:id="162" w:name="_Toc146546627"/>
      <w:bookmarkStart w:id="163" w:name="_Toc146547328"/>
      <w:bookmarkStart w:id="164" w:name="_Toc146720823"/>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7</w:t>
      </w:r>
      <w:r w:rsidR="001D6978">
        <w:fldChar w:fldCharType="end"/>
      </w:r>
      <w:r w:rsidRPr="00280F56">
        <w:t xml:space="preserve"> Initial Neural Network training results</w:t>
      </w:r>
      <w:r w:rsidR="00E04761" w:rsidRPr="00280F56">
        <w:t xml:space="preserve"> with default layer size of 10</w:t>
      </w:r>
      <w:bookmarkEnd w:id="162"/>
      <w:bookmarkEnd w:id="163"/>
      <w:bookmarkEnd w:id="164"/>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4693E544" w:rsidR="00C50C57" w:rsidRPr="00280F56" w:rsidRDefault="00C50C57" w:rsidP="0050061E">
            <w:r w:rsidRPr="00280F56">
              <w:t>17</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574C236E" w:rsidR="00C50C57" w:rsidRPr="00280F56" w:rsidRDefault="00C50C57" w:rsidP="0050061E">
            <w:r w:rsidRPr="00280F56">
              <w:t>1.31</w:t>
            </w:r>
          </w:p>
        </w:tc>
        <w:tc>
          <w:tcPr>
            <w:tcW w:w="2265" w:type="dxa"/>
          </w:tcPr>
          <w:p w14:paraId="38FFB247" w14:textId="3299A609" w:rsidR="00C50C57" w:rsidRPr="00280F56" w:rsidRDefault="00C50C57" w:rsidP="0050061E">
            <w:r w:rsidRPr="00280F56">
              <w:t>0.191</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t>Gradient</w:t>
            </w:r>
          </w:p>
        </w:tc>
        <w:tc>
          <w:tcPr>
            <w:tcW w:w="2265" w:type="dxa"/>
          </w:tcPr>
          <w:p w14:paraId="0F555078" w14:textId="0ACDF739" w:rsidR="00C50C57" w:rsidRPr="00280F56" w:rsidRDefault="00C50C57" w:rsidP="0050061E">
            <w:r w:rsidRPr="00280F56">
              <w:t>2.62</w:t>
            </w:r>
          </w:p>
        </w:tc>
        <w:tc>
          <w:tcPr>
            <w:tcW w:w="2265" w:type="dxa"/>
          </w:tcPr>
          <w:p w14:paraId="56FCB660" w14:textId="5C0A18D9" w:rsidR="00C50C57" w:rsidRPr="00280F56" w:rsidRDefault="00C50C57" w:rsidP="0050061E">
            <w:r w:rsidRPr="00280F56">
              <w:t>0.00533</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12A1EF44" w:rsidR="00C50C57" w:rsidRPr="00280F56" w:rsidRDefault="00C50C57" w:rsidP="0050061E">
            <w:r w:rsidRPr="00280F56">
              <w:t>1e-05</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30F29AA0" w:rsidR="00C50C57" w:rsidRPr="00280F56" w:rsidRDefault="00C50C57" w:rsidP="0050061E">
      <w:pPr>
        <w:pStyle w:val="BodyText"/>
      </w:pPr>
      <w:r w:rsidRPr="00280F56">
        <w:br/>
      </w:r>
      <w:r w:rsidRPr="0050061E">
        <w:rPr>
          <w:noProof/>
        </w:rPr>
        <w:drawing>
          <wp:inline distT="0" distB="0" distL="0" distR="0" wp14:anchorId="6622B660" wp14:editId="25E407DC">
            <wp:extent cx="3245903" cy="2408217"/>
            <wp:effectExtent l="0" t="0" r="0" b="0"/>
            <wp:docPr id="2027471636" name="Picture 1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471636" name="Picture 13" descr="A graph of a graph&#10;&#10;Description automatically generated with medium confidenc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252998" cy="2413481"/>
                    </a:xfrm>
                    <a:prstGeom prst="rect">
                      <a:avLst/>
                    </a:prstGeom>
                  </pic:spPr>
                </pic:pic>
              </a:graphicData>
            </a:graphic>
          </wp:inline>
        </w:drawing>
      </w:r>
    </w:p>
    <w:p w14:paraId="353364C4" w14:textId="4630E9EB" w:rsidR="00C50C57" w:rsidRPr="00280F56" w:rsidRDefault="00C50C57" w:rsidP="00352A0E">
      <w:pPr>
        <w:pStyle w:val="Caption"/>
      </w:pPr>
      <w:bookmarkStart w:id="165" w:name="_Toc146547329"/>
      <w:bookmarkStart w:id="166" w:name="_Toc146551669"/>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1</w:t>
      </w:r>
      <w:r w:rsidR="00D75431">
        <w:fldChar w:fldCharType="end"/>
      </w:r>
      <w:r w:rsidRPr="00280F56">
        <w:t xml:space="preserve"> Initial Neural Network Performance plot</w:t>
      </w:r>
      <w:r w:rsidR="00E04761" w:rsidRPr="00280F56">
        <w:t xml:space="preserve"> with default layer size of 10</w:t>
      </w:r>
      <w:bookmarkEnd w:id="165"/>
      <w:bookmarkEnd w:id="166"/>
    </w:p>
    <w:p w14:paraId="77886B76" w14:textId="1145D652" w:rsidR="00C50C57" w:rsidRPr="00280F56" w:rsidRDefault="00C50C57" w:rsidP="00C50C57">
      <w:pPr>
        <w:pStyle w:val="BodyText"/>
      </w:pPr>
      <w:r w:rsidRPr="00280F56">
        <w:rPr>
          <w:noProof/>
        </w:rPr>
        <w:lastRenderedPageBreak/>
        <w:drawing>
          <wp:inline distT="0" distB="0" distL="0" distR="0" wp14:anchorId="3F3BCCA6" wp14:editId="55DD4D1C">
            <wp:extent cx="3293573" cy="2425429"/>
            <wp:effectExtent l="0" t="0" r="2540" b="0"/>
            <wp:docPr id="1259952557" name="Picture 1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952557" name="Picture 14" descr="A graph of a graph&#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302310" cy="2431863"/>
                    </a:xfrm>
                    <a:prstGeom prst="rect">
                      <a:avLst/>
                    </a:prstGeom>
                  </pic:spPr>
                </pic:pic>
              </a:graphicData>
            </a:graphic>
          </wp:inline>
        </w:drawing>
      </w:r>
    </w:p>
    <w:p w14:paraId="27DCB8AC" w14:textId="382DB88B" w:rsidR="00C50C57" w:rsidRPr="00280F56" w:rsidRDefault="00C50C57" w:rsidP="00352A0E">
      <w:pPr>
        <w:pStyle w:val="Caption"/>
      </w:pPr>
      <w:bookmarkStart w:id="167" w:name="_Toc146547330"/>
      <w:bookmarkStart w:id="168" w:name="_Toc146551670"/>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2</w:t>
      </w:r>
      <w:r w:rsidR="00D75431">
        <w:fldChar w:fldCharType="end"/>
      </w:r>
      <w:r w:rsidRPr="00280F56">
        <w:t xml:space="preserve"> Initial Neural Network Error Histogram plot</w:t>
      </w:r>
      <w:r w:rsidR="00E04761" w:rsidRPr="00280F56">
        <w:t xml:space="preserve"> with default layer size of 10</w:t>
      </w:r>
      <w:bookmarkEnd w:id="167"/>
      <w:bookmarkEnd w:id="168"/>
    </w:p>
    <w:p w14:paraId="2355182D" w14:textId="77777777" w:rsidR="00C17AD5" w:rsidRDefault="00C50C57" w:rsidP="00C17AD5">
      <w:pPr>
        <w:pStyle w:val="BodyText"/>
        <w:rPr>
          <w:rStyle w:val="CaptionChar"/>
        </w:rPr>
      </w:pPr>
      <w:r w:rsidRPr="00C17AD5">
        <w:rPr>
          <w:noProof/>
        </w:rPr>
        <w:drawing>
          <wp:inline distT="0" distB="0" distL="0" distR="0" wp14:anchorId="0B869FB9" wp14:editId="79914A53">
            <wp:extent cx="3011886" cy="2537740"/>
            <wp:effectExtent l="0" t="0" r="0" b="0"/>
            <wp:docPr id="985216014" name="Picture 1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216014" name="Picture 15" descr="A screenshot of a graph&#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046763" cy="2567126"/>
                    </a:xfrm>
                    <a:prstGeom prst="rect">
                      <a:avLst/>
                    </a:prstGeom>
                  </pic:spPr>
                </pic:pic>
              </a:graphicData>
            </a:graphic>
          </wp:inline>
        </w:drawing>
      </w:r>
    </w:p>
    <w:p w14:paraId="54A3F623" w14:textId="588E1A67" w:rsidR="00896FCF" w:rsidRDefault="00C50C57" w:rsidP="00C17AD5">
      <w:pPr>
        <w:pStyle w:val="BodyText"/>
      </w:pPr>
      <w:bookmarkStart w:id="169" w:name="_Toc146551671"/>
      <w:r w:rsidRPr="0099441D">
        <w:rPr>
          <w:rStyle w:val="CaptionChar"/>
        </w:rPr>
        <w:t xml:space="preserve">Figure </w:t>
      </w:r>
      <w:r w:rsidR="00D75431">
        <w:rPr>
          <w:rStyle w:val="CaptionChar"/>
        </w:rPr>
        <w:fldChar w:fldCharType="begin"/>
      </w:r>
      <w:r w:rsidR="00D75431">
        <w:rPr>
          <w:rStyle w:val="CaptionChar"/>
        </w:rPr>
        <w:instrText xml:space="preserve"> STYLEREF 1 \s </w:instrText>
      </w:r>
      <w:r w:rsidR="00D75431">
        <w:rPr>
          <w:rStyle w:val="CaptionChar"/>
        </w:rPr>
        <w:fldChar w:fldCharType="separate"/>
      </w:r>
      <w:r w:rsidR="00D75431">
        <w:rPr>
          <w:rStyle w:val="CaptionChar"/>
        </w:rPr>
        <w:t>4</w:t>
      </w:r>
      <w:r w:rsidR="00D75431">
        <w:rPr>
          <w:rStyle w:val="CaptionChar"/>
        </w:rPr>
        <w:fldChar w:fldCharType="end"/>
      </w:r>
      <w:r w:rsidR="00D75431">
        <w:rPr>
          <w:rStyle w:val="CaptionChar"/>
        </w:rPr>
        <w:t>.</w:t>
      </w:r>
      <w:r w:rsidR="00D75431">
        <w:rPr>
          <w:rStyle w:val="CaptionChar"/>
        </w:rPr>
        <w:fldChar w:fldCharType="begin"/>
      </w:r>
      <w:r w:rsidR="00D75431">
        <w:rPr>
          <w:rStyle w:val="CaptionChar"/>
        </w:rPr>
        <w:instrText xml:space="preserve"> SEQ Figure \* ARABIC \s 1 </w:instrText>
      </w:r>
      <w:r w:rsidR="00D75431">
        <w:rPr>
          <w:rStyle w:val="CaptionChar"/>
        </w:rPr>
        <w:fldChar w:fldCharType="separate"/>
      </w:r>
      <w:r w:rsidR="00D75431">
        <w:rPr>
          <w:rStyle w:val="CaptionChar"/>
        </w:rPr>
        <w:t>23</w:t>
      </w:r>
      <w:r w:rsidR="00D75431">
        <w:rPr>
          <w:rStyle w:val="CaptionChar"/>
        </w:rPr>
        <w:fldChar w:fldCharType="end"/>
      </w:r>
      <w:r w:rsidRPr="0099441D">
        <w:rPr>
          <w:rStyle w:val="CaptionChar"/>
        </w:rPr>
        <w:t xml:space="preserve"> Initial Neural Network Regression plots</w:t>
      </w:r>
      <w:r w:rsidR="00E04761" w:rsidRPr="0099441D">
        <w:rPr>
          <w:rStyle w:val="CaptionChar"/>
        </w:rPr>
        <w:t xml:space="preserve"> with default layer size of 10</w:t>
      </w:r>
      <w:bookmarkStart w:id="170" w:name="_Toc146546628"/>
      <w:bookmarkEnd w:id="169"/>
    </w:p>
    <w:p w14:paraId="5852F447" w14:textId="77777777" w:rsidR="00896FCF" w:rsidRPr="002044E5" w:rsidRDefault="00E04761" w:rsidP="00896FCF">
      <w:pPr>
        <w:pStyle w:val="BodyText"/>
      </w:pPr>
      <w:r w:rsidRPr="00896FCF">
        <w:t xml:space="preserve">The initial neural network selected by </w:t>
      </w:r>
      <w:proofErr w:type="spellStart"/>
      <w:r w:rsidRPr="00896FCF">
        <w:t>nnstart</w:t>
      </w:r>
      <w:proofErr w:type="spellEnd"/>
      <w:r w:rsidRPr="00896FCF">
        <w:t xml:space="preserve"> has 10 hidden sigmoid layers. Doubling the number of layers from 10 to 20 produced the results shown in Table</w:t>
      </w:r>
      <w:r w:rsidR="00F7573E" w:rsidRPr="00896FCF">
        <w:t>s</w:t>
      </w:r>
      <w:r w:rsidRPr="00896FCF">
        <w:t xml:space="preserve"> 4.8 </w:t>
      </w:r>
      <w:r w:rsidR="00F7573E" w:rsidRPr="00896FCF">
        <w:t xml:space="preserve">and 4.9 </w:t>
      </w:r>
      <w:r w:rsidRPr="00896FCF">
        <w:t>and Figures 4.25 to 4.28.</w:t>
      </w:r>
    </w:p>
    <w:p w14:paraId="2C2D7744" w14:textId="7F4392FA" w:rsidR="00E04761" w:rsidRPr="00280F56" w:rsidRDefault="00E04761" w:rsidP="00F7573E">
      <w:pPr>
        <w:pStyle w:val="BodyText"/>
      </w:pPr>
      <w:r w:rsidRPr="00280F56">
        <w:br/>
      </w:r>
      <w:bookmarkStart w:id="171" w:name="_Toc146720824"/>
      <w:r w:rsidRPr="0099441D">
        <w:rPr>
          <w:rStyle w:val="CaptionChar"/>
        </w:rPr>
        <w:t xml:space="preserve">Table </w:t>
      </w:r>
      <w:r w:rsidR="001D6978">
        <w:rPr>
          <w:rStyle w:val="CaptionChar"/>
        </w:rPr>
        <w:fldChar w:fldCharType="begin"/>
      </w:r>
      <w:r w:rsidR="001D6978">
        <w:rPr>
          <w:rStyle w:val="CaptionChar"/>
        </w:rPr>
        <w:instrText xml:space="preserve"> STYLEREF 1 \s </w:instrText>
      </w:r>
      <w:r w:rsidR="001D6978">
        <w:rPr>
          <w:rStyle w:val="CaptionChar"/>
        </w:rPr>
        <w:fldChar w:fldCharType="separate"/>
      </w:r>
      <w:r w:rsidR="001D6978">
        <w:rPr>
          <w:rStyle w:val="CaptionChar"/>
        </w:rPr>
        <w:t>4</w:t>
      </w:r>
      <w:r w:rsidR="001D6978">
        <w:rPr>
          <w:rStyle w:val="CaptionChar"/>
        </w:rPr>
        <w:fldChar w:fldCharType="end"/>
      </w:r>
      <w:r w:rsidR="001D6978">
        <w:rPr>
          <w:rStyle w:val="CaptionChar"/>
        </w:rPr>
        <w:t>.</w:t>
      </w:r>
      <w:r w:rsidR="001D6978">
        <w:rPr>
          <w:rStyle w:val="CaptionChar"/>
        </w:rPr>
        <w:fldChar w:fldCharType="begin"/>
      </w:r>
      <w:r w:rsidR="001D6978">
        <w:rPr>
          <w:rStyle w:val="CaptionChar"/>
        </w:rPr>
        <w:instrText xml:space="preserve"> SEQ Table \* ARABIC \s 1 </w:instrText>
      </w:r>
      <w:r w:rsidR="001D6978">
        <w:rPr>
          <w:rStyle w:val="CaptionChar"/>
        </w:rPr>
        <w:fldChar w:fldCharType="separate"/>
      </w:r>
      <w:r w:rsidR="001D6978">
        <w:rPr>
          <w:rStyle w:val="CaptionChar"/>
        </w:rPr>
        <w:t>8</w:t>
      </w:r>
      <w:r w:rsidR="001D6978">
        <w:rPr>
          <w:rStyle w:val="CaptionChar"/>
        </w:rPr>
        <w:fldChar w:fldCharType="end"/>
      </w:r>
      <w:r w:rsidRPr="0099441D">
        <w:rPr>
          <w:rStyle w:val="CaptionChar"/>
        </w:rPr>
        <w:t xml:space="preserve"> Training results of initial neural network with a layer size of 20.</w:t>
      </w:r>
      <w:bookmarkEnd w:id="170"/>
      <w:bookmarkEnd w:id="171"/>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t>Epoch</w:t>
            </w:r>
          </w:p>
        </w:tc>
        <w:tc>
          <w:tcPr>
            <w:tcW w:w="2265" w:type="dxa"/>
          </w:tcPr>
          <w:p w14:paraId="1121F415" w14:textId="29BB477F" w:rsidR="00E04761" w:rsidRPr="00280F56" w:rsidRDefault="00E04761" w:rsidP="00F7573E">
            <w:r w:rsidRPr="00280F56">
              <w:t>0</w:t>
            </w:r>
          </w:p>
        </w:tc>
        <w:tc>
          <w:tcPr>
            <w:tcW w:w="2265" w:type="dxa"/>
          </w:tcPr>
          <w:p w14:paraId="5E9D7F5A" w14:textId="30130CC9" w:rsidR="00E04761" w:rsidRPr="00280F56" w:rsidRDefault="00E04761" w:rsidP="00F7573E">
            <w:r w:rsidRPr="00280F56">
              <w:t>12</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680E2E3" w:rsidR="00E04761" w:rsidRPr="00280F56" w:rsidRDefault="00E04761" w:rsidP="00F7573E">
            <w:r w:rsidRPr="00280F56">
              <w:t>00:00:00</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5F25D39F" w:rsidR="00E04761" w:rsidRPr="00280F56" w:rsidRDefault="00E04761" w:rsidP="00F7573E">
            <w:r w:rsidRPr="00280F56">
              <w:t>1.46</w:t>
            </w:r>
          </w:p>
        </w:tc>
        <w:tc>
          <w:tcPr>
            <w:tcW w:w="2265" w:type="dxa"/>
          </w:tcPr>
          <w:p w14:paraId="1E6EED14" w14:textId="6D27ABA0" w:rsidR="00E04761" w:rsidRPr="00280F56" w:rsidRDefault="00E04761" w:rsidP="00F7573E">
            <w:r w:rsidRPr="00280F56">
              <w:t>0.191</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4CFE72B5" w:rsidR="00E04761" w:rsidRPr="00280F56" w:rsidRDefault="00E04761" w:rsidP="00F7573E">
            <w:r w:rsidRPr="00280F56">
              <w:t>2.65</w:t>
            </w:r>
          </w:p>
        </w:tc>
        <w:tc>
          <w:tcPr>
            <w:tcW w:w="2265" w:type="dxa"/>
          </w:tcPr>
          <w:p w14:paraId="1C29F056" w14:textId="6C9743E6" w:rsidR="00E04761" w:rsidRPr="00280F56" w:rsidRDefault="00E04761" w:rsidP="00F7573E">
            <w:r w:rsidRPr="00280F56">
              <w:t>0.0556</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35B20FB" w:rsidR="00E04761" w:rsidRPr="00280F56" w:rsidRDefault="00E04761" w:rsidP="00F7573E">
            <w:r w:rsidRPr="00280F56">
              <w:t>1e-05</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r w:rsidR="00E04761" w:rsidRPr="00280F56" w14:paraId="7ED06182" w14:textId="77777777" w:rsidTr="00E04761">
        <w:tc>
          <w:tcPr>
            <w:tcW w:w="2265" w:type="dxa"/>
          </w:tcPr>
          <w:p w14:paraId="430B3DD2" w14:textId="77777777" w:rsidR="00E04761" w:rsidRPr="00280F56" w:rsidRDefault="00E04761" w:rsidP="00F7573E"/>
        </w:tc>
        <w:tc>
          <w:tcPr>
            <w:tcW w:w="2265" w:type="dxa"/>
          </w:tcPr>
          <w:p w14:paraId="214F7789" w14:textId="77777777" w:rsidR="00E04761" w:rsidRPr="00280F56" w:rsidRDefault="00E04761" w:rsidP="00F7573E"/>
        </w:tc>
        <w:tc>
          <w:tcPr>
            <w:tcW w:w="2265" w:type="dxa"/>
          </w:tcPr>
          <w:p w14:paraId="00A978DF" w14:textId="77777777" w:rsidR="00E04761" w:rsidRPr="00280F56" w:rsidRDefault="00E04761" w:rsidP="00F7573E"/>
        </w:tc>
        <w:tc>
          <w:tcPr>
            <w:tcW w:w="2266" w:type="dxa"/>
          </w:tcPr>
          <w:p w14:paraId="008EBC09" w14:textId="77777777" w:rsidR="00E04761" w:rsidRPr="00280F56" w:rsidRDefault="00E04761" w:rsidP="00F7573E"/>
        </w:tc>
      </w:tr>
    </w:tbl>
    <w:p w14:paraId="4B50344A" w14:textId="07FA0689" w:rsidR="00F7573E" w:rsidRPr="00280F56" w:rsidRDefault="008C13AC" w:rsidP="00352A0E">
      <w:pPr>
        <w:pStyle w:val="Caption"/>
        <w:rPr>
          <w:noProof w:val="0"/>
        </w:rPr>
      </w:pPr>
      <w:r w:rsidRPr="00280F56">
        <w:rPr>
          <w:noProof w:val="0"/>
        </w:rPr>
        <w:lastRenderedPageBreak/>
        <w:br/>
      </w:r>
      <w:bookmarkStart w:id="172" w:name="_Toc146546629"/>
      <w:bookmarkStart w:id="173" w:name="_Toc146720825"/>
      <w:r w:rsidR="00F7573E" w:rsidRPr="00280F56">
        <w:rPr>
          <w:noProof w:val="0"/>
        </w:rPr>
        <w:t xml:space="preserve">Table </w:t>
      </w:r>
      <w:r w:rsidR="001D6978">
        <w:rPr>
          <w:noProof w:val="0"/>
        </w:rPr>
        <w:fldChar w:fldCharType="begin"/>
      </w:r>
      <w:r w:rsidR="001D6978">
        <w:rPr>
          <w:noProof w:val="0"/>
        </w:rPr>
        <w:instrText xml:space="preserve"> STYLEREF 1 \s </w:instrText>
      </w:r>
      <w:r w:rsidR="001D6978">
        <w:rPr>
          <w:noProof w:val="0"/>
        </w:rPr>
        <w:fldChar w:fldCharType="separate"/>
      </w:r>
      <w:r w:rsidR="001D6978">
        <w:t>4</w:t>
      </w:r>
      <w:r w:rsidR="001D6978">
        <w:rPr>
          <w:noProof w:val="0"/>
        </w:rPr>
        <w:fldChar w:fldCharType="end"/>
      </w:r>
      <w:r w:rsidR="001D6978">
        <w:rPr>
          <w:noProof w:val="0"/>
        </w:rPr>
        <w:t>.</w:t>
      </w:r>
      <w:r w:rsidR="001D6978">
        <w:rPr>
          <w:noProof w:val="0"/>
        </w:rPr>
        <w:fldChar w:fldCharType="begin"/>
      </w:r>
      <w:r w:rsidR="001D6978">
        <w:rPr>
          <w:noProof w:val="0"/>
        </w:rPr>
        <w:instrText xml:space="preserve"> SEQ Table \* ARABIC \s 1 </w:instrText>
      </w:r>
      <w:r w:rsidR="001D6978">
        <w:rPr>
          <w:noProof w:val="0"/>
        </w:rPr>
        <w:fldChar w:fldCharType="separate"/>
      </w:r>
      <w:r w:rsidR="001D6978">
        <w:t>9</w:t>
      </w:r>
      <w:r w:rsidR="001D6978">
        <w:rPr>
          <w:noProof w:val="0"/>
        </w:rPr>
        <w:fldChar w:fldCharType="end"/>
      </w:r>
      <w:r w:rsidR="00F7573E" w:rsidRPr="00280F56">
        <w:rPr>
          <w:noProof w:val="0"/>
        </w:rPr>
        <w:t xml:space="preserve"> Training Results</w:t>
      </w:r>
      <w:bookmarkEnd w:id="172"/>
      <w:bookmarkEnd w:id="173"/>
      <w:r w:rsidR="00F7573E" w:rsidRPr="00280F56">
        <w:rPr>
          <w:noProof w:val="0"/>
        </w:rPr>
        <w:br/>
      </w:r>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68B38BE6" w:rsidR="00F7573E" w:rsidRPr="00280F56" w:rsidRDefault="00F7573E" w:rsidP="00F7573E">
            <w:pPr>
              <w:jc w:val="center"/>
            </w:pPr>
            <w:r w:rsidRPr="00280F56">
              <w:t>0.19566</w:t>
            </w:r>
          </w:p>
        </w:tc>
        <w:tc>
          <w:tcPr>
            <w:tcW w:w="2266" w:type="dxa"/>
          </w:tcPr>
          <w:p w14:paraId="0C47509E" w14:textId="6DD1EFD7" w:rsidR="00F7573E" w:rsidRPr="00280F56" w:rsidRDefault="00F7573E" w:rsidP="00F7573E">
            <w:pPr>
              <w:jc w:val="center"/>
            </w:pPr>
            <w:r w:rsidRPr="00280F56">
              <w:t>0.5804</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14EB27FB" w:rsidR="00F7573E" w:rsidRPr="00280F56" w:rsidRDefault="00F7573E" w:rsidP="00F7573E">
            <w:pPr>
              <w:jc w:val="center"/>
            </w:pPr>
            <w:r w:rsidRPr="00280F56">
              <w:t>0.1785</w:t>
            </w:r>
          </w:p>
        </w:tc>
        <w:tc>
          <w:tcPr>
            <w:tcW w:w="2266" w:type="dxa"/>
          </w:tcPr>
          <w:p w14:paraId="05041773" w14:textId="1C9A60C3" w:rsidR="00F7573E" w:rsidRPr="00280F56" w:rsidRDefault="00F7573E" w:rsidP="00F7573E">
            <w:pPr>
              <w:jc w:val="center"/>
            </w:pPr>
            <w:r w:rsidRPr="00280F56">
              <w:t>0.6187</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236DF57A" w:rsidR="00F7573E" w:rsidRPr="00280F56" w:rsidRDefault="00F7573E" w:rsidP="00F7573E">
            <w:pPr>
              <w:jc w:val="center"/>
            </w:pPr>
            <w:r w:rsidRPr="00280F56">
              <w:t>0.1927</w:t>
            </w:r>
          </w:p>
        </w:tc>
        <w:tc>
          <w:tcPr>
            <w:tcW w:w="2266" w:type="dxa"/>
          </w:tcPr>
          <w:p w14:paraId="7D7E65D0" w14:textId="4B0CFD5C" w:rsidR="00F7573E" w:rsidRPr="00280F56" w:rsidRDefault="00F7573E" w:rsidP="00F7573E">
            <w:pPr>
              <w:jc w:val="center"/>
            </w:pPr>
            <w:r w:rsidRPr="00280F56">
              <w:t>0.5886</w:t>
            </w:r>
          </w:p>
        </w:tc>
      </w:tr>
    </w:tbl>
    <w:p w14:paraId="26874781" w14:textId="77777777" w:rsidR="00896FCF" w:rsidRDefault="00F7573E" w:rsidP="00896FCF">
      <w:pPr>
        <w:pStyle w:val="BodyText"/>
      </w:pPr>
      <w:bookmarkStart w:id="174" w:name="_Toc146547331"/>
      <w:r w:rsidRPr="00280F56">
        <w:rPr>
          <w:noProof/>
        </w:rPr>
        <w:drawing>
          <wp:inline distT="0" distB="0" distL="0" distR="0" wp14:anchorId="2BD0B521" wp14:editId="10C9E151">
            <wp:extent cx="3796473" cy="2799538"/>
            <wp:effectExtent l="0" t="0" r="0" b="1270"/>
            <wp:docPr id="1017973791" name="Picture 1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973791" name="Picture 16" descr="A graph of a graph&#10;&#10;Description automatically generated with medium confidenc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812617" cy="2811443"/>
                    </a:xfrm>
                    <a:prstGeom prst="rect">
                      <a:avLst/>
                    </a:prstGeom>
                  </pic:spPr>
                </pic:pic>
              </a:graphicData>
            </a:graphic>
          </wp:inline>
        </w:drawing>
      </w:r>
    </w:p>
    <w:p w14:paraId="276098FD" w14:textId="37EEC75A" w:rsidR="00F7573E" w:rsidRPr="00280F56" w:rsidRDefault="00F7573E" w:rsidP="00352A0E">
      <w:pPr>
        <w:pStyle w:val="Caption"/>
      </w:pPr>
      <w:bookmarkStart w:id="175" w:name="_Toc146551672"/>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4</w:t>
      </w:r>
      <w:r w:rsidR="00D75431">
        <w:fldChar w:fldCharType="end"/>
      </w:r>
      <w:r w:rsidRPr="00280F56">
        <w:t xml:space="preserve"> Initial Neural Network Performance plot with 20 layers</w:t>
      </w:r>
      <w:bookmarkEnd w:id="174"/>
      <w:bookmarkEnd w:id="175"/>
    </w:p>
    <w:p w14:paraId="2EC4D38C" w14:textId="77777777" w:rsidR="00896FCF" w:rsidRDefault="00F7573E" w:rsidP="00896FCF">
      <w:pPr>
        <w:pStyle w:val="BodyText"/>
      </w:pPr>
      <w:bookmarkStart w:id="176" w:name="_Toc146547332"/>
      <w:r w:rsidRPr="00280F56">
        <w:rPr>
          <w:noProof/>
        </w:rPr>
        <w:drawing>
          <wp:inline distT="0" distB="0" distL="0" distR="0" wp14:anchorId="0E8C0A74" wp14:editId="52794145">
            <wp:extent cx="3795703" cy="2795204"/>
            <wp:effectExtent l="0" t="0" r="0" b="5715"/>
            <wp:docPr id="462696356" name="Picture 17"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96356" name="Picture 17" descr="A graph of a bar graph&#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807768" cy="2804089"/>
                    </a:xfrm>
                    <a:prstGeom prst="rect">
                      <a:avLst/>
                    </a:prstGeom>
                  </pic:spPr>
                </pic:pic>
              </a:graphicData>
            </a:graphic>
          </wp:inline>
        </w:drawing>
      </w:r>
    </w:p>
    <w:p w14:paraId="0A1E5C57" w14:textId="56E2B8A4" w:rsidR="00F7573E" w:rsidRDefault="00F7573E" w:rsidP="00352A0E">
      <w:pPr>
        <w:pStyle w:val="Caption"/>
      </w:pPr>
      <w:bookmarkStart w:id="177" w:name="_Toc146551673"/>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5</w:t>
      </w:r>
      <w:r w:rsidR="00D75431">
        <w:fldChar w:fldCharType="end"/>
      </w:r>
      <w:r w:rsidRPr="00280F56">
        <w:t xml:space="preserve"> Initial Neural Network Error Histogram plot with 20 layers</w:t>
      </w:r>
      <w:bookmarkEnd w:id="176"/>
      <w:bookmarkEnd w:id="177"/>
    </w:p>
    <w:p w14:paraId="68CB3C3E" w14:textId="77777777" w:rsidR="00C17AD5" w:rsidRDefault="00F7573E" w:rsidP="00896FCF">
      <w:pPr>
        <w:pStyle w:val="BodyText"/>
      </w:pPr>
      <w:bookmarkStart w:id="178" w:name="_Toc146547333"/>
      <w:r w:rsidRPr="00280F56">
        <w:rPr>
          <w:noProof/>
        </w:rPr>
        <w:lastRenderedPageBreak/>
        <w:drawing>
          <wp:inline distT="0" distB="0" distL="0" distR="0" wp14:anchorId="417C60DB" wp14:editId="01397BFE">
            <wp:extent cx="3803231" cy="3146229"/>
            <wp:effectExtent l="0" t="0" r="6985" b="0"/>
            <wp:docPr id="291149741"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149741" name="Picture 18" descr="A screenshot of a graph&#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824753" cy="3164033"/>
                    </a:xfrm>
                    <a:prstGeom prst="rect">
                      <a:avLst/>
                    </a:prstGeom>
                  </pic:spPr>
                </pic:pic>
              </a:graphicData>
            </a:graphic>
          </wp:inline>
        </w:drawing>
      </w:r>
    </w:p>
    <w:p w14:paraId="2016604A" w14:textId="5B6E379C" w:rsidR="00F7573E" w:rsidRDefault="00F7573E" w:rsidP="00352A0E">
      <w:pPr>
        <w:pStyle w:val="Caption"/>
      </w:pPr>
      <w:bookmarkStart w:id="179" w:name="_Toc146551674"/>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6</w:t>
      </w:r>
      <w:r w:rsidR="00D75431">
        <w:fldChar w:fldCharType="end"/>
      </w:r>
      <w:r w:rsidRPr="00280F56">
        <w:t xml:space="preserve"> Initial Neural Network Regression plot with 20 layers</w:t>
      </w:r>
      <w:bookmarkEnd w:id="178"/>
      <w:bookmarkEnd w:id="179"/>
    </w:p>
    <w:p w14:paraId="0A4AC5ED" w14:textId="77777777" w:rsidR="00C17AD5" w:rsidRDefault="00F7573E" w:rsidP="00C17AD5">
      <w:pPr>
        <w:pStyle w:val="BodyText"/>
      </w:pPr>
      <w:r w:rsidRPr="00280F56">
        <w:br/>
      </w:r>
      <w:bookmarkStart w:id="180" w:name="_Toc146547334"/>
      <w:r w:rsidRPr="00280F56">
        <w:rPr>
          <w:noProof/>
        </w:rPr>
        <w:drawing>
          <wp:inline distT="0" distB="0" distL="0" distR="0" wp14:anchorId="4F1D6743" wp14:editId="698728EA">
            <wp:extent cx="3810438" cy="2751867"/>
            <wp:effectExtent l="0" t="0" r="0" b="0"/>
            <wp:docPr id="1211447070" name="Picture 1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447070" name="Picture 19" descr="A graph of a graph&#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828309" cy="2764773"/>
                    </a:xfrm>
                    <a:prstGeom prst="rect">
                      <a:avLst/>
                    </a:prstGeom>
                  </pic:spPr>
                </pic:pic>
              </a:graphicData>
            </a:graphic>
          </wp:inline>
        </w:drawing>
      </w:r>
    </w:p>
    <w:p w14:paraId="6D562F9B" w14:textId="1D97842B" w:rsidR="00F7573E" w:rsidRDefault="00F7573E" w:rsidP="00352A0E">
      <w:pPr>
        <w:pStyle w:val="Caption"/>
      </w:pPr>
      <w:bookmarkStart w:id="181" w:name="_Toc146551675"/>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7</w:t>
      </w:r>
      <w:r w:rsidR="00D75431">
        <w:fldChar w:fldCharType="end"/>
      </w:r>
      <w:r w:rsidRPr="00280F56">
        <w:t xml:space="preserve"> Initial Neural Network Training State plot with 20 layers</w:t>
      </w:r>
      <w:bookmarkEnd w:id="180"/>
      <w:bookmarkEnd w:id="181"/>
    </w:p>
    <w:p w14:paraId="1FCF38D1" w14:textId="13EE46EA" w:rsidR="009F0794" w:rsidRDefault="008C13AC" w:rsidP="00203764">
      <w:pPr>
        <w:pStyle w:val="BodyText"/>
        <w:rPr>
          <w:rStyle w:val="CaptionChar"/>
        </w:rPr>
      </w:pPr>
      <w:bookmarkStart w:id="182" w:name="_Toc146547335"/>
      <w:r w:rsidRPr="0099441D">
        <w:t xml:space="preserve">The MSE values of around 0.19 are </w:t>
      </w:r>
      <w:r w:rsidR="007A7126" w:rsidRPr="0099441D">
        <w:t xml:space="preserve">fair </w:t>
      </w:r>
      <w:r w:rsidRPr="0099441D">
        <w:t>results but the R values of around 0.6 are not desirable.</w:t>
      </w:r>
      <w:r w:rsidRPr="0099441D">
        <w:br/>
        <w:t xml:space="preserve">Doubling the hidden layers did not appreciably improve the values indicating that the model itself </w:t>
      </w:r>
      <w:r w:rsidR="007A7126" w:rsidRPr="0099441D">
        <w:t xml:space="preserve">and/or the data </w:t>
      </w:r>
      <w:r w:rsidRPr="0099441D">
        <w:t>is likely to be the constraint.</w:t>
      </w:r>
      <w:r w:rsidR="00E41655" w:rsidRPr="0099441D">
        <w:t xml:space="preserve"> This was verified by increasing the number of layers to 100 – the error and R values did not appreciably move.</w:t>
      </w:r>
      <w:r w:rsidRPr="0099441D">
        <w:br/>
      </w:r>
      <w:r w:rsidR="00E41655" w:rsidRPr="0099441D">
        <w:t>The MSE value gives the average of the s</w:t>
      </w:r>
      <w:r w:rsidR="007A7126" w:rsidRPr="0099441D">
        <w:t xml:space="preserve">quare value of </w:t>
      </w:r>
      <w:r w:rsidR="00E41655" w:rsidRPr="0099441D">
        <w:t xml:space="preserve">"error” values where errors are the difference between the model’s predicted outputs and the actual outputs. </w:t>
      </w:r>
      <w:r w:rsidR="007A7126" w:rsidRPr="0099441D">
        <w:t>MSE is a measure of overall accuracy of the model predictions.</w:t>
      </w:r>
      <w:r w:rsidR="002C402A">
        <w:t xml:space="preserve"> The Pearson coefficient,</w:t>
      </w:r>
      <w:r w:rsidR="007A7126" w:rsidRPr="0099441D">
        <w:t xml:space="preserve"> </w:t>
      </w:r>
      <w:r w:rsidR="00E41655" w:rsidRPr="0099441D">
        <w:t>R</w:t>
      </w:r>
      <w:r w:rsidR="002C402A">
        <w:t>,</w:t>
      </w:r>
      <w:r w:rsidR="00E41655" w:rsidRPr="0099441D">
        <w:t xml:space="preserve"> is a measure of </w:t>
      </w:r>
      <w:r w:rsidR="007A7126" w:rsidRPr="0099441D">
        <w:t xml:space="preserve">variance between the expected results and the input data within a given model. Ideally, MSE should be 0 and </w:t>
      </w:r>
      <w:r w:rsidR="007A7126" w:rsidRPr="0099441D">
        <w:lastRenderedPageBreak/>
        <w:t>R should be 1. With relatively low MSE values of around 0.19 and low R values (0.6), the model is providing good predictive accuracy on individual data points but is not understanding the relationships well.</w:t>
      </w:r>
      <w:r w:rsidR="007A7126" w:rsidRPr="0099441D">
        <w:br/>
        <w:t>This could result from underfitting</w:t>
      </w:r>
      <w:r w:rsidR="002C402A">
        <w:t xml:space="preserve"> the data</w:t>
      </w:r>
      <w:r w:rsidR="007A7126" w:rsidRPr="0099441D">
        <w:t xml:space="preserve"> or </w:t>
      </w:r>
      <w:r w:rsidR="002C402A">
        <w:t xml:space="preserve">the model might be </w:t>
      </w:r>
      <w:r w:rsidR="007A7126" w:rsidRPr="0099441D">
        <w:t>missing other important data.</w:t>
      </w:r>
      <w:r w:rsidR="00EE5321" w:rsidRPr="0099441D">
        <w:t xml:space="preserve"> </w:t>
      </w:r>
      <w:r w:rsidR="000921E4" w:rsidRPr="0099441D">
        <w:t xml:space="preserve">The camera </w:t>
      </w:r>
      <w:r w:rsidR="00C97540" w:rsidRPr="0099441D">
        <w:t>IMU</w:t>
      </w:r>
      <w:r w:rsidR="000921E4" w:rsidRPr="0099441D">
        <w:t xml:space="preserve"> dataset has only 5000 values, of which a few are zero</w:t>
      </w:r>
      <w:r w:rsidR="002C402A">
        <w:t xml:space="preserve"> values</w:t>
      </w:r>
      <w:r w:rsidR="000921E4" w:rsidRPr="0099441D">
        <w:t xml:space="preserve"> so underfitting is a distinct possibility. </w:t>
      </w:r>
      <w:r w:rsidR="00EE5321" w:rsidRPr="0099441D">
        <w:t xml:space="preserve">It is </w:t>
      </w:r>
      <w:r w:rsidR="009F0794" w:rsidRPr="0099441D">
        <w:t xml:space="preserve">also likely </w:t>
      </w:r>
      <w:r w:rsidR="00EE5321" w:rsidRPr="0099441D">
        <w:t xml:space="preserve">that the approximations used to align the </w:t>
      </w:r>
      <w:r w:rsidR="00C97540" w:rsidRPr="0099441D">
        <w:t>IMU</w:t>
      </w:r>
      <w:r w:rsidR="00EE5321" w:rsidRPr="0099441D">
        <w:t xml:space="preserve"> data to the robot data create</w:t>
      </w:r>
      <w:r w:rsidR="002C402A">
        <w:t>s</w:t>
      </w:r>
      <w:r w:rsidR="00EE5321" w:rsidRPr="0099441D">
        <w:t xml:space="preserve"> issues when the datasets are longer, as is the case with this experiment.</w:t>
      </w:r>
      <w:r w:rsidR="007A7126" w:rsidRPr="0099441D">
        <w:br/>
      </w:r>
      <w:r w:rsidR="000921E4" w:rsidRPr="0099441D">
        <w:t xml:space="preserve">To test long-term alignment, a graph was produced of all filter output and related robot arm </w:t>
      </w:r>
      <w:proofErr w:type="gramStart"/>
      <w:r w:rsidR="000921E4" w:rsidRPr="0099441D">
        <w:t>data</w:t>
      </w:r>
      <w:bookmarkEnd w:id="182"/>
      <w:proofErr w:type="gramEnd"/>
    </w:p>
    <w:p w14:paraId="1B5027D5" w14:textId="087330EA" w:rsidR="00896FCF" w:rsidRDefault="002030A1" w:rsidP="00352A0E">
      <w:pPr>
        <w:pStyle w:val="Caption"/>
      </w:pPr>
      <w:bookmarkStart w:id="183" w:name="_Toc146546630"/>
      <w:bookmarkStart w:id="184" w:name="_Toc146547341"/>
      <w:r w:rsidRPr="00896FCF">
        <w:rPr>
          <w:rStyle w:val="BodyTextChar"/>
        </w:rPr>
        <w:br/>
      </w:r>
      <w:r w:rsidR="002C0374">
        <w:rPr>
          <w:rStyle w:val="BodyTextChar"/>
        </w:rPr>
        <w:t xml:space="preserve">Applying </w:t>
      </w:r>
      <w:r w:rsidRPr="00896FCF">
        <w:rPr>
          <w:rStyle w:val="BodyTextChar"/>
        </w:rPr>
        <w:t xml:space="preserve">the same Neural network model as before on the “optimised” aligned data produced the results </w:t>
      </w:r>
      <w:r w:rsidR="00286A9C" w:rsidRPr="00896FCF">
        <w:rPr>
          <w:rStyle w:val="BodyTextChar"/>
        </w:rPr>
        <w:t xml:space="preserve">outlined </w:t>
      </w:r>
      <w:r w:rsidRPr="00896FCF">
        <w:rPr>
          <w:rStyle w:val="BodyTextChar"/>
        </w:rPr>
        <w:t>in Table</w:t>
      </w:r>
      <w:r w:rsidR="00C7118D" w:rsidRPr="00896FCF">
        <w:rPr>
          <w:rStyle w:val="BodyTextChar"/>
        </w:rPr>
        <w:t>s 4.10 and 4.11</w:t>
      </w:r>
      <w:r w:rsidRPr="00896FCF">
        <w:rPr>
          <w:rStyle w:val="BodyTextChar"/>
        </w:rPr>
        <w:t xml:space="preserve"> and Figures 4.</w:t>
      </w:r>
      <w:r w:rsidR="00C7118D" w:rsidRPr="00896FCF">
        <w:rPr>
          <w:rStyle w:val="BodyTextChar"/>
        </w:rPr>
        <w:t xml:space="preserve">35 to 4.38. This is a considerable improvement over the previous </w:t>
      </w:r>
      <w:r w:rsidR="00286A9C" w:rsidRPr="00896FCF">
        <w:rPr>
          <w:rStyle w:val="BodyTextChar"/>
        </w:rPr>
        <w:t xml:space="preserve">non-optimised </w:t>
      </w:r>
      <w:r w:rsidR="00C7118D" w:rsidRPr="00896FCF">
        <w:rPr>
          <w:rStyle w:val="BodyTextChar"/>
        </w:rPr>
        <w:t>results, and shows an acceptable performance level in both MSE and R values.</w:t>
      </w:r>
      <w:r w:rsidR="00C7118D" w:rsidRPr="00280F56" w:rsidDel="00C7118D">
        <w:t xml:space="preserve"> </w:t>
      </w:r>
      <w:r w:rsidR="003D525A">
        <w:t>Note that these results include the timing variances discussed above.</w:t>
      </w:r>
    </w:p>
    <w:p w14:paraId="3701541B" w14:textId="5766A9E6" w:rsidR="002B384B" w:rsidRPr="00280F56" w:rsidRDefault="002030A1" w:rsidP="00352A0E">
      <w:pPr>
        <w:pStyle w:val="Caption"/>
      </w:pPr>
      <w:r w:rsidRPr="00280F56">
        <w:br/>
      </w:r>
      <w:bookmarkStart w:id="185" w:name="_Toc146720826"/>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0</w:t>
      </w:r>
      <w:r w:rsidR="001D6978">
        <w:fldChar w:fldCharType="end"/>
      </w:r>
      <w:r w:rsidRPr="00280F56">
        <w:t xml:space="preserve"> Neural Network training </w:t>
      </w:r>
      <w:r w:rsidR="00724C2F" w:rsidRPr="00280F56">
        <w:t>progress</w:t>
      </w:r>
      <w:r w:rsidRPr="00280F56">
        <w:t xml:space="preserve"> </w:t>
      </w:r>
      <w:r w:rsidR="00E729BB">
        <w:t xml:space="preserve">on Camera IMU </w:t>
      </w:r>
      <w:r w:rsidRPr="00280F56">
        <w:t>after optimised alignment</w:t>
      </w:r>
      <w:bookmarkEnd w:id="183"/>
      <w:bookmarkEnd w:id="184"/>
      <w:bookmarkEnd w:id="185"/>
    </w:p>
    <w:tbl>
      <w:tblPr>
        <w:tblStyle w:val="TableGrid"/>
        <w:tblW w:w="0" w:type="auto"/>
        <w:tblLook w:val="04A0" w:firstRow="1" w:lastRow="0" w:firstColumn="1" w:lastColumn="0" w:noHBand="0" w:noVBand="1"/>
      </w:tblPr>
      <w:tblGrid>
        <w:gridCol w:w="2265"/>
        <w:gridCol w:w="2265"/>
        <w:gridCol w:w="2265"/>
        <w:gridCol w:w="2266"/>
      </w:tblGrid>
      <w:tr w:rsidR="002030A1" w:rsidRPr="00280F56" w14:paraId="6026DC23" w14:textId="77777777" w:rsidTr="002030A1">
        <w:tc>
          <w:tcPr>
            <w:tcW w:w="2265" w:type="dxa"/>
          </w:tcPr>
          <w:p w14:paraId="13A9CA29" w14:textId="49C50A25" w:rsidR="002030A1" w:rsidRPr="00280F56" w:rsidRDefault="002030A1" w:rsidP="00724C2F">
            <w:pPr>
              <w:jc w:val="center"/>
            </w:pPr>
            <w:r w:rsidRPr="00280F56">
              <w:t>Unit</w:t>
            </w:r>
          </w:p>
        </w:tc>
        <w:tc>
          <w:tcPr>
            <w:tcW w:w="2265" w:type="dxa"/>
          </w:tcPr>
          <w:p w14:paraId="73BD53D8" w14:textId="775DFB4D" w:rsidR="002030A1" w:rsidRPr="00280F56" w:rsidRDefault="002030A1" w:rsidP="00724C2F">
            <w:pPr>
              <w:jc w:val="center"/>
            </w:pPr>
            <w:r w:rsidRPr="00280F56">
              <w:t>Initial Value</w:t>
            </w:r>
          </w:p>
        </w:tc>
        <w:tc>
          <w:tcPr>
            <w:tcW w:w="2265" w:type="dxa"/>
          </w:tcPr>
          <w:p w14:paraId="41467437" w14:textId="01483304" w:rsidR="002030A1" w:rsidRPr="00280F56" w:rsidRDefault="002030A1" w:rsidP="00724C2F">
            <w:pPr>
              <w:jc w:val="center"/>
            </w:pPr>
            <w:r w:rsidRPr="00280F56">
              <w:t>Stopped Value</w:t>
            </w:r>
          </w:p>
        </w:tc>
        <w:tc>
          <w:tcPr>
            <w:tcW w:w="2266" w:type="dxa"/>
          </w:tcPr>
          <w:p w14:paraId="46E52770" w14:textId="73122533" w:rsidR="002030A1" w:rsidRPr="00280F56" w:rsidRDefault="002030A1" w:rsidP="00724C2F">
            <w:pPr>
              <w:jc w:val="center"/>
            </w:pPr>
            <w:r w:rsidRPr="00280F56">
              <w:t>Target Value</w:t>
            </w:r>
          </w:p>
        </w:tc>
      </w:tr>
      <w:tr w:rsidR="002030A1" w:rsidRPr="00280F56" w14:paraId="7EE1359C" w14:textId="77777777" w:rsidTr="002030A1">
        <w:tc>
          <w:tcPr>
            <w:tcW w:w="2265" w:type="dxa"/>
          </w:tcPr>
          <w:p w14:paraId="4DD80C7F" w14:textId="41C18BB3" w:rsidR="002030A1" w:rsidRPr="00280F56" w:rsidRDefault="002030A1" w:rsidP="00724C2F">
            <w:pPr>
              <w:jc w:val="center"/>
            </w:pPr>
            <w:r w:rsidRPr="00280F56">
              <w:t>Epoch</w:t>
            </w:r>
          </w:p>
        </w:tc>
        <w:tc>
          <w:tcPr>
            <w:tcW w:w="2265" w:type="dxa"/>
          </w:tcPr>
          <w:p w14:paraId="74643F8C" w14:textId="23D18E58" w:rsidR="002030A1" w:rsidRPr="00280F56" w:rsidRDefault="002030A1" w:rsidP="00724C2F">
            <w:pPr>
              <w:jc w:val="center"/>
            </w:pPr>
            <w:r w:rsidRPr="00280F56">
              <w:t>0</w:t>
            </w:r>
          </w:p>
        </w:tc>
        <w:tc>
          <w:tcPr>
            <w:tcW w:w="2265" w:type="dxa"/>
          </w:tcPr>
          <w:p w14:paraId="44E6CEC7" w14:textId="6A6C47BB" w:rsidR="002030A1" w:rsidRPr="00280F56" w:rsidRDefault="002030A1" w:rsidP="00724C2F">
            <w:pPr>
              <w:jc w:val="center"/>
            </w:pPr>
            <w:r w:rsidRPr="00280F56">
              <w:t>19</w:t>
            </w:r>
          </w:p>
        </w:tc>
        <w:tc>
          <w:tcPr>
            <w:tcW w:w="2266" w:type="dxa"/>
          </w:tcPr>
          <w:p w14:paraId="659777F1" w14:textId="09E3C6D4" w:rsidR="002030A1" w:rsidRPr="00280F56" w:rsidRDefault="002030A1" w:rsidP="00724C2F">
            <w:pPr>
              <w:jc w:val="center"/>
            </w:pPr>
            <w:r w:rsidRPr="00280F56">
              <w:t>1000</w:t>
            </w:r>
          </w:p>
        </w:tc>
      </w:tr>
      <w:tr w:rsidR="002030A1" w:rsidRPr="00280F56" w14:paraId="054A98C4" w14:textId="77777777" w:rsidTr="002030A1">
        <w:tc>
          <w:tcPr>
            <w:tcW w:w="2265" w:type="dxa"/>
          </w:tcPr>
          <w:p w14:paraId="20D29271" w14:textId="110F4F3C" w:rsidR="002030A1" w:rsidRPr="00280F56" w:rsidRDefault="002030A1" w:rsidP="00724C2F">
            <w:pPr>
              <w:jc w:val="center"/>
            </w:pPr>
            <w:r w:rsidRPr="00280F56">
              <w:t>Elapsed Time</w:t>
            </w:r>
          </w:p>
        </w:tc>
        <w:tc>
          <w:tcPr>
            <w:tcW w:w="2265" w:type="dxa"/>
          </w:tcPr>
          <w:p w14:paraId="4948BAC3" w14:textId="13115C5C" w:rsidR="002030A1" w:rsidRPr="00280F56" w:rsidRDefault="00C7118D" w:rsidP="00724C2F">
            <w:pPr>
              <w:jc w:val="center"/>
            </w:pPr>
            <w:r w:rsidRPr="00280F56">
              <w:t>-</w:t>
            </w:r>
          </w:p>
        </w:tc>
        <w:tc>
          <w:tcPr>
            <w:tcW w:w="2265" w:type="dxa"/>
          </w:tcPr>
          <w:p w14:paraId="0631B026" w14:textId="5BF0BAB0" w:rsidR="002030A1" w:rsidRPr="00280F56" w:rsidRDefault="00C7118D" w:rsidP="00724C2F">
            <w:pPr>
              <w:jc w:val="center"/>
            </w:pPr>
            <w:r w:rsidRPr="00280F56">
              <w:t>00:00:01</w:t>
            </w:r>
          </w:p>
        </w:tc>
        <w:tc>
          <w:tcPr>
            <w:tcW w:w="2266" w:type="dxa"/>
          </w:tcPr>
          <w:p w14:paraId="3B3F4519" w14:textId="5B431A70" w:rsidR="002030A1" w:rsidRPr="00280F56" w:rsidRDefault="00C7118D" w:rsidP="00724C2F">
            <w:pPr>
              <w:jc w:val="center"/>
            </w:pPr>
            <w:r w:rsidRPr="00280F56">
              <w:t>-</w:t>
            </w:r>
          </w:p>
        </w:tc>
      </w:tr>
      <w:tr w:rsidR="00C7118D" w:rsidRPr="00280F56" w14:paraId="36C87EF0" w14:textId="77777777" w:rsidTr="002030A1">
        <w:tc>
          <w:tcPr>
            <w:tcW w:w="2265" w:type="dxa"/>
          </w:tcPr>
          <w:p w14:paraId="0B59FE1A" w14:textId="2266C06C" w:rsidR="00C7118D" w:rsidRPr="00280F56" w:rsidRDefault="00C7118D" w:rsidP="00724C2F">
            <w:pPr>
              <w:jc w:val="center"/>
            </w:pPr>
            <w:r w:rsidRPr="00280F56">
              <w:t>Performance</w:t>
            </w:r>
          </w:p>
        </w:tc>
        <w:tc>
          <w:tcPr>
            <w:tcW w:w="2265" w:type="dxa"/>
          </w:tcPr>
          <w:p w14:paraId="1675E3F2" w14:textId="33A90885" w:rsidR="00C7118D" w:rsidRPr="00280F56" w:rsidRDefault="00C7118D" w:rsidP="00724C2F">
            <w:pPr>
              <w:jc w:val="center"/>
            </w:pPr>
            <w:r w:rsidRPr="00280F56">
              <w:t>1.28</w:t>
            </w:r>
          </w:p>
        </w:tc>
        <w:tc>
          <w:tcPr>
            <w:tcW w:w="2265" w:type="dxa"/>
          </w:tcPr>
          <w:p w14:paraId="43B683BC" w14:textId="668BE3A6" w:rsidR="00C7118D" w:rsidRPr="00280F56" w:rsidRDefault="00C7118D" w:rsidP="00724C2F">
            <w:pPr>
              <w:jc w:val="center"/>
            </w:pPr>
            <w:r w:rsidRPr="00280F56">
              <w:t>0.0438</w:t>
            </w:r>
          </w:p>
        </w:tc>
        <w:tc>
          <w:tcPr>
            <w:tcW w:w="2266" w:type="dxa"/>
          </w:tcPr>
          <w:p w14:paraId="4BE8A32B" w14:textId="7B3A7A33" w:rsidR="00C7118D" w:rsidRPr="00280F56" w:rsidRDefault="00C7118D" w:rsidP="00724C2F">
            <w:pPr>
              <w:jc w:val="center"/>
            </w:pPr>
            <w:r w:rsidRPr="00280F56">
              <w:t>0</w:t>
            </w:r>
          </w:p>
        </w:tc>
      </w:tr>
      <w:tr w:rsidR="00C7118D" w:rsidRPr="00280F56" w14:paraId="4EF3D178" w14:textId="77777777" w:rsidTr="002030A1">
        <w:tc>
          <w:tcPr>
            <w:tcW w:w="2265" w:type="dxa"/>
          </w:tcPr>
          <w:p w14:paraId="0068108A" w14:textId="38CF3AC6" w:rsidR="00C7118D" w:rsidRPr="00280F56" w:rsidRDefault="00C7118D" w:rsidP="00724C2F">
            <w:pPr>
              <w:jc w:val="center"/>
            </w:pPr>
            <w:r w:rsidRPr="00280F56">
              <w:t>Gradient</w:t>
            </w:r>
          </w:p>
        </w:tc>
        <w:tc>
          <w:tcPr>
            <w:tcW w:w="2265" w:type="dxa"/>
          </w:tcPr>
          <w:p w14:paraId="334F283E" w14:textId="0A112B34" w:rsidR="00C7118D" w:rsidRPr="00280F56" w:rsidRDefault="00C7118D" w:rsidP="00724C2F">
            <w:pPr>
              <w:jc w:val="center"/>
            </w:pPr>
            <w:r w:rsidRPr="00280F56">
              <w:t>2.61</w:t>
            </w:r>
          </w:p>
        </w:tc>
        <w:tc>
          <w:tcPr>
            <w:tcW w:w="2265" w:type="dxa"/>
          </w:tcPr>
          <w:p w14:paraId="7EC7AF82" w14:textId="4CAAC4A9" w:rsidR="00C7118D" w:rsidRPr="00280F56" w:rsidRDefault="00C7118D" w:rsidP="00724C2F">
            <w:pPr>
              <w:jc w:val="center"/>
            </w:pPr>
            <w:r w:rsidRPr="00280F56">
              <w:t>0.00683</w:t>
            </w:r>
          </w:p>
        </w:tc>
        <w:tc>
          <w:tcPr>
            <w:tcW w:w="2266" w:type="dxa"/>
          </w:tcPr>
          <w:p w14:paraId="4DA50669" w14:textId="51C95ED0" w:rsidR="00C7118D" w:rsidRPr="00280F56" w:rsidRDefault="00C7118D" w:rsidP="00724C2F">
            <w:pPr>
              <w:jc w:val="center"/>
            </w:pPr>
            <w:r w:rsidRPr="00280F56">
              <w:t>1e-07</w:t>
            </w:r>
          </w:p>
        </w:tc>
      </w:tr>
      <w:tr w:rsidR="00C7118D" w:rsidRPr="00280F56" w14:paraId="6C2149D6" w14:textId="77777777" w:rsidTr="002030A1">
        <w:tc>
          <w:tcPr>
            <w:tcW w:w="2265" w:type="dxa"/>
          </w:tcPr>
          <w:p w14:paraId="560649E6" w14:textId="12ABFFC6" w:rsidR="00C7118D" w:rsidRPr="00280F56" w:rsidRDefault="00C7118D" w:rsidP="00724C2F">
            <w:pPr>
              <w:jc w:val="center"/>
            </w:pPr>
            <w:r w:rsidRPr="00280F56">
              <w:t>Mu</w:t>
            </w:r>
          </w:p>
        </w:tc>
        <w:tc>
          <w:tcPr>
            <w:tcW w:w="2265" w:type="dxa"/>
          </w:tcPr>
          <w:p w14:paraId="4A4DD2CC" w14:textId="146103D4" w:rsidR="00C7118D" w:rsidRPr="00280F56" w:rsidRDefault="00C7118D" w:rsidP="00724C2F">
            <w:pPr>
              <w:jc w:val="center"/>
            </w:pPr>
            <w:r w:rsidRPr="00280F56">
              <w:t>0.001</w:t>
            </w:r>
          </w:p>
        </w:tc>
        <w:tc>
          <w:tcPr>
            <w:tcW w:w="2265" w:type="dxa"/>
          </w:tcPr>
          <w:p w14:paraId="269CB893" w14:textId="09DB080A" w:rsidR="00C7118D" w:rsidRPr="00280F56" w:rsidRDefault="00C7118D" w:rsidP="00724C2F">
            <w:pPr>
              <w:jc w:val="center"/>
            </w:pPr>
            <w:r w:rsidRPr="00280F56">
              <w:t>1e-05</w:t>
            </w:r>
          </w:p>
        </w:tc>
        <w:tc>
          <w:tcPr>
            <w:tcW w:w="2266" w:type="dxa"/>
          </w:tcPr>
          <w:p w14:paraId="6561986C" w14:textId="29A0F41C" w:rsidR="00C7118D" w:rsidRPr="00280F56" w:rsidRDefault="00C7118D" w:rsidP="00724C2F">
            <w:pPr>
              <w:jc w:val="center"/>
            </w:pPr>
            <w:r w:rsidRPr="00280F56">
              <w:t>1e+10</w:t>
            </w:r>
          </w:p>
        </w:tc>
      </w:tr>
      <w:tr w:rsidR="00C7118D" w:rsidRPr="00280F56" w14:paraId="670100FD" w14:textId="77777777" w:rsidTr="002030A1">
        <w:tc>
          <w:tcPr>
            <w:tcW w:w="2265" w:type="dxa"/>
          </w:tcPr>
          <w:p w14:paraId="3C52A3D5" w14:textId="31722CEF" w:rsidR="00C7118D" w:rsidRPr="00280F56" w:rsidRDefault="00C7118D" w:rsidP="00724C2F">
            <w:pPr>
              <w:jc w:val="center"/>
            </w:pPr>
            <w:r w:rsidRPr="00280F56">
              <w:t>Validation checks</w:t>
            </w:r>
          </w:p>
        </w:tc>
        <w:tc>
          <w:tcPr>
            <w:tcW w:w="2265" w:type="dxa"/>
          </w:tcPr>
          <w:p w14:paraId="4963F95F" w14:textId="148C375B" w:rsidR="00C7118D" w:rsidRPr="00280F56" w:rsidRDefault="00C7118D" w:rsidP="00724C2F">
            <w:pPr>
              <w:jc w:val="center"/>
            </w:pPr>
            <w:r w:rsidRPr="00280F56">
              <w:t>0</w:t>
            </w:r>
          </w:p>
        </w:tc>
        <w:tc>
          <w:tcPr>
            <w:tcW w:w="2265" w:type="dxa"/>
          </w:tcPr>
          <w:p w14:paraId="1B6286EF" w14:textId="57D89277" w:rsidR="00C7118D" w:rsidRPr="00280F56" w:rsidRDefault="00C7118D" w:rsidP="00724C2F">
            <w:pPr>
              <w:jc w:val="center"/>
            </w:pPr>
            <w:r w:rsidRPr="00280F56">
              <w:t>6</w:t>
            </w:r>
          </w:p>
        </w:tc>
        <w:tc>
          <w:tcPr>
            <w:tcW w:w="2266" w:type="dxa"/>
          </w:tcPr>
          <w:p w14:paraId="2DDF3500" w14:textId="0202FE73" w:rsidR="00C7118D" w:rsidRPr="00280F56" w:rsidRDefault="00C7118D" w:rsidP="00724C2F">
            <w:pPr>
              <w:jc w:val="center"/>
            </w:pPr>
            <w:r w:rsidRPr="00280F56">
              <w:t>6</w:t>
            </w:r>
          </w:p>
        </w:tc>
      </w:tr>
    </w:tbl>
    <w:p w14:paraId="06ECED02" w14:textId="439A7B09" w:rsidR="00C7118D" w:rsidRPr="00280F56" w:rsidRDefault="00C7118D" w:rsidP="00352A0E">
      <w:pPr>
        <w:pStyle w:val="Caption"/>
      </w:pPr>
      <w:r w:rsidRPr="00280F56">
        <w:br/>
      </w:r>
      <w:bookmarkStart w:id="186" w:name="_Toc146546631"/>
      <w:bookmarkStart w:id="187" w:name="_Toc146547342"/>
      <w:bookmarkStart w:id="188" w:name="_Toc146720827"/>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1</w:t>
      </w:r>
      <w:r w:rsidR="001D6978">
        <w:fldChar w:fldCharType="end"/>
      </w:r>
      <w:r w:rsidRPr="00280F56">
        <w:t xml:space="preserve"> Training results of Neural Network after optimised alignment.</w:t>
      </w:r>
      <w:bookmarkEnd w:id="186"/>
      <w:bookmarkEnd w:id="187"/>
      <w:bookmarkEnd w:id="188"/>
    </w:p>
    <w:tbl>
      <w:tblPr>
        <w:tblStyle w:val="TableGrid"/>
        <w:tblW w:w="0" w:type="auto"/>
        <w:tblLook w:val="04A0" w:firstRow="1" w:lastRow="0" w:firstColumn="1" w:lastColumn="0" w:noHBand="0" w:noVBand="1"/>
      </w:tblPr>
      <w:tblGrid>
        <w:gridCol w:w="2265"/>
        <w:gridCol w:w="2265"/>
        <w:gridCol w:w="2265"/>
        <w:gridCol w:w="2266"/>
      </w:tblGrid>
      <w:tr w:rsidR="00C7118D" w:rsidRPr="00280F56" w14:paraId="0089CAEB" w14:textId="77777777" w:rsidTr="00C7118D">
        <w:tc>
          <w:tcPr>
            <w:tcW w:w="2265" w:type="dxa"/>
          </w:tcPr>
          <w:p w14:paraId="0179F20F" w14:textId="77777777" w:rsidR="00C7118D" w:rsidRPr="00280F56" w:rsidRDefault="00C7118D" w:rsidP="00724C2F"/>
        </w:tc>
        <w:tc>
          <w:tcPr>
            <w:tcW w:w="2265" w:type="dxa"/>
          </w:tcPr>
          <w:p w14:paraId="3E47C925" w14:textId="72A85704" w:rsidR="00C7118D" w:rsidRPr="00280F56" w:rsidRDefault="00C7118D" w:rsidP="00724C2F">
            <w:r w:rsidRPr="00280F56">
              <w:t>Observations</w:t>
            </w:r>
          </w:p>
        </w:tc>
        <w:tc>
          <w:tcPr>
            <w:tcW w:w="2265" w:type="dxa"/>
          </w:tcPr>
          <w:p w14:paraId="62FC63E9" w14:textId="06AF91C4" w:rsidR="00C7118D" w:rsidRPr="00280F56" w:rsidRDefault="00C7118D" w:rsidP="00724C2F">
            <w:r w:rsidRPr="00280F56">
              <w:t>MSE</w:t>
            </w:r>
          </w:p>
        </w:tc>
        <w:tc>
          <w:tcPr>
            <w:tcW w:w="2266" w:type="dxa"/>
          </w:tcPr>
          <w:p w14:paraId="0791D44A" w14:textId="14B9AE0C" w:rsidR="00C7118D" w:rsidRPr="00280F56" w:rsidRDefault="00C7118D" w:rsidP="00724C2F">
            <w:r w:rsidRPr="00280F56">
              <w:t>R</w:t>
            </w:r>
          </w:p>
        </w:tc>
      </w:tr>
      <w:tr w:rsidR="00C7118D" w:rsidRPr="00280F56" w14:paraId="14BBB3A0" w14:textId="77777777" w:rsidTr="00C7118D">
        <w:tc>
          <w:tcPr>
            <w:tcW w:w="2265" w:type="dxa"/>
          </w:tcPr>
          <w:p w14:paraId="413A370B" w14:textId="15B8ACA4" w:rsidR="00C7118D" w:rsidRPr="00280F56" w:rsidRDefault="00C7118D" w:rsidP="00724C2F">
            <w:r w:rsidRPr="00280F56">
              <w:t>Training</w:t>
            </w:r>
          </w:p>
        </w:tc>
        <w:tc>
          <w:tcPr>
            <w:tcW w:w="2265" w:type="dxa"/>
          </w:tcPr>
          <w:p w14:paraId="715E7823" w14:textId="409543E5" w:rsidR="00C7118D" w:rsidRPr="00280F56" w:rsidRDefault="00C7118D" w:rsidP="00724C2F">
            <w:r w:rsidRPr="00280F56">
              <w:t>3499</w:t>
            </w:r>
          </w:p>
        </w:tc>
        <w:tc>
          <w:tcPr>
            <w:tcW w:w="2265" w:type="dxa"/>
          </w:tcPr>
          <w:p w14:paraId="5033C588" w14:textId="403AE078" w:rsidR="00C7118D" w:rsidRPr="00280F56" w:rsidRDefault="00C7118D" w:rsidP="00724C2F">
            <w:r w:rsidRPr="00280F56">
              <w:t>0.0441</w:t>
            </w:r>
          </w:p>
        </w:tc>
        <w:tc>
          <w:tcPr>
            <w:tcW w:w="2266" w:type="dxa"/>
          </w:tcPr>
          <w:p w14:paraId="6D2DE51E" w14:textId="46A4ACF2" w:rsidR="00C7118D" w:rsidRPr="00280F56" w:rsidRDefault="00C7118D" w:rsidP="00724C2F">
            <w:r w:rsidRPr="00280F56">
              <w:t>0.9219</w:t>
            </w:r>
          </w:p>
        </w:tc>
      </w:tr>
      <w:tr w:rsidR="00C7118D" w:rsidRPr="00280F56" w14:paraId="65F8D9FD" w14:textId="77777777" w:rsidTr="00C7118D">
        <w:tc>
          <w:tcPr>
            <w:tcW w:w="2265" w:type="dxa"/>
          </w:tcPr>
          <w:p w14:paraId="787D4E4C" w14:textId="3A4D1887" w:rsidR="00C7118D" w:rsidRPr="00280F56" w:rsidRDefault="00C7118D" w:rsidP="00C7118D">
            <w:r w:rsidRPr="00280F56">
              <w:t>Validation</w:t>
            </w:r>
          </w:p>
        </w:tc>
        <w:tc>
          <w:tcPr>
            <w:tcW w:w="2265" w:type="dxa"/>
          </w:tcPr>
          <w:p w14:paraId="7A31ABA6" w14:textId="6DA4B7F7" w:rsidR="00C7118D" w:rsidRPr="00280F56" w:rsidRDefault="00C7118D" w:rsidP="00C7118D">
            <w:r w:rsidRPr="00280F56">
              <w:t>750</w:t>
            </w:r>
          </w:p>
        </w:tc>
        <w:tc>
          <w:tcPr>
            <w:tcW w:w="2265" w:type="dxa"/>
          </w:tcPr>
          <w:p w14:paraId="5E92EAD3" w14:textId="10EF4509" w:rsidR="00C7118D" w:rsidRPr="00280F56" w:rsidRDefault="00C7118D" w:rsidP="00C7118D">
            <w:r w:rsidRPr="00280F56">
              <w:t>0.0421</w:t>
            </w:r>
          </w:p>
        </w:tc>
        <w:tc>
          <w:tcPr>
            <w:tcW w:w="2266" w:type="dxa"/>
          </w:tcPr>
          <w:p w14:paraId="454793AB" w14:textId="507B4F4F" w:rsidR="00C7118D" w:rsidRPr="00280F56" w:rsidRDefault="00C7118D" w:rsidP="00C7118D">
            <w:r w:rsidRPr="00280F56">
              <w:t>0.9250</w:t>
            </w:r>
          </w:p>
        </w:tc>
      </w:tr>
      <w:tr w:rsidR="00C7118D" w:rsidRPr="00280F56" w14:paraId="63B77B11" w14:textId="77777777" w:rsidTr="00C7118D">
        <w:tc>
          <w:tcPr>
            <w:tcW w:w="2265" w:type="dxa"/>
          </w:tcPr>
          <w:p w14:paraId="2BE80E8D" w14:textId="11A3F50E" w:rsidR="00C7118D" w:rsidRPr="00280F56" w:rsidRDefault="00C7118D" w:rsidP="00C7118D">
            <w:r w:rsidRPr="00280F56">
              <w:t>Test</w:t>
            </w:r>
          </w:p>
        </w:tc>
        <w:tc>
          <w:tcPr>
            <w:tcW w:w="2265" w:type="dxa"/>
          </w:tcPr>
          <w:p w14:paraId="0082F305" w14:textId="3882858F" w:rsidR="00C7118D" w:rsidRPr="00280F56" w:rsidRDefault="00C7118D" w:rsidP="00C7118D">
            <w:r w:rsidRPr="00280F56">
              <w:t>750</w:t>
            </w:r>
          </w:p>
        </w:tc>
        <w:tc>
          <w:tcPr>
            <w:tcW w:w="2265" w:type="dxa"/>
          </w:tcPr>
          <w:p w14:paraId="3AB1B858" w14:textId="63D37F7D" w:rsidR="00C7118D" w:rsidRPr="00280F56" w:rsidRDefault="00C7118D" w:rsidP="00C7118D">
            <w:r w:rsidRPr="00280F56">
              <w:t>0.0423</w:t>
            </w:r>
          </w:p>
        </w:tc>
        <w:tc>
          <w:tcPr>
            <w:tcW w:w="2266" w:type="dxa"/>
          </w:tcPr>
          <w:p w14:paraId="4EF9E448" w14:textId="4FF03BA4" w:rsidR="00C7118D" w:rsidRPr="00280F56" w:rsidRDefault="00C7118D" w:rsidP="00C7118D">
            <w:r w:rsidRPr="00280F56">
              <w:t>0.9241</w:t>
            </w:r>
          </w:p>
        </w:tc>
      </w:tr>
    </w:tbl>
    <w:p w14:paraId="195CFE54" w14:textId="77777777" w:rsidR="00C17AD5" w:rsidRDefault="00C17AD5" w:rsidP="00724C2F">
      <w:pPr>
        <w:pStyle w:val="BodyText"/>
      </w:pPr>
    </w:p>
    <w:p w14:paraId="49ACBD5D" w14:textId="4ED1333A" w:rsidR="00E04761" w:rsidRDefault="00C7118D" w:rsidP="00C17AD5">
      <w:pPr>
        <w:pStyle w:val="BodyText"/>
      </w:pPr>
      <w:r w:rsidRPr="00C17AD5">
        <w:rPr>
          <w:noProof/>
        </w:rPr>
        <w:lastRenderedPageBreak/>
        <w:drawing>
          <wp:inline distT="0" distB="0" distL="0" distR="0" wp14:anchorId="4AA71A9A" wp14:editId="7DFEFE76">
            <wp:extent cx="4858737" cy="3583928"/>
            <wp:effectExtent l="0" t="0" r="0" b="0"/>
            <wp:docPr id="599068788" name="Picture 7" descr="A graph on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068788" name="Picture 7" descr="A graph on a computer screen&#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864269" cy="3588009"/>
                    </a:xfrm>
                    <a:prstGeom prst="rect">
                      <a:avLst/>
                    </a:prstGeom>
                  </pic:spPr>
                </pic:pic>
              </a:graphicData>
            </a:graphic>
          </wp:inline>
        </w:drawing>
      </w:r>
    </w:p>
    <w:p w14:paraId="1FBE5091" w14:textId="5F9C7A98" w:rsidR="0009235C" w:rsidRDefault="00C7118D" w:rsidP="00352A0E">
      <w:pPr>
        <w:pStyle w:val="Caption"/>
      </w:pPr>
      <w:bookmarkStart w:id="189" w:name="_Toc146547343"/>
      <w:bookmarkStart w:id="190" w:name="_Toc146551682"/>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8</w:t>
      </w:r>
      <w:r w:rsidR="00D75431">
        <w:fldChar w:fldCharType="end"/>
      </w:r>
      <w:r w:rsidRPr="00280F56">
        <w:t xml:space="preserve"> Training state plot after alignment optimisation</w:t>
      </w:r>
      <w:bookmarkEnd w:id="189"/>
      <w:bookmarkEnd w:id="190"/>
    </w:p>
    <w:p w14:paraId="1607A75C" w14:textId="4316D727" w:rsidR="00C7118D" w:rsidRPr="00280F56" w:rsidRDefault="00C7118D" w:rsidP="00C17AD5">
      <w:pPr>
        <w:pStyle w:val="BodyText"/>
      </w:pPr>
      <w:r w:rsidRPr="00C17AD5">
        <w:rPr>
          <w:noProof/>
        </w:rPr>
        <w:drawing>
          <wp:inline distT="0" distB="0" distL="0" distR="0" wp14:anchorId="5E48CB82" wp14:editId="619D7C33">
            <wp:extent cx="4853945" cy="3601262"/>
            <wp:effectExtent l="0" t="0" r="3810" b="0"/>
            <wp:docPr id="460634246" name="Picture 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634246" name="Picture 8" descr="A graph with a lin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874088" cy="3616207"/>
                    </a:xfrm>
                    <a:prstGeom prst="rect">
                      <a:avLst/>
                    </a:prstGeom>
                  </pic:spPr>
                </pic:pic>
              </a:graphicData>
            </a:graphic>
          </wp:inline>
        </w:drawing>
      </w:r>
    </w:p>
    <w:p w14:paraId="526D6C0D" w14:textId="7090CE08" w:rsidR="00C7118D" w:rsidRPr="00280F56" w:rsidRDefault="00C7118D" w:rsidP="00352A0E">
      <w:pPr>
        <w:pStyle w:val="Caption"/>
      </w:pPr>
      <w:bookmarkStart w:id="191" w:name="_Toc146547344"/>
      <w:bookmarkStart w:id="192" w:name="_Toc146551683"/>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9</w:t>
      </w:r>
      <w:r w:rsidR="00D75431">
        <w:fldChar w:fldCharType="end"/>
      </w:r>
      <w:r w:rsidRPr="00280F56">
        <w:t xml:space="preserve"> Performance plot after alignment optimisation</w:t>
      </w:r>
      <w:bookmarkEnd w:id="191"/>
      <w:bookmarkEnd w:id="192"/>
    </w:p>
    <w:p w14:paraId="66FB70BA" w14:textId="0D6DECDB" w:rsidR="00C7118D" w:rsidRPr="00280F56" w:rsidRDefault="00C7118D" w:rsidP="00C7118D">
      <w:pPr>
        <w:pStyle w:val="BodyText"/>
      </w:pPr>
      <w:r w:rsidRPr="00280F56">
        <w:rPr>
          <w:noProof/>
        </w:rPr>
        <w:lastRenderedPageBreak/>
        <w:drawing>
          <wp:inline distT="0" distB="0" distL="0" distR="0" wp14:anchorId="4D243E69" wp14:editId="5A71FA55">
            <wp:extent cx="4843198" cy="3566593"/>
            <wp:effectExtent l="0" t="0" r="0" b="0"/>
            <wp:docPr id="135405460" name="Picture 9"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05460" name="Picture 9" descr="A graph of a bar graph&#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848184" cy="3570264"/>
                    </a:xfrm>
                    <a:prstGeom prst="rect">
                      <a:avLst/>
                    </a:prstGeom>
                  </pic:spPr>
                </pic:pic>
              </a:graphicData>
            </a:graphic>
          </wp:inline>
        </w:drawing>
      </w:r>
    </w:p>
    <w:p w14:paraId="553255FD" w14:textId="350B5B24" w:rsidR="00C7118D" w:rsidRPr="00280F56" w:rsidRDefault="00C7118D" w:rsidP="00352A0E">
      <w:pPr>
        <w:pStyle w:val="Caption"/>
      </w:pPr>
      <w:bookmarkStart w:id="193" w:name="_Toc146547345"/>
      <w:bookmarkStart w:id="194" w:name="_Toc146551684"/>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30</w:t>
      </w:r>
      <w:r w:rsidR="00D75431">
        <w:fldChar w:fldCharType="end"/>
      </w:r>
      <w:r w:rsidRPr="00280F56">
        <w:t xml:space="preserve"> Error Histogram plot after alignment optimisation</w:t>
      </w:r>
      <w:bookmarkEnd w:id="193"/>
      <w:bookmarkEnd w:id="194"/>
    </w:p>
    <w:p w14:paraId="2FBBABFB" w14:textId="2A7B8E3E" w:rsidR="00C7118D" w:rsidRPr="00280F56" w:rsidRDefault="00C7118D" w:rsidP="00C7118D">
      <w:pPr>
        <w:pStyle w:val="BodyText"/>
      </w:pPr>
      <w:r w:rsidRPr="00280F56">
        <w:rPr>
          <w:noProof/>
        </w:rPr>
        <w:drawing>
          <wp:inline distT="0" distB="0" distL="0" distR="0" wp14:anchorId="610CAA8D" wp14:editId="49524FDE">
            <wp:extent cx="4841944" cy="4160303"/>
            <wp:effectExtent l="0" t="0" r="0" b="0"/>
            <wp:docPr id="2045214368" name="Picture 10" descr="A group of graphs with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14368" name="Picture 10" descr="A group of graphs with dots&#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4847744" cy="4165287"/>
                    </a:xfrm>
                    <a:prstGeom prst="rect">
                      <a:avLst/>
                    </a:prstGeom>
                  </pic:spPr>
                </pic:pic>
              </a:graphicData>
            </a:graphic>
          </wp:inline>
        </w:drawing>
      </w:r>
    </w:p>
    <w:p w14:paraId="3070054D" w14:textId="551A8799" w:rsidR="00C7118D" w:rsidRDefault="00C7118D" w:rsidP="00352A0E">
      <w:pPr>
        <w:pStyle w:val="Caption"/>
      </w:pPr>
      <w:bookmarkStart w:id="195" w:name="_Toc146547346"/>
      <w:bookmarkStart w:id="196" w:name="_Toc146551685"/>
      <w:r w:rsidRPr="00280F56">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31</w:t>
      </w:r>
      <w:r w:rsidR="00D75431">
        <w:fldChar w:fldCharType="end"/>
      </w:r>
      <w:r w:rsidRPr="00280F56">
        <w:t xml:space="preserve"> Regression plot after alignment optimisation</w:t>
      </w:r>
      <w:bookmarkEnd w:id="195"/>
      <w:bookmarkEnd w:id="196"/>
      <w:r w:rsidR="00BF2B96">
        <w:br/>
      </w:r>
      <w:r w:rsidR="00BF2B96">
        <w:br/>
      </w:r>
      <w:r w:rsidR="00BF2B96" w:rsidRPr="002E1D35">
        <w:rPr>
          <w:rStyle w:val="BodyTextChar"/>
        </w:rPr>
        <w:t xml:space="preserve">The regression plots of Figure 4.37 show the fitting line in the middle of a pleasing random balance of </w:t>
      </w:r>
      <w:r w:rsidR="00BF2B96" w:rsidRPr="002E1D35">
        <w:rPr>
          <w:rStyle w:val="BodyTextChar"/>
        </w:rPr>
        <w:lastRenderedPageBreak/>
        <w:t>data points on either side, indicating that the fit line is a good representation of the dataset. This good fit result occurs despite the presence of some outlying data values.</w:t>
      </w:r>
    </w:p>
    <w:p w14:paraId="536F5DED" w14:textId="0B4834FF" w:rsidR="00724C2F" w:rsidRPr="002E1D35" w:rsidRDefault="00724C2F" w:rsidP="002E1D35">
      <w:pPr>
        <w:pStyle w:val="BodyText"/>
        <w:spacing w:line="240" w:lineRule="auto"/>
      </w:pPr>
      <w:bookmarkStart w:id="197" w:name="_Toc146547347"/>
      <w:r w:rsidRPr="002E1D35">
        <w:t>Dropping the number of layers down to 5 gave the training results shown in Tables 4.12 and 4.13</w:t>
      </w:r>
      <w:r w:rsidR="002E1D35" w:rsidRPr="002E1D35">
        <w:t xml:space="preserve">. </w:t>
      </w:r>
      <w:r w:rsidRPr="002E1D35">
        <w:t>These are good results and only slightly less</w:t>
      </w:r>
      <w:r w:rsidR="00BF2B96" w:rsidRPr="002E1D35">
        <w:t xml:space="preserve"> </w:t>
      </w:r>
      <w:r w:rsidRPr="002E1D35">
        <w:t>performant than the 10</w:t>
      </w:r>
      <w:r w:rsidR="002E1D35">
        <w:t>-</w:t>
      </w:r>
      <w:r w:rsidRPr="002E1D35">
        <w:t>layer model, showing that this problem is a relatively simple problem for a neural network to solve.</w:t>
      </w:r>
      <w:bookmarkEnd w:id="197"/>
    </w:p>
    <w:p w14:paraId="44699478" w14:textId="4A5AF914" w:rsidR="00724C2F" w:rsidRPr="00280F56" w:rsidRDefault="00724C2F" w:rsidP="00352A0E">
      <w:pPr>
        <w:pStyle w:val="Caption"/>
      </w:pPr>
      <w:bookmarkStart w:id="198" w:name="_Toc146546632"/>
      <w:bookmarkStart w:id="199" w:name="_Toc146547348"/>
      <w:bookmarkStart w:id="200" w:name="_Toc146720828"/>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2</w:t>
      </w:r>
      <w:r w:rsidR="001D6978">
        <w:fldChar w:fldCharType="end"/>
      </w:r>
      <w:r w:rsidRPr="00280F56">
        <w:t xml:space="preserve"> Training progress on a 5 layer Neural network</w:t>
      </w:r>
      <w:bookmarkEnd w:id="198"/>
      <w:bookmarkEnd w:id="199"/>
      <w:bookmarkEnd w:id="200"/>
      <w:r w:rsidR="00E729BB">
        <w:t xml:space="preserve"> using the Camera IMU</w:t>
      </w:r>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724C2F">
            <w:pPr>
              <w:jc w:val="center"/>
            </w:pPr>
            <w:r w:rsidRPr="00280F56">
              <w:t>Unit</w:t>
            </w:r>
          </w:p>
        </w:tc>
        <w:tc>
          <w:tcPr>
            <w:tcW w:w="2265" w:type="dxa"/>
          </w:tcPr>
          <w:p w14:paraId="722C274B" w14:textId="769DF47D" w:rsidR="00724C2F" w:rsidRPr="00280F56" w:rsidRDefault="00724C2F" w:rsidP="00724C2F">
            <w:pPr>
              <w:jc w:val="center"/>
            </w:pPr>
            <w:r w:rsidRPr="00280F56">
              <w:t>Initial Value</w:t>
            </w:r>
          </w:p>
        </w:tc>
        <w:tc>
          <w:tcPr>
            <w:tcW w:w="2265" w:type="dxa"/>
          </w:tcPr>
          <w:p w14:paraId="22EC4A54" w14:textId="02573E37" w:rsidR="00724C2F" w:rsidRPr="00280F56" w:rsidRDefault="00724C2F" w:rsidP="00724C2F">
            <w:pPr>
              <w:jc w:val="center"/>
            </w:pPr>
            <w:r w:rsidRPr="00280F56">
              <w:t>Stopped Value</w:t>
            </w:r>
          </w:p>
        </w:tc>
        <w:tc>
          <w:tcPr>
            <w:tcW w:w="2266" w:type="dxa"/>
          </w:tcPr>
          <w:p w14:paraId="5DEC4983" w14:textId="6A3BC989" w:rsidR="00724C2F" w:rsidRPr="00280F56" w:rsidRDefault="00724C2F" w:rsidP="00724C2F">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724C2F">
            <w:pPr>
              <w:jc w:val="center"/>
            </w:pPr>
            <w:r w:rsidRPr="00280F56">
              <w:t>Epoch</w:t>
            </w:r>
          </w:p>
        </w:tc>
        <w:tc>
          <w:tcPr>
            <w:tcW w:w="2265" w:type="dxa"/>
          </w:tcPr>
          <w:p w14:paraId="6BF5F773" w14:textId="7CC0991E" w:rsidR="00724C2F" w:rsidRPr="00280F56" w:rsidRDefault="00724C2F" w:rsidP="00724C2F">
            <w:pPr>
              <w:jc w:val="center"/>
            </w:pPr>
            <w:r w:rsidRPr="00280F56">
              <w:t>0</w:t>
            </w:r>
          </w:p>
        </w:tc>
        <w:tc>
          <w:tcPr>
            <w:tcW w:w="2265" w:type="dxa"/>
          </w:tcPr>
          <w:p w14:paraId="5622E299" w14:textId="46CB9FE2" w:rsidR="00724C2F" w:rsidRPr="00280F56" w:rsidRDefault="00724C2F" w:rsidP="00724C2F">
            <w:pPr>
              <w:jc w:val="center"/>
            </w:pPr>
            <w:r w:rsidRPr="00280F56">
              <w:t>20</w:t>
            </w:r>
          </w:p>
        </w:tc>
        <w:tc>
          <w:tcPr>
            <w:tcW w:w="2266" w:type="dxa"/>
          </w:tcPr>
          <w:p w14:paraId="135BF01C" w14:textId="1BF17081" w:rsidR="00724C2F" w:rsidRPr="00280F56" w:rsidRDefault="00724C2F" w:rsidP="00724C2F">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724C2F">
            <w:pPr>
              <w:jc w:val="center"/>
            </w:pPr>
            <w:r w:rsidRPr="00280F56">
              <w:t>Elapsed Time</w:t>
            </w:r>
          </w:p>
        </w:tc>
        <w:tc>
          <w:tcPr>
            <w:tcW w:w="2265" w:type="dxa"/>
          </w:tcPr>
          <w:p w14:paraId="3FD9D56A" w14:textId="5BE40473" w:rsidR="00724C2F" w:rsidRPr="00280F56" w:rsidRDefault="00724C2F" w:rsidP="00724C2F">
            <w:pPr>
              <w:jc w:val="center"/>
            </w:pPr>
            <w:r w:rsidRPr="00280F56">
              <w:t>-</w:t>
            </w:r>
          </w:p>
        </w:tc>
        <w:tc>
          <w:tcPr>
            <w:tcW w:w="2265" w:type="dxa"/>
          </w:tcPr>
          <w:p w14:paraId="22DD2D02" w14:textId="047025ED" w:rsidR="00724C2F" w:rsidRPr="00280F56" w:rsidRDefault="00724C2F" w:rsidP="00724C2F">
            <w:pPr>
              <w:jc w:val="center"/>
            </w:pPr>
            <w:r w:rsidRPr="00280F56">
              <w:t>00:00:00</w:t>
            </w:r>
          </w:p>
        </w:tc>
        <w:tc>
          <w:tcPr>
            <w:tcW w:w="2266" w:type="dxa"/>
          </w:tcPr>
          <w:p w14:paraId="1A1475FA" w14:textId="301012E0" w:rsidR="00724C2F" w:rsidRPr="00280F56" w:rsidRDefault="00724C2F" w:rsidP="00724C2F">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724C2F">
            <w:pPr>
              <w:jc w:val="center"/>
            </w:pPr>
            <w:r w:rsidRPr="00280F56">
              <w:t>Performance</w:t>
            </w:r>
          </w:p>
        </w:tc>
        <w:tc>
          <w:tcPr>
            <w:tcW w:w="2265" w:type="dxa"/>
          </w:tcPr>
          <w:p w14:paraId="012509E1" w14:textId="71203458" w:rsidR="00724C2F" w:rsidRPr="00280F56" w:rsidRDefault="00724C2F" w:rsidP="00724C2F">
            <w:pPr>
              <w:jc w:val="center"/>
            </w:pPr>
            <w:r w:rsidRPr="00280F56">
              <w:t>0.608</w:t>
            </w:r>
          </w:p>
        </w:tc>
        <w:tc>
          <w:tcPr>
            <w:tcW w:w="2265" w:type="dxa"/>
          </w:tcPr>
          <w:p w14:paraId="04F8B577" w14:textId="654CB071" w:rsidR="00724C2F" w:rsidRPr="00280F56" w:rsidRDefault="00724C2F" w:rsidP="00724C2F">
            <w:pPr>
              <w:jc w:val="center"/>
            </w:pPr>
            <w:r w:rsidRPr="00280F56">
              <w:t>0.0453</w:t>
            </w:r>
          </w:p>
        </w:tc>
        <w:tc>
          <w:tcPr>
            <w:tcW w:w="2266" w:type="dxa"/>
          </w:tcPr>
          <w:p w14:paraId="5456369A" w14:textId="0738050C" w:rsidR="00724C2F" w:rsidRPr="00280F56" w:rsidRDefault="00724C2F" w:rsidP="00724C2F">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724C2F">
            <w:pPr>
              <w:jc w:val="center"/>
            </w:pPr>
            <w:r w:rsidRPr="00280F56">
              <w:t>Gradient</w:t>
            </w:r>
          </w:p>
        </w:tc>
        <w:tc>
          <w:tcPr>
            <w:tcW w:w="2265" w:type="dxa"/>
          </w:tcPr>
          <w:p w14:paraId="34972761" w14:textId="42FB5029" w:rsidR="00724C2F" w:rsidRPr="00280F56" w:rsidRDefault="00724C2F" w:rsidP="00724C2F">
            <w:pPr>
              <w:jc w:val="center"/>
            </w:pPr>
            <w:r w:rsidRPr="00280F56">
              <w:t>1.24</w:t>
            </w:r>
          </w:p>
        </w:tc>
        <w:tc>
          <w:tcPr>
            <w:tcW w:w="2265" w:type="dxa"/>
          </w:tcPr>
          <w:p w14:paraId="25CE96EC" w14:textId="21A7BBCA" w:rsidR="00724C2F" w:rsidRPr="00280F56" w:rsidRDefault="00724C2F" w:rsidP="00724C2F">
            <w:pPr>
              <w:jc w:val="center"/>
            </w:pPr>
            <w:r w:rsidRPr="00280F56">
              <w:t>0.00024</w:t>
            </w:r>
          </w:p>
        </w:tc>
        <w:tc>
          <w:tcPr>
            <w:tcW w:w="2266" w:type="dxa"/>
          </w:tcPr>
          <w:p w14:paraId="018097AE" w14:textId="5AFE78C2" w:rsidR="00724C2F" w:rsidRPr="00280F56" w:rsidRDefault="00724C2F" w:rsidP="00724C2F">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724C2F">
            <w:pPr>
              <w:jc w:val="center"/>
            </w:pPr>
            <w:r w:rsidRPr="00280F56">
              <w:t>Mu</w:t>
            </w:r>
          </w:p>
        </w:tc>
        <w:tc>
          <w:tcPr>
            <w:tcW w:w="2265" w:type="dxa"/>
          </w:tcPr>
          <w:p w14:paraId="390DCED7" w14:textId="1F64FBD9" w:rsidR="00724C2F" w:rsidRPr="00280F56" w:rsidRDefault="00724C2F" w:rsidP="00724C2F">
            <w:pPr>
              <w:jc w:val="center"/>
            </w:pPr>
            <w:r w:rsidRPr="00280F56">
              <w:t>0.001</w:t>
            </w:r>
          </w:p>
        </w:tc>
        <w:tc>
          <w:tcPr>
            <w:tcW w:w="2265" w:type="dxa"/>
          </w:tcPr>
          <w:p w14:paraId="61C4E6BE" w14:textId="24B02FB3" w:rsidR="00724C2F" w:rsidRPr="00280F56" w:rsidRDefault="00724C2F" w:rsidP="00724C2F">
            <w:pPr>
              <w:jc w:val="center"/>
            </w:pPr>
            <w:r w:rsidRPr="00280F56">
              <w:t>1e-06</w:t>
            </w:r>
          </w:p>
        </w:tc>
        <w:tc>
          <w:tcPr>
            <w:tcW w:w="2266" w:type="dxa"/>
          </w:tcPr>
          <w:p w14:paraId="59D502A7" w14:textId="4A3C7DAE" w:rsidR="00724C2F" w:rsidRPr="00280F56" w:rsidRDefault="00724C2F" w:rsidP="00724C2F">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724C2F">
            <w:pPr>
              <w:jc w:val="center"/>
            </w:pPr>
            <w:r w:rsidRPr="00280F56">
              <w:t>Validation Checks</w:t>
            </w:r>
          </w:p>
        </w:tc>
        <w:tc>
          <w:tcPr>
            <w:tcW w:w="2265" w:type="dxa"/>
          </w:tcPr>
          <w:p w14:paraId="2E3B0FC1" w14:textId="0DD00972" w:rsidR="00724C2F" w:rsidRPr="00280F56" w:rsidRDefault="00724C2F" w:rsidP="00724C2F">
            <w:pPr>
              <w:jc w:val="center"/>
            </w:pPr>
            <w:r w:rsidRPr="00280F56">
              <w:t>0</w:t>
            </w:r>
          </w:p>
        </w:tc>
        <w:tc>
          <w:tcPr>
            <w:tcW w:w="2265" w:type="dxa"/>
          </w:tcPr>
          <w:p w14:paraId="2AD81B5B" w14:textId="5C303666" w:rsidR="00724C2F" w:rsidRPr="00280F56" w:rsidRDefault="00724C2F" w:rsidP="00724C2F">
            <w:pPr>
              <w:jc w:val="center"/>
            </w:pPr>
            <w:r w:rsidRPr="00280F56">
              <w:t>6</w:t>
            </w:r>
          </w:p>
        </w:tc>
        <w:tc>
          <w:tcPr>
            <w:tcW w:w="2266" w:type="dxa"/>
          </w:tcPr>
          <w:p w14:paraId="3F9E4D66" w14:textId="3F04478D" w:rsidR="00724C2F" w:rsidRPr="00280F56" w:rsidRDefault="00724C2F" w:rsidP="00724C2F">
            <w:pPr>
              <w:jc w:val="center"/>
            </w:pPr>
            <w:r w:rsidRPr="00280F56">
              <w:t>6</w:t>
            </w:r>
          </w:p>
        </w:tc>
      </w:tr>
    </w:tbl>
    <w:p w14:paraId="184959CC" w14:textId="3D30F8A9" w:rsidR="00724C2F" w:rsidRPr="00280F56" w:rsidRDefault="00724C2F" w:rsidP="00352A0E">
      <w:pPr>
        <w:pStyle w:val="Caption"/>
      </w:pPr>
      <w:bookmarkStart w:id="201" w:name="_Toc146546633"/>
      <w:bookmarkStart w:id="202" w:name="_Toc146547349"/>
      <w:bookmarkStart w:id="203" w:name="_Toc146720829"/>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3</w:t>
      </w:r>
      <w:r w:rsidR="001D6978">
        <w:fldChar w:fldCharType="end"/>
      </w:r>
      <w:r w:rsidRPr="00280F56">
        <w:t xml:space="preserve"> Training results on a 5-layer Neural Network</w:t>
      </w:r>
      <w:bookmarkEnd w:id="201"/>
      <w:bookmarkEnd w:id="202"/>
      <w:bookmarkEnd w:id="203"/>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2AA54121" w:rsidR="00724C2F" w:rsidRPr="00280F56" w:rsidRDefault="00724C2F" w:rsidP="00286A9C">
            <w:pPr>
              <w:jc w:val="center"/>
            </w:pPr>
            <w:r w:rsidRPr="00280F56">
              <w:t>0.0454</w:t>
            </w:r>
          </w:p>
        </w:tc>
        <w:tc>
          <w:tcPr>
            <w:tcW w:w="2266" w:type="dxa"/>
          </w:tcPr>
          <w:p w14:paraId="037BD21C" w14:textId="1B23E1E4" w:rsidR="00724C2F" w:rsidRPr="00280F56" w:rsidRDefault="00724C2F" w:rsidP="00286A9C">
            <w:pPr>
              <w:jc w:val="center"/>
            </w:pPr>
            <w:r w:rsidRPr="00280F56">
              <w:t>0.9188</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3D54BE4B" w:rsidR="00724C2F" w:rsidRPr="00280F56" w:rsidRDefault="00724C2F" w:rsidP="00724C2F">
            <w:pPr>
              <w:jc w:val="center"/>
            </w:pPr>
            <w:r w:rsidRPr="00280F56">
              <w:t>0.0460</w:t>
            </w:r>
          </w:p>
        </w:tc>
        <w:tc>
          <w:tcPr>
            <w:tcW w:w="2266" w:type="dxa"/>
          </w:tcPr>
          <w:p w14:paraId="14E12631" w14:textId="0C4AFBD5" w:rsidR="00724C2F" w:rsidRPr="00280F56" w:rsidRDefault="00724C2F" w:rsidP="00724C2F">
            <w:pPr>
              <w:jc w:val="center"/>
            </w:pPr>
            <w:r w:rsidRPr="00280F56">
              <w:t>0.9183</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18A07706" w:rsidR="00724C2F" w:rsidRPr="00280F56" w:rsidRDefault="00724C2F" w:rsidP="00724C2F">
            <w:pPr>
              <w:jc w:val="center"/>
            </w:pPr>
            <w:r w:rsidRPr="00280F56">
              <w:t>0.0414</w:t>
            </w:r>
          </w:p>
        </w:tc>
        <w:tc>
          <w:tcPr>
            <w:tcW w:w="2266" w:type="dxa"/>
          </w:tcPr>
          <w:p w14:paraId="2A2B7E27" w14:textId="66DFBB97" w:rsidR="00724C2F" w:rsidRPr="00280F56" w:rsidRDefault="00724C2F" w:rsidP="00724C2F">
            <w:pPr>
              <w:jc w:val="center"/>
            </w:pPr>
            <w:r w:rsidRPr="00280F56">
              <w:t>0.9282</w:t>
            </w:r>
          </w:p>
        </w:tc>
      </w:tr>
    </w:tbl>
    <w:p w14:paraId="1ED43C40" w14:textId="7A96733C" w:rsidR="003F37B5" w:rsidRDefault="002E1D35" w:rsidP="00C645EE">
      <w:pPr>
        <w:pStyle w:val="BodyText"/>
        <w:spacing w:line="240" w:lineRule="auto"/>
      </w:pPr>
      <w:r>
        <w:br/>
      </w:r>
      <w:r w:rsidR="00724C2F" w:rsidRPr="002E1D35">
        <w:t>The R values did not significantly drop (from 0.91</w:t>
      </w:r>
      <w:r w:rsidR="00264867" w:rsidRPr="002E1D35">
        <w:t xml:space="preserve"> at 2 layers </w:t>
      </w:r>
      <w:r w:rsidR="00724C2F" w:rsidRPr="002E1D35">
        <w:t>to 0.80</w:t>
      </w:r>
      <w:r w:rsidR="00264867" w:rsidRPr="002E1D35">
        <w:t xml:space="preserve"> at 1 layer</w:t>
      </w:r>
      <w:r w:rsidR="00724C2F" w:rsidRPr="002E1D35">
        <w:t xml:space="preserve">) until the number of layers was lowered to 1 although the testing phase showed an increase </w:t>
      </w:r>
      <w:r w:rsidR="00286A9C" w:rsidRPr="002E1D35">
        <w:t xml:space="preserve">in MSE errors </w:t>
      </w:r>
      <w:r w:rsidR="00724C2F" w:rsidRPr="002E1D35">
        <w:t xml:space="preserve">(0.528 </w:t>
      </w:r>
      <w:r w:rsidR="00286A9C" w:rsidRPr="002E1D35">
        <w:t xml:space="preserve">with 3 layers from </w:t>
      </w:r>
      <w:r w:rsidR="00724C2F" w:rsidRPr="002E1D35">
        <w:t>0.414</w:t>
      </w:r>
      <w:r w:rsidR="00286A9C" w:rsidRPr="002E1D35">
        <w:t xml:space="preserve"> at 10 layers</w:t>
      </w:r>
      <w:r w:rsidR="00724C2F" w:rsidRPr="002E1D35">
        <w:t xml:space="preserve">) when the </w:t>
      </w:r>
      <w:r w:rsidR="00286A9C" w:rsidRPr="002E1D35">
        <w:t xml:space="preserve">number of </w:t>
      </w:r>
      <w:r w:rsidR="00724C2F" w:rsidRPr="002E1D35">
        <w:t xml:space="preserve">layers </w:t>
      </w:r>
      <w:r w:rsidR="00286A9C" w:rsidRPr="002E1D35">
        <w:t xml:space="preserve">was reduced </w:t>
      </w:r>
      <w:r w:rsidR="00724C2F" w:rsidRPr="002E1D35">
        <w:t>to 3.</w:t>
      </w:r>
      <w:r w:rsidR="00264867" w:rsidRPr="002E1D35">
        <w:t xml:space="preserve"> This indicates that the data matching </w:t>
      </w:r>
      <w:r w:rsidR="00286A9C" w:rsidRPr="002E1D35">
        <w:t xml:space="preserve">element of the problem </w:t>
      </w:r>
      <w:r w:rsidR="00264867" w:rsidRPr="002E1D35">
        <w:t xml:space="preserve">is </w:t>
      </w:r>
      <w:r w:rsidR="007816F2" w:rsidRPr="002E1D35">
        <w:t xml:space="preserve">relatively </w:t>
      </w:r>
      <w:r w:rsidR="00264867" w:rsidRPr="002E1D35">
        <w:t xml:space="preserve">simple </w:t>
      </w:r>
      <w:r w:rsidR="007816F2" w:rsidRPr="002E1D35">
        <w:t xml:space="preserve">for the model </w:t>
      </w:r>
      <w:r w:rsidR="00264867" w:rsidRPr="002E1D35">
        <w:t xml:space="preserve">but that understanding the </w:t>
      </w:r>
      <w:r w:rsidR="005275F2" w:rsidRPr="002E1D35">
        <w:t xml:space="preserve">data </w:t>
      </w:r>
      <w:r w:rsidR="00264867" w:rsidRPr="002E1D35">
        <w:t>relationship</w:t>
      </w:r>
      <w:r w:rsidR="005275F2" w:rsidRPr="002E1D35">
        <w:t>s</w:t>
      </w:r>
      <w:r w:rsidR="00264867" w:rsidRPr="002E1D35">
        <w:t xml:space="preserve"> </w:t>
      </w:r>
      <w:r w:rsidR="00286A9C" w:rsidRPr="002E1D35">
        <w:t xml:space="preserve">requires </w:t>
      </w:r>
      <w:r w:rsidR="00264867" w:rsidRPr="002E1D35">
        <w:t>at least 3 layers.</w:t>
      </w:r>
      <w:r w:rsidR="00EA06E2">
        <w:t xml:space="preserve"> This finding matches the theorem of universal approximators proposed by Hornik </w:t>
      </w:r>
      <w:r w:rsidR="0029296F">
        <w:fldChar w:fldCharType="begin" w:fldLock="1"/>
      </w:r>
      <w:r w:rsidR="0029296F">
        <w:instrText>ADDIN CSL_CITATION {"citationItems":[{"id":"ITEM-1","itemData":{"author":[{"dropping-particle":"","family":"Hornik","given":"Kurt","non-dropping-particle":"","parse-names":false,"suffix":""},{"dropping-particle":"","family":"Stinchcombe","given":"Maxwell","non-dropping-particle":"","parse-names":false,"suffix":""},{"dropping-particle":"","family":"White","given":"Halbert","non-dropping-particle":"","parse-names":false,"suffix":""}],"container-title":"Nerual Networks","id":"ITEM-1","issued":{"date-parts":[["1989"]]},"page":"359-366","title":"Sci-Hub | Multilayer feedforward networks are universal approximators. Neural Networks, 2(5), 359–366 | 10.1016/0893-6080(89)90020-8","type":"article-journal","volume":"2"},"uris":["http://www.mendeley.com/documents/?uuid=59c0e91e-8209-3af2-9c64-fee027975fb9"]}],"mendeley":{"formattedCitation":"(Hornik et al., 1989)","plainTextFormattedCitation":"(Hornik et al., 1989)"},"properties":{"noteIndex":0},"schema":"https://github.com/citation-style-language/schema/raw/master/csl-citation.json"}</w:instrText>
      </w:r>
      <w:r w:rsidR="0029296F">
        <w:fldChar w:fldCharType="separate"/>
      </w:r>
      <w:r w:rsidR="0029296F" w:rsidRPr="0029296F">
        <w:rPr>
          <w:noProof/>
        </w:rPr>
        <w:t>(Hornik et al., 1989)</w:t>
      </w:r>
      <w:r w:rsidR="0029296F">
        <w:fldChar w:fldCharType="end"/>
      </w:r>
      <w:r w:rsidR="0029296F">
        <w:t xml:space="preserve"> that any multi-layer perceptron network of a depth of at least 1 for simple problems and a depth of 3 for more difficult problems can perform as a universal approximator.</w:t>
      </w:r>
      <w:r w:rsidR="002C0374">
        <w:br/>
      </w:r>
      <w:r w:rsidR="00D42099">
        <w:br/>
      </w:r>
    </w:p>
    <w:p w14:paraId="6C8D03A6" w14:textId="120B0ED2" w:rsidR="00550C7C" w:rsidRDefault="002C0374" w:rsidP="003F37B5">
      <w:pPr>
        <w:pStyle w:val="Heading3"/>
      </w:pPr>
      <w:bookmarkStart w:id="204" w:name="_Toc146552353"/>
      <w:r>
        <w:t xml:space="preserve">Filter and </w:t>
      </w:r>
      <w:r w:rsidR="00550C7C" w:rsidRPr="00280F56">
        <w:t>N</w:t>
      </w:r>
      <w:r w:rsidR="00325301" w:rsidRPr="00280F56">
        <w:t xml:space="preserve">eural network </w:t>
      </w:r>
      <w:r>
        <w:t>performance with t</w:t>
      </w:r>
      <w:r w:rsidR="00325301" w:rsidRPr="00280F56">
        <w:t xml:space="preserve">hree </w:t>
      </w:r>
      <w:r>
        <w:t>IMU</w:t>
      </w:r>
      <w:r w:rsidR="00325301" w:rsidRPr="00280F56">
        <w:t>s</w:t>
      </w:r>
      <w:bookmarkEnd w:id="204"/>
    </w:p>
    <w:p w14:paraId="142C7F1E" w14:textId="77777777" w:rsidR="00E729BB" w:rsidRDefault="00D42099" w:rsidP="004A7D9B">
      <w:pPr>
        <w:pStyle w:val="Caption"/>
        <w:rPr>
          <w:rStyle w:val="BodyTextChar"/>
        </w:rPr>
      </w:pPr>
      <w:bookmarkStart w:id="205" w:name="_Toc146720830"/>
      <w:r w:rsidRPr="00E729BB">
        <w:rPr>
          <w:rStyle w:val="BodyTextChar"/>
        </w:rPr>
        <w:t>Using the inputs of all three front IMUs</w:t>
      </w:r>
      <w:r w:rsidR="005E766F" w:rsidRPr="00E729BB">
        <w:rPr>
          <w:rStyle w:val="BodyTextChar"/>
        </w:rPr>
        <w:t>,</w:t>
      </w:r>
      <w:r w:rsidRPr="00E729BB">
        <w:rPr>
          <w:rStyle w:val="BodyTextChar"/>
        </w:rPr>
        <w:t xml:space="preserve"> the </w:t>
      </w:r>
      <w:r w:rsidR="005E766F" w:rsidRPr="00E729BB">
        <w:rPr>
          <w:rStyle w:val="BodyTextChar"/>
        </w:rPr>
        <w:t xml:space="preserve">10-layer </w:t>
      </w:r>
      <w:r w:rsidRPr="00E729BB">
        <w:rPr>
          <w:rStyle w:val="BodyTextChar"/>
        </w:rPr>
        <w:t xml:space="preserve">neural network above trained with the Levenberg-Marquardt method performed as outlined in Tables </w:t>
      </w:r>
      <w:r w:rsidR="003744E0" w:rsidRPr="00E729BB">
        <w:rPr>
          <w:rStyle w:val="BodyTextChar"/>
        </w:rPr>
        <w:t>4.14 and 4.15</w:t>
      </w:r>
      <w:r w:rsidRPr="00E729BB">
        <w:rPr>
          <w:rStyle w:val="BodyTextChar"/>
        </w:rPr>
        <w:t>.</w:t>
      </w:r>
    </w:p>
    <w:p w14:paraId="4D5BA77A" w14:textId="58049676" w:rsidR="00D42099" w:rsidRPr="00C645EE" w:rsidRDefault="004A7D9B" w:rsidP="004A7D9B">
      <w:pPr>
        <w:pStyle w:val="Caption"/>
      </w:pPr>
      <w:r>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4</w:t>
      </w:r>
      <w:r w:rsidR="001D6978">
        <w:fldChar w:fldCharType="end"/>
      </w:r>
      <w:r>
        <w:t xml:space="preserve"> LM Training progress on 3 IMUs with 10-layer NN</w:t>
      </w:r>
      <w:bookmarkEnd w:id="205"/>
    </w:p>
    <w:tbl>
      <w:tblPr>
        <w:tblStyle w:val="TableGrid"/>
        <w:tblW w:w="0" w:type="auto"/>
        <w:tblLook w:val="04A0" w:firstRow="1" w:lastRow="0" w:firstColumn="1" w:lastColumn="0" w:noHBand="0" w:noVBand="1"/>
      </w:tblPr>
      <w:tblGrid>
        <w:gridCol w:w="2265"/>
        <w:gridCol w:w="2265"/>
        <w:gridCol w:w="2265"/>
        <w:gridCol w:w="2266"/>
      </w:tblGrid>
      <w:tr w:rsidR="00D42099" w14:paraId="25F29968" w14:textId="77777777" w:rsidTr="00D42099">
        <w:tc>
          <w:tcPr>
            <w:tcW w:w="2265" w:type="dxa"/>
          </w:tcPr>
          <w:p w14:paraId="170F94F7" w14:textId="6AA82D35" w:rsidR="00D42099" w:rsidRDefault="00D42099" w:rsidP="00D42099">
            <w:pPr>
              <w:jc w:val="center"/>
            </w:pPr>
            <w:r>
              <w:t>Unit</w:t>
            </w:r>
          </w:p>
        </w:tc>
        <w:tc>
          <w:tcPr>
            <w:tcW w:w="2265" w:type="dxa"/>
          </w:tcPr>
          <w:p w14:paraId="4BD27A62" w14:textId="575CE9B7" w:rsidR="00D42099" w:rsidRDefault="00D42099" w:rsidP="00D42099">
            <w:pPr>
              <w:jc w:val="center"/>
            </w:pPr>
            <w:r>
              <w:t>Initial Value</w:t>
            </w:r>
          </w:p>
        </w:tc>
        <w:tc>
          <w:tcPr>
            <w:tcW w:w="2265" w:type="dxa"/>
          </w:tcPr>
          <w:p w14:paraId="64ADD359" w14:textId="4C5BB8F9" w:rsidR="00D42099" w:rsidRDefault="00D42099" w:rsidP="00D42099">
            <w:pPr>
              <w:jc w:val="center"/>
            </w:pPr>
            <w:r>
              <w:t>Stopped Value</w:t>
            </w:r>
          </w:p>
        </w:tc>
        <w:tc>
          <w:tcPr>
            <w:tcW w:w="2266" w:type="dxa"/>
          </w:tcPr>
          <w:p w14:paraId="7B91DDB0" w14:textId="2FE7EED7" w:rsidR="00D42099" w:rsidRDefault="00D42099" w:rsidP="00D42099">
            <w:pPr>
              <w:jc w:val="center"/>
            </w:pPr>
            <w:r>
              <w:t>Target Value</w:t>
            </w:r>
          </w:p>
        </w:tc>
      </w:tr>
      <w:tr w:rsidR="00D42099" w14:paraId="706EF07F" w14:textId="77777777" w:rsidTr="00D42099">
        <w:tc>
          <w:tcPr>
            <w:tcW w:w="2265" w:type="dxa"/>
          </w:tcPr>
          <w:p w14:paraId="66F3F6FB" w14:textId="6A682A4E" w:rsidR="00D42099" w:rsidRDefault="00D42099" w:rsidP="00D42099">
            <w:pPr>
              <w:jc w:val="center"/>
            </w:pPr>
            <w:r>
              <w:t>Epoch</w:t>
            </w:r>
          </w:p>
        </w:tc>
        <w:tc>
          <w:tcPr>
            <w:tcW w:w="2265" w:type="dxa"/>
          </w:tcPr>
          <w:p w14:paraId="3856F0F9" w14:textId="392BE3A1" w:rsidR="00D42099" w:rsidRDefault="00D42099" w:rsidP="00D42099">
            <w:pPr>
              <w:jc w:val="center"/>
            </w:pPr>
            <w:r>
              <w:t>0</w:t>
            </w:r>
          </w:p>
        </w:tc>
        <w:tc>
          <w:tcPr>
            <w:tcW w:w="2265" w:type="dxa"/>
          </w:tcPr>
          <w:p w14:paraId="7A67489C" w14:textId="199F8CFC" w:rsidR="00D42099" w:rsidRDefault="00D42099" w:rsidP="00D42099">
            <w:pPr>
              <w:jc w:val="center"/>
            </w:pPr>
            <w:r>
              <w:t>14</w:t>
            </w:r>
          </w:p>
        </w:tc>
        <w:tc>
          <w:tcPr>
            <w:tcW w:w="2266" w:type="dxa"/>
          </w:tcPr>
          <w:p w14:paraId="675985CD" w14:textId="42BE78FC" w:rsidR="00D42099" w:rsidRDefault="00D42099" w:rsidP="00D42099">
            <w:pPr>
              <w:jc w:val="center"/>
            </w:pPr>
            <w:r>
              <w:t>1000</w:t>
            </w:r>
          </w:p>
        </w:tc>
      </w:tr>
      <w:tr w:rsidR="00D42099" w14:paraId="6E830FC4" w14:textId="77777777" w:rsidTr="00D42099">
        <w:tc>
          <w:tcPr>
            <w:tcW w:w="2265" w:type="dxa"/>
          </w:tcPr>
          <w:p w14:paraId="6B0D2EF8" w14:textId="54C49A05" w:rsidR="00D42099" w:rsidRDefault="00D42099" w:rsidP="00D42099">
            <w:pPr>
              <w:jc w:val="center"/>
            </w:pPr>
            <w:r>
              <w:t>Elapsed Time</w:t>
            </w:r>
          </w:p>
        </w:tc>
        <w:tc>
          <w:tcPr>
            <w:tcW w:w="2265" w:type="dxa"/>
          </w:tcPr>
          <w:p w14:paraId="73CFE397" w14:textId="15559699" w:rsidR="00D42099" w:rsidRDefault="00D42099" w:rsidP="00D42099">
            <w:pPr>
              <w:jc w:val="center"/>
            </w:pPr>
            <w:r>
              <w:t>-</w:t>
            </w:r>
          </w:p>
        </w:tc>
        <w:tc>
          <w:tcPr>
            <w:tcW w:w="2265" w:type="dxa"/>
          </w:tcPr>
          <w:p w14:paraId="095B0FAB" w14:textId="3AB551C9" w:rsidR="00D42099" w:rsidRDefault="00D42099" w:rsidP="00D42099">
            <w:pPr>
              <w:jc w:val="center"/>
            </w:pPr>
            <w:r>
              <w:t>00:00:00</w:t>
            </w:r>
          </w:p>
        </w:tc>
        <w:tc>
          <w:tcPr>
            <w:tcW w:w="2266" w:type="dxa"/>
          </w:tcPr>
          <w:p w14:paraId="0574D7AF" w14:textId="590F6DE0" w:rsidR="00D42099" w:rsidRDefault="00D42099" w:rsidP="00D42099">
            <w:pPr>
              <w:jc w:val="center"/>
            </w:pPr>
            <w:r>
              <w:t>-</w:t>
            </w:r>
          </w:p>
        </w:tc>
      </w:tr>
      <w:tr w:rsidR="00D42099" w14:paraId="0D70281F" w14:textId="77777777" w:rsidTr="00D42099">
        <w:tc>
          <w:tcPr>
            <w:tcW w:w="2265" w:type="dxa"/>
          </w:tcPr>
          <w:p w14:paraId="79B0C8AA" w14:textId="706D25D5" w:rsidR="00D42099" w:rsidRDefault="00D42099" w:rsidP="00D42099">
            <w:pPr>
              <w:jc w:val="center"/>
            </w:pPr>
            <w:r>
              <w:t>Performance</w:t>
            </w:r>
          </w:p>
        </w:tc>
        <w:tc>
          <w:tcPr>
            <w:tcW w:w="2265" w:type="dxa"/>
          </w:tcPr>
          <w:p w14:paraId="0E0F0B43" w14:textId="61804159" w:rsidR="00D42099" w:rsidRDefault="00076D12" w:rsidP="00D42099">
            <w:pPr>
              <w:jc w:val="center"/>
            </w:pPr>
            <w:r>
              <w:t>1.2</w:t>
            </w:r>
          </w:p>
        </w:tc>
        <w:tc>
          <w:tcPr>
            <w:tcW w:w="2265" w:type="dxa"/>
          </w:tcPr>
          <w:p w14:paraId="722FB339" w14:textId="511AC5E9" w:rsidR="00D42099" w:rsidRDefault="00076D12" w:rsidP="00D42099">
            <w:pPr>
              <w:jc w:val="center"/>
            </w:pPr>
            <w:r>
              <w:t>0.0407</w:t>
            </w:r>
          </w:p>
        </w:tc>
        <w:tc>
          <w:tcPr>
            <w:tcW w:w="2266" w:type="dxa"/>
          </w:tcPr>
          <w:p w14:paraId="2AFB8027" w14:textId="2C980E0A" w:rsidR="00D42099" w:rsidRDefault="00D42099" w:rsidP="00D42099">
            <w:pPr>
              <w:jc w:val="center"/>
            </w:pPr>
            <w:r>
              <w:t>0</w:t>
            </w:r>
          </w:p>
        </w:tc>
      </w:tr>
      <w:tr w:rsidR="00D42099" w14:paraId="7D5BD377" w14:textId="77777777" w:rsidTr="00D42099">
        <w:tc>
          <w:tcPr>
            <w:tcW w:w="2265" w:type="dxa"/>
          </w:tcPr>
          <w:p w14:paraId="2568BE6B" w14:textId="0480A155" w:rsidR="00D42099" w:rsidRDefault="00D42099" w:rsidP="00D42099">
            <w:pPr>
              <w:jc w:val="center"/>
            </w:pPr>
            <w:r>
              <w:t>Gradient</w:t>
            </w:r>
          </w:p>
        </w:tc>
        <w:tc>
          <w:tcPr>
            <w:tcW w:w="2265" w:type="dxa"/>
          </w:tcPr>
          <w:p w14:paraId="3E5DDB86" w14:textId="4551EF4D" w:rsidR="00D42099" w:rsidRDefault="00076D12" w:rsidP="00D42099">
            <w:pPr>
              <w:jc w:val="center"/>
            </w:pPr>
            <w:r>
              <w:t>2.25</w:t>
            </w:r>
          </w:p>
        </w:tc>
        <w:tc>
          <w:tcPr>
            <w:tcW w:w="2265" w:type="dxa"/>
          </w:tcPr>
          <w:p w14:paraId="31BB768D" w14:textId="5ED8E2B7" w:rsidR="00D42099" w:rsidRDefault="00D42099" w:rsidP="00D42099">
            <w:pPr>
              <w:jc w:val="center"/>
            </w:pPr>
            <w:r>
              <w:t>0.0</w:t>
            </w:r>
            <w:r w:rsidR="00076D12">
              <w:t>101</w:t>
            </w:r>
          </w:p>
        </w:tc>
        <w:tc>
          <w:tcPr>
            <w:tcW w:w="2266" w:type="dxa"/>
          </w:tcPr>
          <w:p w14:paraId="7FBFD503" w14:textId="6663C1CA" w:rsidR="00D42099" w:rsidRDefault="00D42099" w:rsidP="00D42099">
            <w:pPr>
              <w:jc w:val="center"/>
            </w:pPr>
            <w:r>
              <w:t>1e -07</w:t>
            </w:r>
          </w:p>
        </w:tc>
      </w:tr>
      <w:tr w:rsidR="00D42099" w14:paraId="5FEFBE1E" w14:textId="77777777" w:rsidTr="00D42099">
        <w:tc>
          <w:tcPr>
            <w:tcW w:w="2265" w:type="dxa"/>
          </w:tcPr>
          <w:p w14:paraId="379E5C57" w14:textId="17FFC1BA" w:rsidR="00D42099" w:rsidRDefault="00D42099" w:rsidP="00D42099">
            <w:pPr>
              <w:jc w:val="center"/>
            </w:pPr>
            <w:r>
              <w:t>Mu</w:t>
            </w:r>
          </w:p>
        </w:tc>
        <w:tc>
          <w:tcPr>
            <w:tcW w:w="2265" w:type="dxa"/>
          </w:tcPr>
          <w:p w14:paraId="51495750" w14:textId="5A7FD484" w:rsidR="00D42099" w:rsidRDefault="00D42099" w:rsidP="00D42099">
            <w:pPr>
              <w:jc w:val="center"/>
            </w:pPr>
            <w:r>
              <w:t>0.001</w:t>
            </w:r>
          </w:p>
        </w:tc>
        <w:tc>
          <w:tcPr>
            <w:tcW w:w="2265" w:type="dxa"/>
          </w:tcPr>
          <w:p w14:paraId="05A76C83" w14:textId="4B42B519" w:rsidR="00D42099" w:rsidRDefault="00D42099" w:rsidP="00D42099">
            <w:pPr>
              <w:jc w:val="center"/>
            </w:pPr>
            <w:r>
              <w:t>1e-0</w:t>
            </w:r>
            <w:r w:rsidR="00076D12">
              <w:t>5</w:t>
            </w:r>
          </w:p>
        </w:tc>
        <w:tc>
          <w:tcPr>
            <w:tcW w:w="2266" w:type="dxa"/>
          </w:tcPr>
          <w:p w14:paraId="02FA85E8" w14:textId="281110E6" w:rsidR="00D42099" w:rsidRDefault="00D42099" w:rsidP="00D42099">
            <w:pPr>
              <w:jc w:val="center"/>
            </w:pPr>
            <w:r>
              <w:t>1e+10</w:t>
            </w:r>
          </w:p>
        </w:tc>
      </w:tr>
      <w:tr w:rsidR="00D42099" w14:paraId="50C40269" w14:textId="77777777" w:rsidTr="00D42099">
        <w:tc>
          <w:tcPr>
            <w:tcW w:w="2265" w:type="dxa"/>
          </w:tcPr>
          <w:p w14:paraId="220CD67A" w14:textId="7F160C72" w:rsidR="00D42099" w:rsidRDefault="00D42099" w:rsidP="00D42099">
            <w:pPr>
              <w:jc w:val="center"/>
            </w:pPr>
            <w:r>
              <w:t>Validation Checks</w:t>
            </w:r>
          </w:p>
        </w:tc>
        <w:tc>
          <w:tcPr>
            <w:tcW w:w="2265" w:type="dxa"/>
          </w:tcPr>
          <w:p w14:paraId="618CD392" w14:textId="0BE85AFE" w:rsidR="00D42099" w:rsidRDefault="00D42099" w:rsidP="00D42099">
            <w:pPr>
              <w:jc w:val="center"/>
            </w:pPr>
            <w:r>
              <w:t>0</w:t>
            </w:r>
          </w:p>
        </w:tc>
        <w:tc>
          <w:tcPr>
            <w:tcW w:w="2265" w:type="dxa"/>
          </w:tcPr>
          <w:p w14:paraId="729D6C4A" w14:textId="6BF77333" w:rsidR="00D42099" w:rsidRDefault="00D42099" w:rsidP="00D42099">
            <w:pPr>
              <w:jc w:val="center"/>
            </w:pPr>
            <w:r>
              <w:t>6</w:t>
            </w:r>
          </w:p>
        </w:tc>
        <w:tc>
          <w:tcPr>
            <w:tcW w:w="2266" w:type="dxa"/>
          </w:tcPr>
          <w:p w14:paraId="1C505470" w14:textId="0F0B5CD2" w:rsidR="00D42099" w:rsidRDefault="00D42099" w:rsidP="00D42099">
            <w:pPr>
              <w:jc w:val="center"/>
            </w:pPr>
            <w:r>
              <w:t>6</w:t>
            </w:r>
          </w:p>
        </w:tc>
      </w:tr>
    </w:tbl>
    <w:p w14:paraId="7FE6DD6E" w14:textId="5A858604" w:rsidR="00076D12" w:rsidRDefault="00D42099" w:rsidP="004A7D9B">
      <w:pPr>
        <w:pStyle w:val="Caption"/>
      </w:pPr>
      <w:r>
        <w:br/>
      </w:r>
      <w:bookmarkStart w:id="206" w:name="_Toc146720831"/>
      <w:r w:rsidR="004A7D9B">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5</w:t>
      </w:r>
      <w:r w:rsidR="001D6978">
        <w:fldChar w:fldCharType="end"/>
      </w:r>
      <w:r w:rsidR="004A7D9B">
        <w:t xml:space="preserve"> </w:t>
      </w:r>
      <w:r w:rsidR="004A7D9B" w:rsidRPr="00AB1552">
        <w:t>LM Training</w:t>
      </w:r>
      <w:r w:rsidR="004A7D9B">
        <w:t xml:space="preserve"> </w:t>
      </w:r>
      <w:r w:rsidR="004A7D9B" w:rsidRPr="00AB1552">
        <w:t>r</w:t>
      </w:r>
      <w:r w:rsidR="004A7D9B">
        <w:t>esults</w:t>
      </w:r>
      <w:r w:rsidR="004A7D9B" w:rsidRPr="00AB1552">
        <w:t xml:space="preserve"> on 3 IMUs with 10-layer NN</w:t>
      </w:r>
      <w:bookmarkEnd w:id="206"/>
    </w:p>
    <w:tbl>
      <w:tblPr>
        <w:tblStyle w:val="TableGrid"/>
        <w:tblW w:w="0" w:type="auto"/>
        <w:tblLook w:val="04A0" w:firstRow="1" w:lastRow="0" w:firstColumn="1" w:lastColumn="0" w:noHBand="0" w:noVBand="1"/>
      </w:tblPr>
      <w:tblGrid>
        <w:gridCol w:w="2265"/>
        <w:gridCol w:w="2265"/>
        <w:gridCol w:w="2265"/>
        <w:gridCol w:w="2266"/>
      </w:tblGrid>
      <w:tr w:rsidR="00076D12" w14:paraId="1B58DB2C" w14:textId="77777777" w:rsidTr="00076D12">
        <w:tc>
          <w:tcPr>
            <w:tcW w:w="2265" w:type="dxa"/>
          </w:tcPr>
          <w:p w14:paraId="12F8FAE3" w14:textId="77777777" w:rsidR="00076D12" w:rsidRDefault="00076D12" w:rsidP="00076D12">
            <w:pPr>
              <w:jc w:val="center"/>
            </w:pPr>
          </w:p>
        </w:tc>
        <w:tc>
          <w:tcPr>
            <w:tcW w:w="2265" w:type="dxa"/>
          </w:tcPr>
          <w:p w14:paraId="74BD9806" w14:textId="54EE717D" w:rsidR="00076D12" w:rsidRDefault="00076D12" w:rsidP="00076D12">
            <w:pPr>
              <w:jc w:val="center"/>
            </w:pPr>
            <w:r>
              <w:t>Observations</w:t>
            </w:r>
          </w:p>
        </w:tc>
        <w:tc>
          <w:tcPr>
            <w:tcW w:w="2265" w:type="dxa"/>
          </w:tcPr>
          <w:p w14:paraId="287E1BE9" w14:textId="7A403CC6" w:rsidR="00076D12" w:rsidRDefault="00076D12" w:rsidP="00076D12">
            <w:pPr>
              <w:jc w:val="center"/>
            </w:pPr>
            <w:r>
              <w:t>MSE</w:t>
            </w:r>
          </w:p>
        </w:tc>
        <w:tc>
          <w:tcPr>
            <w:tcW w:w="2266" w:type="dxa"/>
          </w:tcPr>
          <w:p w14:paraId="09018BB2" w14:textId="0D6878A9" w:rsidR="00076D12" w:rsidRDefault="00076D12" w:rsidP="00076D12">
            <w:pPr>
              <w:jc w:val="center"/>
            </w:pPr>
            <w:r>
              <w:t>R</w:t>
            </w:r>
          </w:p>
        </w:tc>
      </w:tr>
      <w:tr w:rsidR="00076D12" w14:paraId="43CD1F4B" w14:textId="77777777" w:rsidTr="00076D12">
        <w:tc>
          <w:tcPr>
            <w:tcW w:w="2265" w:type="dxa"/>
          </w:tcPr>
          <w:p w14:paraId="3ADCE09B" w14:textId="18F338A0" w:rsidR="00076D12" w:rsidRDefault="00076D12" w:rsidP="00076D12">
            <w:pPr>
              <w:jc w:val="center"/>
            </w:pPr>
            <w:r>
              <w:lastRenderedPageBreak/>
              <w:t>Training</w:t>
            </w:r>
          </w:p>
        </w:tc>
        <w:tc>
          <w:tcPr>
            <w:tcW w:w="2265" w:type="dxa"/>
          </w:tcPr>
          <w:p w14:paraId="46A167EF" w14:textId="575AFBE2" w:rsidR="00076D12" w:rsidRDefault="00076D12" w:rsidP="00076D12">
            <w:pPr>
              <w:jc w:val="center"/>
            </w:pPr>
            <w:r>
              <w:t>3499</w:t>
            </w:r>
          </w:p>
        </w:tc>
        <w:tc>
          <w:tcPr>
            <w:tcW w:w="2265" w:type="dxa"/>
          </w:tcPr>
          <w:p w14:paraId="391D1C8F" w14:textId="7344CA4D" w:rsidR="00076D12" w:rsidRDefault="00076D12" w:rsidP="00076D12">
            <w:pPr>
              <w:jc w:val="center"/>
            </w:pPr>
            <w:r>
              <w:t>0.0417</w:t>
            </w:r>
          </w:p>
        </w:tc>
        <w:tc>
          <w:tcPr>
            <w:tcW w:w="2266" w:type="dxa"/>
          </w:tcPr>
          <w:p w14:paraId="2CDD6088" w14:textId="6D23B8DC" w:rsidR="00076D12" w:rsidRDefault="00076D12" w:rsidP="00076D12">
            <w:pPr>
              <w:jc w:val="center"/>
            </w:pPr>
            <w:r>
              <w:t>0.9259</w:t>
            </w:r>
          </w:p>
        </w:tc>
      </w:tr>
      <w:tr w:rsidR="00076D12" w14:paraId="3DC2688A" w14:textId="77777777" w:rsidTr="00076D12">
        <w:tc>
          <w:tcPr>
            <w:tcW w:w="2265" w:type="dxa"/>
          </w:tcPr>
          <w:p w14:paraId="36BBFEEB" w14:textId="380F291B" w:rsidR="00076D12" w:rsidRDefault="00076D12" w:rsidP="00076D12">
            <w:pPr>
              <w:jc w:val="center"/>
            </w:pPr>
            <w:r>
              <w:t>Validation</w:t>
            </w:r>
          </w:p>
        </w:tc>
        <w:tc>
          <w:tcPr>
            <w:tcW w:w="2265" w:type="dxa"/>
          </w:tcPr>
          <w:p w14:paraId="652F4EAB" w14:textId="3EE18097" w:rsidR="00076D12" w:rsidRDefault="00076D12" w:rsidP="00076D12">
            <w:pPr>
              <w:jc w:val="center"/>
            </w:pPr>
            <w:r>
              <w:t>750</w:t>
            </w:r>
          </w:p>
        </w:tc>
        <w:tc>
          <w:tcPr>
            <w:tcW w:w="2265" w:type="dxa"/>
          </w:tcPr>
          <w:p w14:paraId="62E9D308" w14:textId="38C466AA" w:rsidR="00076D12" w:rsidRDefault="00076D12" w:rsidP="00076D12">
            <w:pPr>
              <w:jc w:val="center"/>
            </w:pPr>
            <w:r>
              <w:t>0.0435</w:t>
            </w:r>
          </w:p>
        </w:tc>
        <w:tc>
          <w:tcPr>
            <w:tcW w:w="2266" w:type="dxa"/>
          </w:tcPr>
          <w:p w14:paraId="3F51BCBD" w14:textId="00D097F3" w:rsidR="00076D12" w:rsidRDefault="00076D12" w:rsidP="00076D12">
            <w:pPr>
              <w:jc w:val="center"/>
            </w:pPr>
            <w:r>
              <w:t>0.9227</w:t>
            </w:r>
          </w:p>
        </w:tc>
      </w:tr>
      <w:tr w:rsidR="00076D12" w14:paraId="17B81703" w14:textId="77777777" w:rsidTr="00076D12">
        <w:tc>
          <w:tcPr>
            <w:tcW w:w="2265" w:type="dxa"/>
          </w:tcPr>
          <w:p w14:paraId="1DE71BB4" w14:textId="6EE7064D" w:rsidR="00076D12" w:rsidRDefault="00076D12" w:rsidP="00076D12">
            <w:pPr>
              <w:jc w:val="center"/>
            </w:pPr>
            <w:r>
              <w:t>Test</w:t>
            </w:r>
          </w:p>
        </w:tc>
        <w:tc>
          <w:tcPr>
            <w:tcW w:w="2265" w:type="dxa"/>
          </w:tcPr>
          <w:p w14:paraId="461E938B" w14:textId="14F0B7CB" w:rsidR="00076D12" w:rsidRDefault="00076D12" w:rsidP="00076D12">
            <w:pPr>
              <w:jc w:val="center"/>
            </w:pPr>
            <w:r>
              <w:t>750</w:t>
            </w:r>
          </w:p>
        </w:tc>
        <w:tc>
          <w:tcPr>
            <w:tcW w:w="2265" w:type="dxa"/>
          </w:tcPr>
          <w:p w14:paraId="1E0F1C75" w14:textId="3C2AE5F1" w:rsidR="00076D12" w:rsidRDefault="00076D12" w:rsidP="00076D12">
            <w:pPr>
              <w:jc w:val="center"/>
            </w:pPr>
            <w:r>
              <w:t>0.0447</w:t>
            </w:r>
          </w:p>
        </w:tc>
        <w:tc>
          <w:tcPr>
            <w:tcW w:w="2266" w:type="dxa"/>
          </w:tcPr>
          <w:p w14:paraId="44C369A1" w14:textId="578E0688" w:rsidR="00076D12" w:rsidRDefault="00076D12" w:rsidP="00076D12">
            <w:pPr>
              <w:jc w:val="center"/>
            </w:pPr>
            <w:r>
              <w:t>0.9220</w:t>
            </w:r>
          </w:p>
        </w:tc>
      </w:tr>
    </w:tbl>
    <w:p w14:paraId="59396C0D" w14:textId="235E4F30" w:rsidR="004A7D9B" w:rsidRDefault="00D42099" w:rsidP="005E766F">
      <w:pPr>
        <w:pStyle w:val="BodyText"/>
        <w:spacing w:line="240" w:lineRule="auto"/>
      </w:pPr>
      <w:r>
        <w:br/>
      </w:r>
      <w:r w:rsidR="005E766F">
        <w:t>Reducing the layers to 5 produced t</w:t>
      </w:r>
      <w:r w:rsidR="003744E0">
        <w:t>he tabulated outcomes shown in Figures 4.16 and 4.17.</w:t>
      </w:r>
    </w:p>
    <w:p w14:paraId="04148651" w14:textId="1F2DFB0B" w:rsidR="005E766F" w:rsidRDefault="00E6471D" w:rsidP="004A7D9B">
      <w:pPr>
        <w:pStyle w:val="Caption"/>
      </w:pPr>
      <w:r>
        <w:br/>
      </w:r>
      <w:bookmarkStart w:id="207" w:name="_Toc146720832"/>
      <w:r w:rsidR="004A7D9B">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6</w:t>
      </w:r>
      <w:r w:rsidR="001D6978">
        <w:fldChar w:fldCharType="end"/>
      </w:r>
      <w:r w:rsidR="004A7D9B">
        <w:t xml:space="preserve"> </w:t>
      </w:r>
      <w:r w:rsidR="004A7D9B" w:rsidRPr="00AA4503">
        <w:t xml:space="preserve">LM Training progress on 3 IMUs with </w:t>
      </w:r>
      <w:r w:rsidR="004A7D9B">
        <w:t>5</w:t>
      </w:r>
      <w:r w:rsidR="004A7D9B" w:rsidRPr="00AA4503">
        <w:t>-layer NN</w:t>
      </w:r>
      <w:bookmarkEnd w:id="207"/>
    </w:p>
    <w:tbl>
      <w:tblPr>
        <w:tblStyle w:val="TableGrid"/>
        <w:tblW w:w="0" w:type="auto"/>
        <w:tblLook w:val="04A0" w:firstRow="1" w:lastRow="0" w:firstColumn="1" w:lastColumn="0" w:noHBand="0" w:noVBand="1"/>
      </w:tblPr>
      <w:tblGrid>
        <w:gridCol w:w="2265"/>
        <w:gridCol w:w="2265"/>
        <w:gridCol w:w="2265"/>
        <w:gridCol w:w="2266"/>
      </w:tblGrid>
      <w:tr w:rsidR="005E766F" w14:paraId="3FA4A4D9" w14:textId="77777777" w:rsidTr="00D0191F">
        <w:tc>
          <w:tcPr>
            <w:tcW w:w="2265" w:type="dxa"/>
          </w:tcPr>
          <w:p w14:paraId="47F9D06F" w14:textId="77777777" w:rsidR="005E766F" w:rsidRDefault="005E766F" w:rsidP="00D0191F">
            <w:pPr>
              <w:jc w:val="center"/>
            </w:pPr>
            <w:r>
              <w:t>Unit</w:t>
            </w:r>
          </w:p>
        </w:tc>
        <w:tc>
          <w:tcPr>
            <w:tcW w:w="2265" w:type="dxa"/>
          </w:tcPr>
          <w:p w14:paraId="55BE0AD0" w14:textId="77777777" w:rsidR="005E766F" w:rsidRDefault="005E766F" w:rsidP="00D0191F">
            <w:pPr>
              <w:jc w:val="center"/>
            </w:pPr>
            <w:r>
              <w:t>Initial Value</w:t>
            </w:r>
          </w:p>
        </w:tc>
        <w:tc>
          <w:tcPr>
            <w:tcW w:w="2265" w:type="dxa"/>
          </w:tcPr>
          <w:p w14:paraId="76B1BB41" w14:textId="77777777" w:rsidR="005E766F" w:rsidRDefault="005E766F" w:rsidP="00D0191F">
            <w:pPr>
              <w:jc w:val="center"/>
            </w:pPr>
            <w:r>
              <w:t>Stopped Value</w:t>
            </w:r>
          </w:p>
        </w:tc>
        <w:tc>
          <w:tcPr>
            <w:tcW w:w="2266" w:type="dxa"/>
          </w:tcPr>
          <w:p w14:paraId="1B69A9D2" w14:textId="77777777" w:rsidR="005E766F" w:rsidRDefault="005E766F" w:rsidP="00D0191F">
            <w:pPr>
              <w:jc w:val="center"/>
            </w:pPr>
            <w:r>
              <w:t>Target Value</w:t>
            </w:r>
          </w:p>
        </w:tc>
      </w:tr>
      <w:tr w:rsidR="005E766F" w14:paraId="174BF563" w14:textId="77777777" w:rsidTr="00D0191F">
        <w:tc>
          <w:tcPr>
            <w:tcW w:w="2265" w:type="dxa"/>
          </w:tcPr>
          <w:p w14:paraId="2A54DE38" w14:textId="77777777" w:rsidR="005E766F" w:rsidRDefault="005E766F" w:rsidP="00D0191F">
            <w:pPr>
              <w:jc w:val="center"/>
            </w:pPr>
            <w:r>
              <w:t>Epoch</w:t>
            </w:r>
          </w:p>
        </w:tc>
        <w:tc>
          <w:tcPr>
            <w:tcW w:w="2265" w:type="dxa"/>
          </w:tcPr>
          <w:p w14:paraId="14DDC577" w14:textId="77777777" w:rsidR="005E766F" w:rsidRDefault="005E766F" w:rsidP="00D0191F">
            <w:pPr>
              <w:jc w:val="center"/>
            </w:pPr>
            <w:r>
              <w:t>0</w:t>
            </w:r>
          </w:p>
        </w:tc>
        <w:tc>
          <w:tcPr>
            <w:tcW w:w="2265" w:type="dxa"/>
          </w:tcPr>
          <w:p w14:paraId="1AED25C6" w14:textId="44759278" w:rsidR="005E766F" w:rsidRDefault="005E766F" w:rsidP="00D0191F">
            <w:pPr>
              <w:jc w:val="center"/>
            </w:pPr>
            <w:r>
              <w:t>17</w:t>
            </w:r>
          </w:p>
        </w:tc>
        <w:tc>
          <w:tcPr>
            <w:tcW w:w="2266" w:type="dxa"/>
          </w:tcPr>
          <w:p w14:paraId="16CED19B" w14:textId="77777777" w:rsidR="005E766F" w:rsidRDefault="005E766F" w:rsidP="00D0191F">
            <w:pPr>
              <w:jc w:val="center"/>
            </w:pPr>
            <w:r>
              <w:t>1000</w:t>
            </w:r>
          </w:p>
        </w:tc>
      </w:tr>
      <w:tr w:rsidR="005E766F" w14:paraId="46ADE4E0" w14:textId="77777777" w:rsidTr="00D0191F">
        <w:tc>
          <w:tcPr>
            <w:tcW w:w="2265" w:type="dxa"/>
          </w:tcPr>
          <w:p w14:paraId="581194C8" w14:textId="77777777" w:rsidR="005E766F" w:rsidRDefault="005E766F" w:rsidP="00D0191F">
            <w:pPr>
              <w:jc w:val="center"/>
            </w:pPr>
            <w:r>
              <w:t>Elapsed Time</w:t>
            </w:r>
          </w:p>
        </w:tc>
        <w:tc>
          <w:tcPr>
            <w:tcW w:w="2265" w:type="dxa"/>
          </w:tcPr>
          <w:p w14:paraId="358590E0" w14:textId="77777777" w:rsidR="005E766F" w:rsidRDefault="005E766F" w:rsidP="00D0191F">
            <w:pPr>
              <w:jc w:val="center"/>
            </w:pPr>
            <w:r>
              <w:t>-</w:t>
            </w:r>
          </w:p>
        </w:tc>
        <w:tc>
          <w:tcPr>
            <w:tcW w:w="2265" w:type="dxa"/>
          </w:tcPr>
          <w:p w14:paraId="6013C182" w14:textId="77777777" w:rsidR="005E766F" w:rsidRDefault="005E766F" w:rsidP="00D0191F">
            <w:pPr>
              <w:jc w:val="center"/>
            </w:pPr>
            <w:r>
              <w:t>00:00:00</w:t>
            </w:r>
          </w:p>
        </w:tc>
        <w:tc>
          <w:tcPr>
            <w:tcW w:w="2266" w:type="dxa"/>
          </w:tcPr>
          <w:p w14:paraId="70F373C9" w14:textId="77777777" w:rsidR="005E766F" w:rsidRDefault="005E766F" w:rsidP="00D0191F">
            <w:pPr>
              <w:jc w:val="center"/>
            </w:pPr>
            <w:r>
              <w:t>-</w:t>
            </w:r>
          </w:p>
        </w:tc>
      </w:tr>
      <w:tr w:rsidR="005E766F" w14:paraId="649A16D3" w14:textId="77777777" w:rsidTr="00D0191F">
        <w:tc>
          <w:tcPr>
            <w:tcW w:w="2265" w:type="dxa"/>
          </w:tcPr>
          <w:p w14:paraId="18322CC9" w14:textId="77777777" w:rsidR="005E766F" w:rsidRDefault="005E766F" w:rsidP="00D0191F">
            <w:pPr>
              <w:jc w:val="center"/>
            </w:pPr>
            <w:r>
              <w:t>Performance</w:t>
            </w:r>
          </w:p>
        </w:tc>
        <w:tc>
          <w:tcPr>
            <w:tcW w:w="2265" w:type="dxa"/>
          </w:tcPr>
          <w:p w14:paraId="57ECD277" w14:textId="12972D4B" w:rsidR="005E766F" w:rsidRDefault="005E766F" w:rsidP="00D0191F">
            <w:pPr>
              <w:jc w:val="center"/>
            </w:pPr>
            <w:r>
              <w:t>0.76</w:t>
            </w:r>
          </w:p>
        </w:tc>
        <w:tc>
          <w:tcPr>
            <w:tcW w:w="2265" w:type="dxa"/>
          </w:tcPr>
          <w:p w14:paraId="335308F5" w14:textId="798155B3" w:rsidR="005E766F" w:rsidRDefault="005E766F" w:rsidP="00D0191F">
            <w:pPr>
              <w:jc w:val="center"/>
            </w:pPr>
            <w:r>
              <w:t>0.042</w:t>
            </w:r>
          </w:p>
        </w:tc>
        <w:tc>
          <w:tcPr>
            <w:tcW w:w="2266" w:type="dxa"/>
          </w:tcPr>
          <w:p w14:paraId="138B5DCC" w14:textId="77777777" w:rsidR="005E766F" w:rsidRDefault="005E766F" w:rsidP="00D0191F">
            <w:pPr>
              <w:jc w:val="center"/>
            </w:pPr>
            <w:r>
              <w:t>0</w:t>
            </w:r>
          </w:p>
        </w:tc>
      </w:tr>
      <w:tr w:rsidR="005E766F" w14:paraId="3E965D95" w14:textId="77777777" w:rsidTr="00D0191F">
        <w:tc>
          <w:tcPr>
            <w:tcW w:w="2265" w:type="dxa"/>
          </w:tcPr>
          <w:p w14:paraId="066A93F1" w14:textId="77777777" w:rsidR="005E766F" w:rsidRDefault="005E766F" w:rsidP="00D0191F">
            <w:pPr>
              <w:jc w:val="center"/>
            </w:pPr>
            <w:r>
              <w:t>Gradient</w:t>
            </w:r>
          </w:p>
        </w:tc>
        <w:tc>
          <w:tcPr>
            <w:tcW w:w="2265" w:type="dxa"/>
          </w:tcPr>
          <w:p w14:paraId="41BA3E9F" w14:textId="6BA51ECC" w:rsidR="005E766F" w:rsidRDefault="005E766F" w:rsidP="00D0191F">
            <w:pPr>
              <w:jc w:val="center"/>
            </w:pPr>
            <w:r>
              <w:t>1.22</w:t>
            </w:r>
          </w:p>
        </w:tc>
        <w:tc>
          <w:tcPr>
            <w:tcW w:w="2265" w:type="dxa"/>
          </w:tcPr>
          <w:p w14:paraId="21012AD6" w14:textId="1EAF0FAD" w:rsidR="005E766F" w:rsidRDefault="005E766F" w:rsidP="00D0191F">
            <w:pPr>
              <w:jc w:val="center"/>
            </w:pPr>
            <w:r>
              <w:t>0.00111</w:t>
            </w:r>
          </w:p>
        </w:tc>
        <w:tc>
          <w:tcPr>
            <w:tcW w:w="2266" w:type="dxa"/>
          </w:tcPr>
          <w:p w14:paraId="44D51BC0" w14:textId="77777777" w:rsidR="005E766F" w:rsidRDefault="005E766F" w:rsidP="00D0191F">
            <w:pPr>
              <w:jc w:val="center"/>
            </w:pPr>
            <w:r>
              <w:t>1e -07</w:t>
            </w:r>
          </w:p>
        </w:tc>
      </w:tr>
      <w:tr w:rsidR="005E766F" w14:paraId="16CBE70A" w14:textId="77777777" w:rsidTr="00D0191F">
        <w:tc>
          <w:tcPr>
            <w:tcW w:w="2265" w:type="dxa"/>
          </w:tcPr>
          <w:p w14:paraId="2990E5E3" w14:textId="77777777" w:rsidR="005E766F" w:rsidRDefault="005E766F" w:rsidP="00D0191F">
            <w:pPr>
              <w:jc w:val="center"/>
            </w:pPr>
            <w:r>
              <w:t>Mu</w:t>
            </w:r>
          </w:p>
        </w:tc>
        <w:tc>
          <w:tcPr>
            <w:tcW w:w="2265" w:type="dxa"/>
          </w:tcPr>
          <w:p w14:paraId="36CFF741" w14:textId="77777777" w:rsidR="005E766F" w:rsidRDefault="005E766F" w:rsidP="00D0191F">
            <w:pPr>
              <w:jc w:val="center"/>
            </w:pPr>
            <w:r>
              <w:t>0.001</w:t>
            </w:r>
          </w:p>
        </w:tc>
        <w:tc>
          <w:tcPr>
            <w:tcW w:w="2265" w:type="dxa"/>
          </w:tcPr>
          <w:p w14:paraId="634D3E85" w14:textId="3ED9759D" w:rsidR="005E766F" w:rsidRDefault="005E766F" w:rsidP="00D0191F">
            <w:pPr>
              <w:jc w:val="center"/>
            </w:pPr>
            <w:r>
              <w:t>1e-06</w:t>
            </w:r>
          </w:p>
        </w:tc>
        <w:tc>
          <w:tcPr>
            <w:tcW w:w="2266" w:type="dxa"/>
          </w:tcPr>
          <w:p w14:paraId="25646037" w14:textId="77777777" w:rsidR="005E766F" w:rsidRDefault="005E766F" w:rsidP="00D0191F">
            <w:pPr>
              <w:jc w:val="center"/>
            </w:pPr>
            <w:r>
              <w:t>1e+10</w:t>
            </w:r>
          </w:p>
        </w:tc>
      </w:tr>
      <w:tr w:rsidR="005E766F" w14:paraId="2B700F61" w14:textId="77777777" w:rsidTr="00D0191F">
        <w:tc>
          <w:tcPr>
            <w:tcW w:w="2265" w:type="dxa"/>
          </w:tcPr>
          <w:p w14:paraId="276B21EF" w14:textId="77777777" w:rsidR="005E766F" w:rsidRDefault="005E766F" w:rsidP="00D0191F">
            <w:pPr>
              <w:jc w:val="center"/>
            </w:pPr>
            <w:r>
              <w:t>Validation Checks</w:t>
            </w:r>
          </w:p>
        </w:tc>
        <w:tc>
          <w:tcPr>
            <w:tcW w:w="2265" w:type="dxa"/>
          </w:tcPr>
          <w:p w14:paraId="5401833F" w14:textId="77777777" w:rsidR="005E766F" w:rsidRDefault="005E766F" w:rsidP="00D0191F">
            <w:pPr>
              <w:jc w:val="center"/>
            </w:pPr>
            <w:r>
              <w:t>0</w:t>
            </w:r>
          </w:p>
        </w:tc>
        <w:tc>
          <w:tcPr>
            <w:tcW w:w="2265" w:type="dxa"/>
          </w:tcPr>
          <w:p w14:paraId="5914F548" w14:textId="77777777" w:rsidR="005E766F" w:rsidRDefault="005E766F" w:rsidP="00D0191F">
            <w:pPr>
              <w:jc w:val="center"/>
            </w:pPr>
            <w:r>
              <w:t>6</w:t>
            </w:r>
          </w:p>
        </w:tc>
        <w:tc>
          <w:tcPr>
            <w:tcW w:w="2266" w:type="dxa"/>
          </w:tcPr>
          <w:p w14:paraId="1412AC7E" w14:textId="77777777" w:rsidR="005E766F" w:rsidRDefault="005E766F" w:rsidP="00D0191F">
            <w:pPr>
              <w:jc w:val="center"/>
            </w:pPr>
            <w:r>
              <w:t>6</w:t>
            </w:r>
          </w:p>
        </w:tc>
      </w:tr>
    </w:tbl>
    <w:p w14:paraId="050AB929" w14:textId="6DA04CF3" w:rsidR="005E766F" w:rsidRDefault="005E766F" w:rsidP="004A7D9B">
      <w:pPr>
        <w:pStyle w:val="Caption"/>
      </w:pPr>
      <w:r>
        <w:br/>
      </w:r>
      <w:bookmarkStart w:id="208" w:name="_Toc146720833"/>
      <w:r w:rsidR="004A7D9B">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7</w:t>
      </w:r>
      <w:r w:rsidR="001D6978">
        <w:fldChar w:fldCharType="end"/>
      </w:r>
      <w:r w:rsidR="004A7D9B">
        <w:t xml:space="preserve"> </w:t>
      </w:r>
      <w:r w:rsidR="004A7D9B" w:rsidRPr="00DA7DF7">
        <w:t>LM Training r</w:t>
      </w:r>
      <w:r w:rsidR="004A7D9B">
        <w:t>esults</w:t>
      </w:r>
      <w:r w:rsidR="004A7D9B" w:rsidRPr="00DA7DF7">
        <w:t xml:space="preserve"> on 3 IMUs with </w:t>
      </w:r>
      <w:r w:rsidR="004A7D9B">
        <w:t>5</w:t>
      </w:r>
      <w:r w:rsidR="004A7D9B" w:rsidRPr="00DA7DF7">
        <w:t>-layer NN</w:t>
      </w:r>
      <w:bookmarkEnd w:id="208"/>
    </w:p>
    <w:tbl>
      <w:tblPr>
        <w:tblStyle w:val="TableGrid"/>
        <w:tblW w:w="0" w:type="auto"/>
        <w:tblLook w:val="04A0" w:firstRow="1" w:lastRow="0" w:firstColumn="1" w:lastColumn="0" w:noHBand="0" w:noVBand="1"/>
      </w:tblPr>
      <w:tblGrid>
        <w:gridCol w:w="2265"/>
        <w:gridCol w:w="2265"/>
        <w:gridCol w:w="2265"/>
        <w:gridCol w:w="2266"/>
      </w:tblGrid>
      <w:tr w:rsidR="005E766F" w14:paraId="6901F3A2" w14:textId="77777777" w:rsidTr="00D0191F">
        <w:tc>
          <w:tcPr>
            <w:tcW w:w="2265" w:type="dxa"/>
          </w:tcPr>
          <w:p w14:paraId="076E00DC" w14:textId="77777777" w:rsidR="005E766F" w:rsidRDefault="005E766F" w:rsidP="00D0191F">
            <w:pPr>
              <w:jc w:val="center"/>
            </w:pPr>
          </w:p>
        </w:tc>
        <w:tc>
          <w:tcPr>
            <w:tcW w:w="2265" w:type="dxa"/>
          </w:tcPr>
          <w:p w14:paraId="2223BCC8" w14:textId="7FB003BE" w:rsidR="005E766F" w:rsidRDefault="005E766F" w:rsidP="00D0191F">
            <w:pPr>
              <w:jc w:val="center"/>
            </w:pPr>
            <w:r>
              <w:t>Observations</w:t>
            </w:r>
          </w:p>
        </w:tc>
        <w:tc>
          <w:tcPr>
            <w:tcW w:w="2265" w:type="dxa"/>
          </w:tcPr>
          <w:p w14:paraId="500E1BB9" w14:textId="77777777" w:rsidR="005E766F" w:rsidRDefault="005E766F" w:rsidP="00D0191F">
            <w:pPr>
              <w:jc w:val="center"/>
            </w:pPr>
            <w:r>
              <w:t>MSE</w:t>
            </w:r>
          </w:p>
        </w:tc>
        <w:tc>
          <w:tcPr>
            <w:tcW w:w="2266" w:type="dxa"/>
          </w:tcPr>
          <w:p w14:paraId="484A6498" w14:textId="77777777" w:rsidR="005E766F" w:rsidRDefault="005E766F" w:rsidP="00D0191F">
            <w:pPr>
              <w:jc w:val="center"/>
            </w:pPr>
            <w:r>
              <w:t>R</w:t>
            </w:r>
          </w:p>
        </w:tc>
      </w:tr>
      <w:tr w:rsidR="005E766F" w14:paraId="03BDE0AC" w14:textId="77777777" w:rsidTr="00D0191F">
        <w:tc>
          <w:tcPr>
            <w:tcW w:w="2265" w:type="dxa"/>
          </w:tcPr>
          <w:p w14:paraId="0AEC7495" w14:textId="77777777" w:rsidR="005E766F" w:rsidRDefault="005E766F" w:rsidP="00D0191F">
            <w:pPr>
              <w:jc w:val="center"/>
            </w:pPr>
            <w:r>
              <w:t>Training</w:t>
            </w:r>
          </w:p>
        </w:tc>
        <w:tc>
          <w:tcPr>
            <w:tcW w:w="2265" w:type="dxa"/>
          </w:tcPr>
          <w:p w14:paraId="2C412CBB" w14:textId="77777777" w:rsidR="005E766F" w:rsidRDefault="005E766F" w:rsidP="00D0191F">
            <w:pPr>
              <w:jc w:val="center"/>
            </w:pPr>
            <w:r>
              <w:t>3499</w:t>
            </w:r>
          </w:p>
        </w:tc>
        <w:tc>
          <w:tcPr>
            <w:tcW w:w="2265" w:type="dxa"/>
          </w:tcPr>
          <w:p w14:paraId="5B5DC90A" w14:textId="09988485" w:rsidR="005E766F" w:rsidRDefault="005E766F" w:rsidP="00D0191F">
            <w:pPr>
              <w:jc w:val="center"/>
            </w:pPr>
            <w:r>
              <w:t>0.0427</w:t>
            </w:r>
          </w:p>
        </w:tc>
        <w:tc>
          <w:tcPr>
            <w:tcW w:w="2266" w:type="dxa"/>
          </w:tcPr>
          <w:p w14:paraId="37F66CEF" w14:textId="2BBC7EBA" w:rsidR="005E766F" w:rsidRDefault="005E766F" w:rsidP="00D0191F">
            <w:pPr>
              <w:jc w:val="center"/>
            </w:pPr>
            <w:r>
              <w:t>0.9239</w:t>
            </w:r>
          </w:p>
        </w:tc>
      </w:tr>
      <w:tr w:rsidR="005E766F" w14:paraId="1B266FE0" w14:textId="77777777" w:rsidTr="00D0191F">
        <w:tc>
          <w:tcPr>
            <w:tcW w:w="2265" w:type="dxa"/>
          </w:tcPr>
          <w:p w14:paraId="2660E3C7" w14:textId="77777777" w:rsidR="005E766F" w:rsidRDefault="005E766F" w:rsidP="00D0191F">
            <w:pPr>
              <w:jc w:val="center"/>
            </w:pPr>
            <w:r>
              <w:t>Validation</w:t>
            </w:r>
          </w:p>
        </w:tc>
        <w:tc>
          <w:tcPr>
            <w:tcW w:w="2265" w:type="dxa"/>
          </w:tcPr>
          <w:p w14:paraId="6E0F1318" w14:textId="77777777" w:rsidR="005E766F" w:rsidRDefault="005E766F" w:rsidP="00D0191F">
            <w:pPr>
              <w:jc w:val="center"/>
            </w:pPr>
            <w:r>
              <w:t>750</w:t>
            </w:r>
          </w:p>
        </w:tc>
        <w:tc>
          <w:tcPr>
            <w:tcW w:w="2265" w:type="dxa"/>
          </w:tcPr>
          <w:p w14:paraId="535C7CB3" w14:textId="4814DDD7" w:rsidR="005E766F" w:rsidRDefault="005E766F" w:rsidP="00D0191F">
            <w:pPr>
              <w:jc w:val="center"/>
            </w:pPr>
            <w:r>
              <w:t>0.0407</w:t>
            </w:r>
          </w:p>
        </w:tc>
        <w:tc>
          <w:tcPr>
            <w:tcW w:w="2266" w:type="dxa"/>
          </w:tcPr>
          <w:p w14:paraId="1E28B7F8" w14:textId="6A4BF64C" w:rsidR="005E766F" w:rsidRDefault="005E766F" w:rsidP="00D0191F">
            <w:pPr>
              <w:jc w:val="center"/>
            </w:pPr>
            <w:r>
              <w:t>0.9277</w:t>
            </w:r>
          </w:p>
        </w:tc>
      </w:tr>
      <w:tr w:rsidR="005E766F" w14:paraId="625E7412" w14:textId="77777777" w:rsidTr="00D0191F">
        <w:tc>
          <w:tcPr>
            <w:tcW w:w="2265" w:type="dxa"/>
          </w:tcPr>
          <w:p w14:paraId="2C9EA27E" w14:textId="77777777" w:rsidR="005E766F" w:rsidRDefault="005E766F" w:rsidP="00D0191F">
            <w:pPr>
              <w:jc w:val="center"/>
            </w:pPr>
            <w:r>
              <w:t>Test</w:t>
            </w:r>
          </w:p>
        </w:tc>
        <w:tc>
          <w:tcPr>
            <w:tcW w:w="2265" w:type="dxa"/>
          </w:tcPr>
          <w:p w14:paraId="5CCC8580" w14:textId="77777777" w:rsidR="005E766F" w:rsidRDefault="005E766F" w:rsidP="00D0191F">
            <w:pPr>
              <w:jc w:val="center"/>
            </w:pPr>
            <w:r>
              <w:t>750</w:t>
            </w:r>
          </w:p>
        </w:tc>
        <w:tc>
          <w:tcPr>
            <w:tcW w:w="2265" w:type="dxa"/>
          </w:tcPr>
          <w:p w14:paraId="2D2A7583" w14:textId="0B4DC25C" w:rsidR="005E766F" w:rsidRDefault="005E766F" w:rsidP="00D0191F">
            <w:pPr>
              <w:jc w:val="center"/>
            </w:pPr>
            <w:r>
              <w:t>0.0442</w:t>
            </w:r>
          </w:p>
        </w:tc>
        <w:tc>
          <w:tcPr>
            <w:tcW w:w="2266" w:type="dxa"/>
          </w:tcPr>
          <w:p w14:paraId="50EAFFA6" w14:textId="07A8C56A" w:rsidR="005E766F" w:rsidRDefault="005E766F" w:rsidP="00D0191F">
            <w:pPr>
              <w:jc w:val="center"/>
            </w:pPr>
            <w:r>
              <w:t>0.9235</w:t>
            </w:r>
          </w:p>
        </w:tc>
      </w:tr>
    </w:tbl>
    <w:p w14:paraId="76C27212" w14:textId="77777777" w:rsidR="005E766F" w:rsidRDefault="005E766F" w:rsidP="005E766F">
      <w:pPr>
        <w:pStyle w:val="BodyText"/>
        <w:spacing w:line="240" w:lineRule="auto"/>
      </w:pPr>
    </w:p>
    <w:p w14:paraId="496C3848" w14:textId="77777777" w:rsidR="00B03033" w:rsidRDefault="00B03033" w:rsidP="005E766F">
      <w:pPr>
        <w:pStyle w:val="BodyText"/>
        <w:spacing w:line="240" w:lineRule="auto"/>
      </w:pPr>
    </w:p>
    <w:p w14:paraId="29568165" w14:textId="7D3B379B" w:rsidR="00550C7C" w:rsidRDefault="00325301" w:rsidP="00325301">
      <w:pPr>
        <w:pStyle w:val="Heading3"/>
        <w:rPr>
          <w:noProof w:val="0"/>
        </w:rPr>
      </w:pPr>
      <w:bookmarkStart w:id="209" w:name="_Toc146552354"/>
      <w:r w:rsidRPr="00280F56">
        <w:rPr>
          <w:noProof w:val="0"/>
        </w:rPr>
        <w:t xml:space="preserve">Neural network of a varied-motion vehicle: All </w:t>
      </w:r>
      <w:r w:rsidR="002C0374">
        <w:rPr>
          <w:noProof w:val="0"/>
        </w:rPr>
        <w:t>IMUs</w:t>
      </w:r>
      <w:bookmarkEnd w:id="209"/>
    </w:p>
    <w:p w14:paraId="5E16FF4F" w14:textId="2C710F79" w:rsidR="00845111" w:rsidRDefault="00E6471D" w:rsidP="00845111">
      <w:pPr>
        <w:pStyle w:val="BodyText"/>
        <w:spacing w:line="240" w:lineRule="auto"/>
      </w:pPr>
      <w:r>
        <w:br/>
      </w:r>
      <w:r w:rsidR="00D24AF6">
        <w:t xml:space="preserve">Results from training with the Levenberg-Marquardt training method on a 10-layer NN with 5 IMU inputs are shown in Tables </w:t>
      </w:r>
      <w:r w:rsidR="003744E0">
        <w:t>4.26 and 4.27</w:t>
      </w:r>
      <w:r w:rsidR="00845111">
        <w:t xml:space="preserve">. </w:t>
      </w:r>
      <w:r w:rsidR="00E50DA1">
        <w:t>MATLAB</w:t>
      </w:r>
      <w:r w:rsidR="00845111">
        <w:t xml:space="preserve"> used </w:t>
      </w:r>
      <w:r w:rsidR="00090DA5">
        <w:t>13.6</w:t>
      </w:r>
      <w:r w:rsidR="00845111">
        <w:t>% of CPU time and 2</w:t>
      </w:r>
      <w:r w:rsidR="00090DA5">
        <w:t>42</w:t>
      </w:r>
      <w:r w:rsidR="00845111">
        <w:t>Mb of RAM during the process.</w:t>
      </w:r>
    </w:p>
    <w:p w14:paraId="3A6A23A2" w14:textId="732262D3" w:rsidR="00D24AF6" w:rsidRDefault="004A7D9B" w:rsidP="004A7D9B">
      <w:pPr>
        <w:pStyle w:val="Caption"/>
      </w:pPr>
      <w:bookmarkStart w:id="210" w:name="_Toc146720834"/>
      <w:r>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8</w:t>
      </w:r>
      <w:r w:rsidR="001D6978">
        <w:fldChar w:fldCharType="end"/>
      </w:r>
      <w:r>
        <w:t xml:space="preserve"> LM </w:t>
      </w:r>
      <w:r w:rsidRPr="0016738D">
        <w:t xml:space="preserve">Training progress on </w:t>
      </w:r>
      <w:r>
        <w:t>5</w:t>
      </w:r>
      <w:r w:rsidRPr="0016738D">
        <w:t xml:space="preserve"> IMUs with </w:t>
      </w:r>
      <w:r>
        <w:t>10</w:t>
      </w:r>
      <w:r w:rsidRPr="0016738D">
        <w:t>-layer NN</w:t>
      </w:r>
      <w:bookmarkEnd w:id="210"/>
    </w:p>
    <w:tbl>
      <w:tblPr>
        <w:tblStyle w:val="TableGrid"/>
        <w:tblW w:w="0" w:type="auto"/>
        <w:tblLook w:val="04A0" w:firstRow="1" w:lastRow="0" w:firstColumn="1" w:lastColumn="0" w:noHBand="0" w:noVBand="1"/>
      </w:tblPr>
      <w:tblGrid>
        <w:gridCol w:w="2265"/>
        <w:gridCol w:w="2265"/>
        <w:gridCol w:w="2265"/>
        <w:gridCol w:w="2266"/>
      </w:tblGrid>
      <w:tr w:rsidR="00D24AF6" w14:paraId="3BD5E5FE" w14:textId="77777777" w:rsidTr="00D0191F">
        <w:tc>
          <w:tcPr>
            <w:tcW w:w="2265" w:type="dxa"/>
          </w:tcPr>
          <w:p w14:paraId="14E5D0F3" w14:textId="77777777" w:rsidR="00D24AF6" w:rsidRDefault="00D24AF6" w:rsidP="00D0191F">
            <w:pPr>
              <w:jc w:val="center"/>
            </w:pPr>
            <w:r>
              <w:t>Unit</w:t>
            </w:r>
          </w:p>
        </w:tc>
        <w:tc>
          <w:tcPr>
            <w:tcW w:w="2265" w:type="dxa"/>
          </w:tcPr>
          <w:p w14:paraId="4F8DBE9C" w14:textId="77777777" w:rsidR="00D24AF6" w:rsidRDefault="00D24AF6" w:rsidP="00D0191F">
            <w:pPr>
              <w:jc w:val="center"/>
            </w:pPr>
            <w:r>
              <w:t>Initial Value</w:t>
            </w:r>
          </w:p>
        </w:tc>
        <w:tc>
          <w:tcPr>
            <w:tcW w:w="2265" w:type="dxa"/>
          </w:tcPr>
          <w:p w14:paraId="0BD659B1" w14:textId="77777777" w:rsidR="00D24AF6" w:rsidRDefault="00D24AF6" w:rsidP="00D0191F">
            <w:pPr>
              <w:jc w:val="center"/>
            </w:pPr>
            <w:r>
              <w:t>Stopped Value</w:t>
            </w:r>
          </w:p>
        </w:tc>
        <w:tc>
          <w:tcPr>
            <w:tcW w:w="2266" w:type="dxa"/>
          </w:tcPr>
          <w:p w14:paraId="393B87CF" w14:textId="77777777" w:rsidR="00D24AF6" w:rsidRDefault="00D24AF6" w:rsidP="00D0191F">
            <w:pPr>
              <w:jc w:val="center"/>
            </w:pPr>
            <w:r>
              <w:t>Target Value</w:t>
            </w:r>
          </w:p>
        </w:tc>
      </w:tr>
      <w:tr w:rsidR="00D24AF6" w14:paraId="317EDB51" w14:textId="77777777" w:rsidTr="00D0191F">
        <w:tc>
          <w:tcPr>
            <w:tcW w:w="2265" w:type="dxa"/>
          </w:tcPr>
          <w:p w14:paraId="17E51A4B" w14:textId="77777777" w:rsidR="00D24AF6" w:rsidRDefault="00D24AF6" w:rsidP="00D0191F">
            <w:pPr>
              <w:jc w:val="center"/>
            </w:pPr>
            <w:r>
              <w:t>Epoch</w:t>
            </w:r>
          </w:p>
        </w:tc>
        <w:tc>
          <w:tcPr>
            <w:tcW w:w="2265" w:type="dxa"/>
          </w:tcPr>
          <w:p w14:paraId="4B2E5AA1" w14:textId="77777777" w:rsidR="00D24AF6" w:rsidRDefault="00D24AF6" w:rsidP="00D0191F">
            <w:pPr>
              <w:jc w:val="center"/>
            </w:pPr>
            <w:r>
              <w:t>0</w:t>
            </w:r>
          </w:p>
        </w:tc>
        <w:tc>
          <w:tcPr>
            <w:tcW w:w="2265" w:type="dxa"/>
          </w:tcPr>
          <w:p w14:paraId="4C57B2D8" w14:textId="6B3235F7" w:rsidR="00D24AF6" w:rsidRDefault="00D24AF6" w:rsidP="00D0191F">
            <w:pPr>
              <w:jc w:val="center"/>
            </w:pPr>
            <w:r>
              <w:t>11</w:t>
            </w:r>
          </w:p>
        </w:tc>
        <w:tc>
          <w:tcPr>
            <w:tcW w:w="2266" w:type="dxa"/>
          </w:tcPr>
          <w:p w14:paraId="5B74F8EF" w14:textId="77777777" w:rsidR="00D24AF6" w:rsidRDefault="00D24AF6" w:rsidP="00D0191F">
            <w:pPr>
              <w:jc w:val="center"/>
            </w:pPr>
            <w:r>
              <w:t>1000</w:t>
            </w:r>
          </w:p>
        </w:tc>
      </w:tr>
      <w:tr w:rsidR="00D24AF6" w14:paraId="4BA3009B" w14:textId="77777777" w:rsidTr="00D0191F">
        <w:tc>
          <w:tcPr>
            <w:tcW w:w="2265" w:type="dxa"/>
          </w:tcPr>
          <w:p w14:paraId="6AB07AE1" w14:textId="77777777" w:rsidR="00D24AF6" w:rsidRDefault="00D24AF6" w:rsidP="00D0191F">
            <w:pPr>
              <w:jc w:val="center"/>
            </w:pPr>
            <w:r>
              <w:t>Elapsed Time</w:t>
            </w:r>
          </w:p>
        </w:tc>
        <w:tc>
          <w:tcPr>
            <w:tcW w:w="2265" w:type="dxa"/>
          </w:tcPr>
          <w:p w14:paraId="0F66FC62" w14:textId="77777777" w:rsidR="00D24AF6" w:rsidRDefault="00D24AF6" w:rsidP="00D0191F">
            <w:pPr>
              <w:jc w:val="center"/>
            </w:pPr>
            <w:r>
              <w:t>-</w:t>
            </w:r>
          </w:p>
        </w:tc>
        <w:tc>
          <w:tcPr>
            <w:tcW w:w="2265" w:type="dxa"/>
          </w:tcPr>
          <w:p w14:paraId="7CECEBA1" w14:textId="77777777" w:rsidR="00D24AF6" w:rsidRDefault="00D24AF6" w:rsidP="00D0191F">
            <w:pPr>
              <w:jc w:val="center"/>
            </w:pPr>
            <w:r>
              <w:t>00:00:00</w:t>
            </w:r>
          </w:p>
        </w:tc>
        <w:tc>
          <w:tcPr>
            <w:tcW w:w="2266" w:type="dxa"/>
          </w:tcPr>
          <w:p w14:paraId="281869E3" w14:textId="77777777" w:rsidR="00D24AF6" w:rsidRDefault="00D24AF6" w:rsidP="00D0191F">
            <w:pPr>
              <w:jc w:val="center"/>
            </w:pPr>
            <w:r>
              <w:t>-</w:t>
            </w:r>
          </w:p>
        </w:tc>
      </w:tr>
      <w:tr w:rsidR="00D24AF6" w14:paraId="7855E395" w14:textId="77777777" w:rsidTr="00D0191F">
        <w:tc>
          <w:tcPr>
            <w:tcW w:w="2265" w:type="dxa"/>
          </w:tcPr>
          <w:p w14:paraId="475B1DAA" w14:textId="77777777" w:rsidR="00D24AF6" w:rsidRDefault="00D24AF6" w:rsidP="00D0191F">
            <w:pPr>
              <w:jc w:val="center"/>
            </w:pPr>
            <w:r>
              <w:t>Performance</w:t>
            </w:r>
          </w:p>
        </w:tc>
        <w:tc>
          <w:tcPr>
            <w:tcW w:w="2265" w:type="dxa"/>
          </w:tcPr>
          <w:p w14:paraId="0D8DD70E" w14:textId="2CB0037A" w:rsidR="00D24AF6" w:rsidRDefault="00D24AF6" w:rsidP="00D0191F">
            <w:pPr>
              <w:jc w:val="center"/>
            </w:pPr>
            <w:r>
              <w:t>2.4</w:t>
            </w:r>
          </w:p>
        </w:tc>
        <w:tc>
          <w:tcPr>
            <w:tcW w:w="2265" w:type="dxa"/>
          </w:tcPr>
          <w:p w14:paraId="157FF4D4" w14:textId="49508B50" w:rsidR="00D24AF6" w:rsidRDefault="00D24AF6" w:rsidP="00D0191F">
            <w:pPr>
              <w:jc w:val="center"/>
            </w:pPr>
            <w:r>
              <w:t>0.0386</w:t>
            </w:r>
          </w:p>
        </w:tc>
        <w:tc>
          <w:tcPr>
            <w:tcW w:w="2266" w:type="dxa"/>
          </w:tcPr>
          <w:p w14:paraId="68E01A17" w14:textId="77777777" w:rsidR="00D24AF6" w:rsidRDefault="00D24AF6" w:rsidP="00D0191F">
            <w:pPr>
              <w:jc w:val="center"/>
            </w:pPr>
            <w:r>
              <w:t>0</w:t>
            </w:r>
          </w:p>
        </w:tc>
      </w:tr>
      <w:tr w:rsidR="00D24AF6" w14:paraId="57067BCF" w14:textId="77777777" w:rsidTr="00D0191F">
        <w:tc>
          <w:tcPr>
            <w:tcW w:w="2265" w:type="dxa"/>
          </w:tcPr>
          <w:p w14:paraId="1208B54E" w14:textId="77777777" w:rsidR="00D24AF6" w:rsidRDefault="00D24AF6" w:rsidP="00D0191F">
            <w:pPr>
              <w:jc w:val="center"/>
            </w:pPr>
            <w:r>
              <w:t>Gradient</w:t>
            </w:r>
          </w:p>
        </w:tc>
        <w:tc>
          <w:tcPr>
            <w:tcW w:w="2265" w:type="dxa"/>
          </w:tcPr>
          <w:p w14:paraId="732033A5" w14:textId="69CBBA08" w:rsidR="00D24AF6" w:rsidRDefault="00D24AF6" w:rsidP="00D0191F">
            <w:pPr>
              <w:jc w:val="center"/>
            </w:pPr>
            <w:r>
              <w:t>4.75</w:t>
            </w:r>
          </w:p>
        </w:tc>
        <w:tc>
          <w:tcPr>
            <w:tcW w:w="2265" w:type="dxa"/>
          </w:tcPr>
          <w:p w14:paraId="356A37A1" w14:textId="0CF21491" w:rsidR="00D24AF6" w:rsidRDefault="00D24AF6" w:rsidP="00D0191F">
            <w:pPr>
              <w:jc w:val="center"/>
            </w:pPr>
            <w:r>
              <w:t>0.00179</w:t>
            </w:r>
          </w:p>
        </w:tc>
        <w:tc>
          <w:tcPr>
            <w:tcW w:w="2266" w:type="dxa"/>
          </w:tcPr>
          <w:p w14:paraId="46E4EA8A" w14:textId="62A1699F" w:rsidR="00D24AF6" w:rsidRDefault="00D24AF6" w:rsidP="00D0191F">
            <w:pPr>
              <w:jc w:val="center"/>
            </w:pPr>
            <w:r>
              <w:t>1e-07</w:t>
            </w:r>
          </w:p>
        </w:tc>
      </w:tr>
      <w:tr w:rsidR="00D24AF6" w14:paraId="2A8AD965" w14:textId="77777777" w:rsidTr="00D0191F">
        <w:tc>
          <w:tcPr>
            <w:tcW w:w="2265" w:type="dxa"/>
          </w:tcPr>
          <w:p w14:paraId="59616A41" w14:textId="694C7E57" w:rsidR="00D24AF6" w:rsidRDefault="00D24AF6" w:rsidP="00D0191F">
            <w:pPr>
              <w:jc w:val="center"/>
            </w:pPr>
            <w:r>
              <w:t>Mu</w:t>
            </w:r>
          </w:p>
        </w:tc>
        <w:tc>
          <w:tcPr>
            <w:tcW w:w="2265" w:type="dxa"/>
          </w:tcPr>
          <w:p w14:paraId="09363089" w14:textId="76CB3A40" w:rsidR="00D24AF6" w:rsidRDefault="00D24AF6" w:rsidP="00D0191F">
            <w:pPr>
              <w:jc w:val="center"/>
            </w:pPr>
            <w:r>
              <w:t>0.001</w:t>
            </w:r>
          </w:p>
        </w:tc>
        <w:tc>
          <w:tcPr>
            <w:tcW w:w="2265" w:type="dxa"/>
          </w:tcPr>
          <w:p w14:paraId="7EF0A0FA" w14:textId="7232157B" w:rsidR="00D24AF6" w:rsidRDefault="00D24AF6" w:rsidP="00D0191F">
            <w:pPr>
              <w:jc w:val="center"/>
            </w:pPr>
            <w:r>
              <w:t>0.0001</w:t>
            </w:r>
          </w:p>
        </w:tc>
        <w:tc>
          <w:tcPr>
            <w:tcW w:w="2266" w:type="dxa"/>
          </w:tcPr>
          <w:p w14:paraId="705C9346" w14:textId="2428BA62" w:rsidR="00D24AF6" w:rsidRDefault="00D24AF6" w:rsidP="00D0191F">
            <w:pPr>
              <w:jc w:val="center"/>
            </w:pPr>
            <w:r>
              <w:t>1e+10</w:t>
            </w:r>
          </w:p>
        </w:tc>
      </w:tr>
      <w:tr w:rsidR="00D24AF6" w14:paraId="487B2735" w14:textId="77777777" w:rsidTr="00D0191F">
        <w:tc>
          <w:tcPr>
            <w:tcW w:w="2265" w:type="dxa"/>
          </w:tcPr>
          <w:p w14:paraId="2EC89F93" w14:textId="77777777" w:rsidR="00D24AF6" w:rsidRDefault="00D24AF6" w:rsidP="00D0191F">
            <w:pPr>
              <w:jc w:val="center"/>
            </w:pPr>
            <w:r>
              <w:t>Validation Checks</w:t>
            </w:r>
          </w:p>
        </w:tc>
        <w:tc>
          <w:tcPr>
            <w:tcW w:w="2265" w:type="dxa"/>
          </w:tcPr>
          <w:p w14:paraId="619E890A" w14:textId="77777777" w:rsidR="00D24AF6" w:rsidRDefault="00D24AF6" w:rsidP="00D0191F">
            <w:pPr>
              <w:jc w:val="center"/>
            </w:pPr>
            <w:r>
              <w:t>0</w:t>
            </w:r>
          </w:p>
        </w:tc>
        <w:tc>
          <w:tcPr>
            <w:tcW w:w="2265" w:type="dxa"/>
          </w:tcPr>
          <w:p w14:paraId="19FC3F25" w14:textId="77777777" w:rsidR="00D24AF6" w:rsidRDefault="00D24AF6" w:rsidP="00D0191F">
            <w:pPr>
              <w:jc w:val="center"/>
            </w:pPr>
            <w:r>
              <w:t>6</w:t>
            </w:r>
          </w:p>
        </w:tc>
        <w:tc>
          <w:tcPr>
            <w:tcW w:w="2266" w:type="dxa"/>
          </w:tcPr>
          <w:p w14:paraId="7D0F213D" w14:textId="77777777" w:rsidR="00D24AF6" w:rsidRDefault="00D24AF6" w:rsidP="00D0191F">
            <w:pPr>
              <w:jc w:val="center"/>
            </w:pPr>
            <w:r>
              <w:t>6</w:t>
            </w:r>
          </w:p>
        </w:tc>
      </w:tr>
    </w:tbl>
    <w:p w14:paraId="379BF472" w14:textId="5174B0C6" w:rsidR="00D24AF6" w:rsidRDefault="004A7D9B" w:rsidP="004A7D9B">
      <w:pPr>
        <w:pStyle w:val="Caption"/>
      </w:pPr>
      <w:r>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E729BB">
        <w:t>19</w:t>
      </w:r>
      <w:r>
        <w:t xml:space="preserve"> </w:t>
      </w:r>
      <w:r w:rsidRPr="005F2081">
        <w:t xml:space="preserve">LM Training </w:t>
      </w:r>
      <w:r>
        <w:t>results</w:t>
      </w:r>
      <w:r w:rsidRPr="005F2081">
        <w:t xml:space="preserve"> on 5 IMUs with 10-layer NN</w:t>
      </w:r>
    </w:p>
    <w:tbl>
      <w:tblPr>
        <w:tblStyle w:val="TableGrid"/>
        <w:tblW w:w="0" w:type="auto"/>
        <w:tblLook w:val="04A0" w:firstRow="1" w:lastRow="0" w:firstColumn="1" w:lastColumn="0" w:noHBand="0" w:noVBand="1"/>
      </w:tblPr>
      <w:tblGrid>
        <w:gridCol w:w="2265"/>
        <w:gridCol w:w="2265"/>
        <w:gridCol w:w="2265"/>
        <w:gridCol w:w="2266"/>
      </w:tblGrid>
      <w:tr w:rsidR="00D24AF6" w14:paraId="73451352" w14:textId="77777777" w:rsidTr="00D0191F">
        <w:tc>
          <w:tcPr>
            <w:tcW w:w="2265" w:type="dxa"/>
          </w:tcPr>
          <w:p w14:paraId="74FD8B3C" w14:textId="77777777" w:rsidR="00D24AF6" w:rsidRDefault="00D24AF6" w:rsidP="00D0191F">
            <w:pPr>
              <w:jc w:val="center"/>
            </w:pPr>
          </w:p>
        </w:tc>
        <w:tc>
          <w:tcPr>
            <w:tcW w:w="2265" w:type="dxa"/>
          </w:tcPr>
          <w:p w14:paraId="3DD36420" w14:textId="77777777" w:rsidR="00D24AF6" w:rsidRDefault="00D24AF6" w:rsidP="00D0191F">
            <w:pPr>
              <w:jc w:val="center"/>
            </w:pPr>
            <w:r>
              <w:t>Observations</w:t>
            </w:r>
          </w:p>
        </w:tc>
        <w:tc>
          <w:tcPr>
            <w:tcW w:w="2265" w:type="dxa"/>
          </w:tcPr>
          <w:p w14:paraId="71B4E5AE" w14:textId="77777777" w:rsidR="00D24AF6" w:rsidRDefault="00D24AF6" w:rsidP="00D0191F">
            <w:pPr>
              <w:jc w:val="center"/>
            </w:pPr>
            <w:r>
              <w:t>MSE</w:t>
            </w:r>
          </w:p>
        </w:tc>
        <w:tc>
          <w:tcPr>
            <w:tcW w:w="2266" w:type="dxa"/>
          </w:tcPr>
          <w:p w14:paraId="43DC3E0B" w14:textId="77777777" w:rsidR="00D24AF6" w:rsidRDefault="00D24AF6" w:rsidP="00D0191F">
            <w:pPr>
              <w:jc w:val="center"/>
            </w:pPr>
            <w:r>
              <w:t>R</w:t>
            </w:r>
          </w:p>
        </w:tc>
      </w:tr>
      <w:tr w:rsidR="00D24AF6" w14:paraId="007F2FB1" w14:textId="77777777" w:rsidTr="00D0191F">
        <w:tc>
          <w:tcPr>
            <w:tcW w:w="2265" w:type="dxa"/>
          </w:tcPr>
          <w:p w14:paraId="3C031D23" w14:textId="77777777" w:rsidR="00D24AF6" w:rsidRDefault="00D24AF6" w:rsidP="00D0191F">
            <w:pPr>
              <w:jc w:val="center"/>
            </w:pPr>
            <w:r>
              <w:t>Training</w:t>
            </w:r>
          </w:p>
        </w:tc>
        <w:tc>
          <w:tcPr>
            <w:tcW w:w="2265" w:type="dxa"/>
          </w:tcPr>
          <w:p w14:paraId="5E81945D" w14:textId="77777777" w:rsidR="00D24AF6" w:rsidRDefault="00D24AF6" w:rsidP="00D0191F">
            <w:pPr>
              <w:jc w:val="center"/>
            </w:pPr>
            <w:r>
              <w:t>3499</w:t>
            </w:r>
          </w:p>
        </w:tc>
        <w:tc>
          <w:tcPr>
            <w:tcW w:w="2265" w:type="dxa"/>
          </w:tcPr>
          <w:p w14:paraId="2C25AD05" w14:textId="391E36E9" w:rsidR="00D24AF6" w:rsidRDefault="00D24AF6" w:rsidP="00D0191F">
            <w:pPr>
              <w:jc w:val="center"/>
            </w:pPr>
            <w:r>
              <w:t>0.0413</w:t>
            </w:r>
          </w:p>
        </w:tc>
        <w:tc>
          <w:tcPr>
            <w:tcW w:w="2266" w:type="dxa"/>
          </w:tcPr>
          <w:p w14:paraId="3C6B6E9C" w14:textId="6621A240" w:rsidR="00D24AF6" w:rsidRDefault="00D24AF6" w:rsidP="00D0191F">
            <w:pPr>
              <w:jc w:val="center"/>
            </w:pPr>
            <w:r>
              <w:t>0.9265</w:t>
            </w:r>
          </w:p>
        </w:tc>
      </w:tr>
      <w:tr w:rsidR="00D24AF6" w14:paraId="7999B086" w14:textId="77777777" w:rsidTr="00D0191F">
        <w:tc>
          <w:tcPr>
            <w:tcW w:w="2265" w:type="dxa"/>
          </w:tcPr>
          <w:p w14:paraId="2A5544B0" w14:textId="77777777" w:rsidR="00D24AF6" w:rsidRDefault="00D24AF6" w:rsidP="00D0191F">
            <w:pPr>
              <w:jc w:val="center"/>
            </w:pPr>
            <w:r>
              <w:t>Validation</w:t>
            </w:r>
          </w:p>
        </w:tc>
        <w:tc>
          <w:tcPr>
            <w:tcW w:w="2265" w:type="dxa"/>
          </w:tcPr>
          <w:p w14:paraId="2438CDEF" w14:textId="77777777" w:rsidR="00D24AF6" w:rsidRDefault="00D24AF6" w:rsidP="00D0191F">
            <w:pPr>
              <w:jc w:val="center"/>
            </w:pPr>
            <w:r>
              <w:t>750</w:t>
            </w:r>
          </w:p>
        </w:tc>
        <w:tc>
          <w:tcPr>
            <w:tcW w:w="2265" w:type="dxa"/>
          </w:tcPr>
          <w:p w14:paraId="32411F6E" w14:textId="1DDB9613" w:rsidR="00D24AF6" w:rsidRDefault="00D24AF6" w:rsidP="00D0191F">
            <w:pPr>
              <w:jc w:val="center"/>
            </w:pPr>
            <w:r>
              <w:t>0.0453</w:t>
            </w:r>
          </w:p>
        </w:tc>
        <w:tc>
          <w:tcPr>
            <w:tcW w:w="2266" w:type="dxa"/>
          </w:tcPr>
          <w:p w14:paraId="075F99BE" w14:textId="24AC5CD8" w:rsidR="00D24AF6" w:rsidRDefault="00D24AF6" w:rsidP="00D0191F">
            <w:pPr>
              <w:jc w:val="center"/>
            </w:pPr>
            <w:r>
              <w:t>0.9193</w:t>
            </w:r>
          </w:p>
        </w:tc>
      </w:tr>
      <w:tr w:rsidR="00D24AF6" w14:paraId="12FA0E4D" w14:textId="77777777" w:rsidTr="00D0191F">
        <w:tc>
          <w:tcPr>
            <w:tcW w:w="2265" w:type="dxa"/>
          </w:tcPr>
          <w:p w14:paraId="18160A78" w14:textId="77777777" w:rsidR="00D24AF6" w:rsidRDefault="00D24AF6" w:rsidP="00D0191F">
            <w:pPr>
              <w:jc w:val="center"/>
            </w:pPr>
            <w:r>
              <w:t>Test</w:t>
            </w:r>
          </w:p>
        </w:tc>
        <w:tc>
          <w:tcPr>
            <w:tcW w:w="2265" w:type="dxa"/>
          </w:tcPr>
          <w:p w14:paraId="209C4A2E" w14:textId="77777777" w:rsidR="00D24AF6" w:rsidRDefault="00D24AF6" w:rsidP="00D0191F">
            <w:pPr>
              <w:jc w:val="center"/>
            </w:pPr>
            <w:r>
              <w:t>750</w:t>
            </w:r>
          </w:p>
        </w:tc>
        <w:tc>
          <w:tcPr>
            <w:tcW w:w="2265" w:type="dxa"/>
          </w:tcPr>
          <w:p w14:paraId="26D67D1C" w14:textId="5BB52ECF" w:rsidR="00D24AF6" w:rsidRDefault="00D24AF6" w:rsidP="00D0191F">
            <w:pPr>
              <w:jc w:val="center"/>
            </w:pPr>
            <w:r>
              <w:t>0.0432</w:t>
            </w:r>
          </w:p>
        </w:tc>
        <w:tc>
          <w:tcPr>
            <w:tcW w:w="2266" w:type="dxa"/>
          </w:tcPr>
          <w:p w14:paraId="0D8A7012" w14:textId="77AA98DF" w:rsidR="00D24AF6" w:rsidRDefault="00D24AF6" w:rsidP="00D0191F">
            <w:pPr>
              <w:jc w:val="center"/>
            </w:pPr>
            <w:r>
              <w:t>0.9246</w:t>
            </w:r>
          </w:p>
        </w:tc>
      </w:tr>
    </w:tbl>
    <w:p w14:paraId="3CB01E16" w14:textId="77777777" w:rsidR="00704F67" w:rsidRPr="00704F67" w:rsidRDefault="00E6471D" w:rsidP="00704F67">
      <w:pPr>
        <w:pStyle w:val="BodyText"/>
        <w:rPr>
          <w:color w:val="FF0000"/>
        </w:rPr>
      </w:pPr>
      <w:r>
        <w:br/>
      </w:r>
      <w:r w:rsidR="00704F67" w:rsidRPr="00704F67">
        <w:rPr>
          <w:color w:val="FF0000"/>
        </w:rPr>
        <w:t>&lt;TBC&gt; Insert 5-layer NN results here</w:t>
      </w:r>
      <w:r w:rsidR="00704F67">
        <w:rPr>
          <w:color w:val="FF0000"/>
        </w:rPr>
        <w:t>.</w:t>
      </w:r>
    </w:p>
    <w:p w14:paraId="2CEE5994" w14:textId="4B7F00F7" w:rsidR="005E766F" w:rsidRPr="005E766F" w:rsidRDefault="005E766F" w:rsidP="0052461A">
      <w:pPr>
        <w:pStyle w:val="BodyText"/>
        <w:spacing w:line="240" w:lineRule="auto"/>
      </w:pPr>
    </w:p>
    <w:p w14:paraId="52762F20" w14:textId="56410A2D" w:rsidR="003D525A" w:rsidRDefault="0052461A" w:rsidP="00325301">
      <w:pPr>
        <w:pStyle w:val="Heading3"/>
        <w:rPr>
          <w:noProof w:val="0"/>
        </w:rPr>
      </w:pPr>
      <w:bookmarkStart w:id="211" w:name="_Toc146552355"/>
      <w:r>
        <w:rPr>
          <w:noProof w:val="0"/>
        </w:rPr>
        <w:t>Would using a magnetometer assist accuracy</w:t>
      </w:r>
      <w:bookmarkEnd w:id="211"/>
      <w:r>
        <w:rPr>
          <w:noProof w:val="0"/>
        </w:rPr>
        <w:t>?</w:t>
      </w:r>
    </w:p>
    <w:p w14:paraId="7A9BEC6A" w14:textId="0693D214" w:rsidR="00AE7517" w:rsidRDefault="00B03033" w:rsidP="00AE7517">
      <w:pPr>
        <w:pStyle w:val="Caption"/>
      </w:pPr>
      <w:r>
        <w:t xml:space="preserve">It has been assumed that, because of the ferrous surroundings when mounted on a vehicle, that using a magnetometer would not be beneficial. Using a robot arm, however, the ferrous components (including the baseboard itself) are paramagnetic in that they magnetise in the presence of a magnetic field but will not generate such a field. </w:t>
      </w:r>
      <w:r w:rsidR="0052461A">
        <w:t xml:space="preserve">Using the </w:t>
      </w:r>
      <w:r w:rsidR="00E50DA1">
        <w:t>MATLAB</w:t>
      </w:r>
      <w:r w:rsidR="0052461A">
        <w:t xml:space="preserve">_commands-Varied-mag.txt commands, magnetometer readings were utilised as well as gyroscope and accelerometer data. </w:t>
      </w:r>
      <w:r w:rsidR="00176C07">
        <w:t>After synchronisation, t</w:t>
      </w:r>
      <w:r w:rsidR="0052461A">
        <w:t xml:space="preserve">he experiment </w:t>
      </w:r>
      <w:r w:rsidR="00E729BB">
        <w:t>produced the following results</w:t>
      </w:r>
      <w:r w:rsidR="00AE7517">
        <w:t>, plotted in Figure 4.32</w:t>
      </w:r>
      <w:r w:rsidR="00E729BB">
        <w:t>.</w:t>
      </w:r>
      <w:r w:rsidR="00AE7517">
        <w:t xml:space="preserve"> The results are considerabl</w:t>
      </w:r>
      <w:r>
        <w:t>y</w:t>
      </w:r>
      <w:r w:rsidR="00AE7517">
        <w:t xml:space="preserve"> worse than the non-magnetometer-assisted information, confirming that the use of a magnetometer near any form of ferrous equipment (</w:t>
      </w:r>
      <w:r>
        <w:t xml:space="preserve">even the paramagnetic </w:t>
      </w:r>
      <w:r w:rsidR="00AE7517">
        <w:t xml:space="preserve">aluminium baseboard and robot arm) will be more detrimental than without using </w:t>
      </w:r>
      <w:r>
        <w:t>magnetometer information</w:t>
      </w:r>
      <w:r w:rsidR="00AE7517">
        <w:t>. It needs to be stated that the magnetometer was only calibrated using the internal calibration system of the IMU, but the errors are still larger than calibration can account for, assuming that errors in magnetometer calibration are not significantly larger than the equivalent calibration error factors already compensated for in the gyroscope and accelerometer readings.</w:t>
      </w:r>
      <w:r w:rsidR="00AE7517">
        <w:br/>
      </w:r>
      <w:r w:rsidR="00176C07">
        <w:br/>
      </w:r>
      <w:r w:rsidR="00AE7517">
        <w:drawing>
          <wp:inline distT="0" distB="0" distL="0" distR="0" wp14:anchorId="6C99C847" wp14:editId="51389090">
            <wp:extent cx="5760085" cy="3472180"/>
            <wp:effectExtent l="0" t="0" r="0" b="0"/>
            <wp:docPr id="1129996787" name="Picture 2" descr="A graph showing 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996787" name="Picture 2" descr="A graph showing a graph of different colored lines&#10;&#10;Description automatically generated with medium confidenc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0085" cy="3472180"/>
                    </a:xfrm>
                    <a:prstGeom prst="rect">
                      <a:avLst/>
                    </a:prstGeom>
                  </pic:spPr>
                </pic:pic>
              </a:graphicData>
            </a:graphic>
          </wp:inline>
        </w:drawing>
      </w:r>
      <w:r w:rsidR="0052461A">
        <w:br/>
      </w:r>
      <w:r w:rsidR="00AE7517">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32</w:t>
      </w:r>
      <w:r w:rsidR="00D75431">
        <w:fldChar w:fldCharType="end"/>
      </w:r>
      <w:r w:rsidR="00AE7517">
        <w:t xml:space="preserve"> Kalman and Madgwick filter results using Magnetometer</w:t>
      </w:r>
    </w:p>
    <w:p w14:paraId="4B5372BF" w14:textId="77777777" w:rsidR="00AE7517" w:rsidRPr="00AE7517" w:rsidRDefault="00AE7517" w:rsidP="00AE7517">
      <w:pPr>
        <w:pStyle w:val="BodyText"/>
      </w:pPr>
    </w:p>
    <w:p w14:paraId="3496FE9C" w14:textId="3B8D0C34" w:rsidR="003D525A" w:rsidRDefault="003D525A" w:rsidP="00325301">
      <w:pPr>
        <w:pStyle w:val="Heading3"/>
        <w:rPr>
          <w:noProof w:val="0"/>
        </w:rPr>
      </w:pPr>
      <w:r>
        <w:rPr>
          <w:noProof w:val="0"/>
        </w:rPr>
        <w:t>Examining forward (rotating) movement.</w:t>
      </w:r>
    </w:p>
    <w:p w14:paraId="72AE6D4E" w14:textId="5AF9159C" w:rsidR="00E42977" w:rsidRDefault="0052461A" w:rsidP="0052461A">
      <w:pPr>
        <w:pStyle w:val="BodyText"/>
      </w:pPr>
      <w:r>
        <w:t>As programming the robot to travel a straight</w:t>
      </w:r>
      <w:r w:rsidR="00D75431">
        <w:t>-</w:t>
      </w:r>
      <w:r>
        <w:t xml:space="preserve">line path (with roll and pitch motions) was not possible due to time constraints </w:t>
      </w:r>
      <w:r w:rsidR="00AE7517">
        <w:t>on developing the necessary control program</w:t>
      </w:r>
      <w:r>
        <w:t>, the robot was programmed to travel forwards in an anti-clockwise circular (rotational) direction, and then would travel backwards, clockwise, to the starting position.</w:t>
      </w:r>
      <w:r>
        <w:br/>
        <w:t xml:space="preserve">Results from this experiment are </w:t>
      </w:r>
      <w:r w:rsidR="00E42977">
        <w:t xml:space="preserve">split in to two Figures for clarity. Figure 1 shows the Kalman filter results against the robot arm movements and Figure 2 shows the Madgwick filter results against the </w:t>
      </w:r>
      <w:r w:rsidR="00E42977">
        <w:lastRenderedPageBreak/>
        <w:t>robot arm movements.</w:t>
      </w:r>
      <w:r w:rsidR="00E42977">
        <w:br/>
      </w:r>
    </w:p>
    <w:p w14:paraId="152AFF46" w14:textId="6A7F6F94" w:rsidR="0052461A" w:rsidRDefault="00E42977" w:rsidP="00E42977">
      <w:pPr>
        <w:pStyle w:val="Caption"/>
      </w:pPr>
      <w:r>
        <w:drawing>
          <wp:inline distT="0" distB="0" distL="0" distR="0" wp14:anchorId="5698CD58" wp14:editId="5D3953C7">
            <wp:extent cx="5760085" cy="3472180"/>
            <wp:effectExtent l="0" t="0" r="0" b="0"/>
            <wp:docPr id="21027037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703720" name="Picture 2102703720"/>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60085" cy="3472180"/>
                    </a:xfrm>
                    <a:prstGeom prst="rect">
                      <a:avLst/>
                    </a:prstGeom>
                  </pic:spPr>
                </pic:pic>
              </a:graphicData>
            </a:graphic>
          </wp:inline>
        </w:drawing>
      </w:r>
      <w:r>
        <w:t xml:space="preserve"> </w:t>
      </w:r>
      <w:r w:rsidR="002C3E0F">
        <w:br/>
      </w:r>
      <w:r>
        <w:t xml:space="preserve">Figure </w:t>
      </w:r>
      <w:r w:rsidR="00D75431">
        <w:fldChar w:fldCharType="begin"/>
      </w:r>
      <w:r w:rsidR="00D75431">
        <w:instrText xml:space="preserve"> STYLEREF 1 \s </w:instrText>
      </w:r>
      <w:r w:rsidR="00D75431">
        <w:fldChar w:fldCharType="separate"/>
      </w:r>
      <w:r w:rsidR="00D75431">
        <w:t>4</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33</w:t>
      </w:r>
      <w:r w:rsidR="00D75431">
        <w:fldChar w:fldCharType="end"/>
      </w:r>
      <w:r>
        <w:t xml:space="preserve"> Kalman and robot arm angles compared </w:t>
      </w:r>
      <w:r w:rsidR="00D75431">
        <w:t xml:space="preserve">while robot arm </w:t>
      </w:r>
      <w:r>
        <w:t>rotat</w:t>
      </w:r>
      <w:r w:rsidR="00D75431">
        <w:t>es</w:t>
      </w:r>
    </w:p>
    <w:p w14:paraId="2F050EAE" w14:textId="1A8016B4" w:rsidR="00E42977" w:rsidRDefault="00D75431" w:rsidP="0052461A">
      <w:pPr>
        <w:pStyle w:val="BodyText"/>
      </w:pPr>
      <w:r>
        <w:rPr>
          <w:noProof/>
        </w:rPr>
        <w:drawing>
          <wp:inline distT="0" distB="0" distL="0" distR="0" wp14:anchorId="3EF3A6D2" wp14:editId="20BEF789">
            <wp:extent cx="5760085" cy="3472180"/>
            <wp:effectExtent l="0" t="0" r="0" b="0"/>
            <wp:docPr id="2065947306" name="Picture 4" descr="A graph showing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47306" name="Picture 4" descr="A graph showing a number of data&#10;&#10;Description automatically generated with medium confidenc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60085" cy="3472180"/>
                    </a:xfrm>
                    <a:prstGeom prst="rect">
                      <a:avLst/>
                    </a:prstGeom>
                  </pic:spPr>
                </pic:pic>
              </a:graphicData>
            </a:graphic>
          </wp:inline>
        </w:drawing>
      </w:r>
    </w:p>
    <w:p w14:paraId="51BE0FA8" w14:textId="470FD4CF" w:rsidR="00D75431" w:rsidRDefault="00D75431" w:rsidP="00D75431">
      <w:pPr>
        <w:pStyle w:val="Caption"/>
      </w:pPr>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4</w:t>
      </w:r>
      <w:r>
        <w:fldChar w:fldCharType="end"/>
      </w:r>
      <w:r>
        <w:t xml:space="preserve"> Madgwick filter and robot arm angles compared while robot arm rotates</w:t>
      </w:r>
    </w:p>
    <w:p w14:paraId="2423A725" w14:textId="09706148" w:rsidR="00D75431" w:rsidRPr="00D75431" w:rsidRDefault="00B03033" w:rsidP="00D75431">
      <w:pPr>
        <w:pStyle w:val="BodyText"/>
      </w:pPr>
      <w:r>
        <w:t xml:space="preserve">The Madgwick results are unusable however the Kalman results, while not perfect, are somewhat close to being </w:t>
      </w:r>
      <w:proofErr w:type="gramStart"/>
      <w:r>
        <w:t>acceptable, once</w:t>
      </w:r>
      <w:proofErr w:type="gramEnd"/>
      <w:r>
        <w:t xml:space="preserve"> noise is removed.</w:t>
      </w:r>
    </w:p>
    <w:p w14:paraId="4B8C0BA3" w14:textId="6047FFEF" w:rsidR="003D525A" w:rsidRDefault="003D525A" w:rsidP="00325301">
      <w:pPr>
        <w:pStyle w:val="Heading3"/>
        <w:rPr>
          <w:noProof w:val="0"/>
        </w:rPr>
      </w:pPr>
      <w:r>
        <w:rPr>
          <w:noProof w:val="0"/>
        </w:rPr>
        <w:lastRenderedPageBreak/>
        <w:t xml:space="preserve">Exploring an IMU </w:t>
      </w:r>
      <w:r>
        <w:rPr>
          <w:noProof w:val="0"/>
        </w:rPr>
        <w:t xml:space="preserve">(front-left) </w:t>
      </w:r>
      <w:r>
        <w:rPr>
          <w:noProof w:val="0"/>
        </w:rPr>
        <w:t>installed upside down.</w:t>
      </w:r>
    </w:p>
    <w:p w14:paraId="37B76EF6" w14:textId="194EEE0D" w:rsidR="0052461A" w:rsidRPr="0052461A" w:rsidRDefault="0052461A" w:rsidP="0052461A">
      <w:pPr>
        <w:pStyle w:val="BodyText"/>
      </w:pPr>
      <w:r>
        <w:t xml:space="preserve">Placing the </w:t>
      </w:r>
      <w:proofErr w:type="gramStart"/>
      <w:r>
        <w:t>front-left</w:t>
      </w:r>
      <w:proofErr w:type="gramEnd"/>
      <w:r>
        <w:t xml:space="preserve"> IMU upside down produced the following results.</w:t>
      </w:r>
    </w:p>
    <w:p w14:paraId="530C8EC4" w14:textId="15E459D3" w:rsidR="003D525A" w:rsidRDefault="003D525A" w:rsidP="00325301">
      <w:pPr>
        <w:pStyle w:val="Heading3"/>
        <w:rPr>
          <w:noProof w:val="0"/>
        </w:rPr>
      </w:pPr>
      <w:r>
        <w:rPr>
          <w:noProof w:val="0"/>
        </w:rPr>
        <w:t>Exploring rear IMUs mounted at 90 degrees from forward.</w:t>
      </w:r>
    </w:p>
    <w:p w14:paraId="4FC6612D" w14:textId="77777777" w:rsidR="0052461A" w:rsidRPr="00E729BB" w:rsidRDefault="0052461A" w:rsidP="0052461A">
      <w:pPr>
        <w:pStyle w:val="BodyText"/>
      </w:pPr>
      <w:r>
        <w:br/>
        <w:t>Keeping the front-left IMU upside down, the left-rear IMU was turned 90 degrees to the left and right-rear IMU was turned 90 degrees to the right and the experiment repeated. Results are shown below.</w:t>
      </w:r>
    </w:p>
    <w:p w14:paraId="550F874C" w14:textId="77777777" w:rsidR="0052461A" w:rsidRPr="0052461A" w:rsidRDefault="0052461A" w:rsidP="0052461A">
      <w:pPr>
        <w:pStyle w:val="BodyText"/>
      </w:pPr>
    </w:p>
    <w:p w14:paraId="2194D221" w14:textId="77777777" w:rsidR="0052461A" w:rsidRDefault="003D525A" w:rsidP="00325301">
      <w:pPr>
        <w:pStyle w:val="Heading3"/>
        <w:rPr>
          <w:noProof w:val="0"/>
        </w:rPr>
      </w:pPr>
      <w:r>
        <w:rPr>
          <w:noProof w:val="0"/>
        </w:rPr>
        <w:t>Examining another IMU.</w:t>
      </w:r>
    </w:p>
    <w:p w14:paraId="21280961" w14:textId="77777777" w:rsidR="0052461A" w:rsidRDefault="0052461A" w:rsidP="0052461A">
      <w:pPr>
        <w:pStyle w:val="BodyText"/>
      </w:pPr>
      <w:r>
        <w:t>If time permits, using a different IMU should be evaluated.</w:t>
      </w:r>
    </w:p>
    <w:p w14:paraId="1B97947C" w14:textId="77777777" w:rsidR="0052461A" w:rsidRPr="0052461A" w:rsidRDefault="0052461A" w:rsidP="0052461A">
      <w:pPr>
        <w:pStyle w:val="BodyText"/>
      </w:pPr>
    </w:p>
    <w:p w14:paraId="654DF588" w14:textId="77777777" w:rsidR="0052461A" w:rsidRDefault="0052461A" w:rsidP="0052461A">
      <w:pPr>
        <w:pStyle w:val="Heading3"/>
        <w:rPr>
          <w:noProof w:val="0"/>
        </w:rPr>
      </w:pPr>
      <w:r>
        <w:rPr>
          <w:noProof w:val="0"/>
        </w:rPr>
        <w:t>Exploring one IMU (front-right) mounted vertically, facing forward.</w:t>
      </w:r>
    </w:p>
    <w:p w14:paraId="5BBC5E0B" w14:textId="20EEFAFE" w:rsidR="0052461A" w:rsidRDefault="0052461A" w:rsidP="0052461A">
      <w:pPr>
        <w:pStyle w:val="BodyText"/>
      </w:pPr>
      <w:r>
        <w:t>If time permits, one IMU should be mounted vertically to test if yaw can be determined by gravitational movement</w:t>
      </w:r>
      <w:r>
        <w:t>.</w:t>
      </w:r>
    </w:p>
    <w:p w14:paraId="0E3042A4" w14:textId="77777777" w:rsidR="00325301" w:rsidRPr="00280F56" w:rsidRDefault="00325301" w:rsidP="00896FCF">
      <w:pPr>
        <w:pStyle w:val="BodyText"/>
      </w:pPr>
      <w:bookmarkStart w:id="212" w:name="_Toc146547350"/>
      <w:r w:rsidRPr="00280F56">
        <w:t>In Chapter 5, analysis of the results will be undertaken with conclusions reached in Chapter 6.</w:t>
      </w:r>
      <w:bookmarkEnd w:id="212"/>
      <w:r w:rsidRPr="00280F56">
        <w:br/>
      </w:r>
    </w:p>
    <w:p w14:paraId="21B4B989" w14:textId="77777777" w:rsidR="00325301" w:rsidRPr="00280F56" w:rsidRDefault="00325301" w:rsidP="00724C2F">
      <w:pPr>
        <w:pStyle w:val="BodyText"/>
      </w:pPr>
    </w:p>
    <w:p w14:paraId="73CFC916" w14:textId="00BC760E" w:rsidR="00550C7C" w:rsidRPr="00280F56" w:rsidRDefault="00550C7C" w:rsidP="00550C7C">
      <w:pPr>
        <w:pStyle w:val="Heading2"/>
        <w:numPr>
          <w:ilvl w:val="0"/>
          <w:numId w:val="0"/>
        </w:numPr>
        <w:ind w:left="1984"/>
        <w:rPr>
          <w:noProof w:val="0"/>
        </w:rPr>
      </w:pPr>
    </w:p>
    <w:p w14:paraId="73FDB9F2" w14:textId="77777777" w:rsidR="00550C7C" w:rsidRPr="00280F56" w:rsidRDefault="00550C7C" w:rsidP="00550C7C">
      <w:pPr>
        <w:pStyle w:val="BodyText"/>
      </w:pPr>
    </w:p>
    <w:p w14:paraId="0BF02673" w14:textId="77777777" w:rsidR="00550C7C" w:rsidRPr="00280F56" w:rsidRDefault="00550C7C" w:rsidP="00550C7C">
      <w:pPr>
        <w:pStyle w:val="BodyText"/>
      </w:pPr>
    </w:p>
    <w:p w14:paraId="1D684F6C" w14:textId="77777777" w:rsidR="00A46BDE" w:rsidRPr="00280F56" w:rsidRDefault="00A46BDE" w:rsidP="00C11155">
      <w:pPr>
        <w:pStyle w:val="BodyText"/>
        <w:rPr>
          <w:b/>
          <w:bCs/>
        </w:rPr>
      </w:pPr>
    </w:p>
    <w:p w14:paraId="27F28EF8" w14:textId="77777777" w:rsidR="00A46BDE" w:rsidRPr="00280F56" w:rsidRDefault="00A46BDE" w:rsidP="00A46BDE">
      <w:pPr>
        <w:pStyle w:val="BodyText"/>
      </w:pPr>
    </w:p>
    <w:p w14:paraId="096DE2C9" w14:textId="77777777" w:rsidR="00A46BDE" w:rsidRPr="00280F56" w:rsidRDefault="00A46BDE" w:rsidP="00A46BDE">
      <w:pPr>
        <w:pStyle w:val="BodyText"/>
      </w:pPr>
    </w:p>
    <w:p w14:paraId="09B888FC" w14:textId="77777777" w:rsidR="00BC2835" w:rsidRPr="00280F56" w:rsidRDefault="00BC2835" w:rsidP="00A46BDE">
      <w:pPr>
        <w:pStyle w:val="BodyText"/>
      </w:pPr>
    </w:p>
    <w:p w14:paraId="6B2A1EB5" w14:textId="77777777" w:rsidR="00BC2835" w:rsidRPr="00280F56" w:rsidRDefault="00BC2835" w:rsidP="00A46BDE">
      <w:pPr>
        <w:pStyle w:val="BodyText"/>
      </w:pPr>
    </w:p>
    <w:p w14:paraId="2A23E1C7" w14:textId="0B5DCF2F" w:rsidR="00EC7ED1" w:rsidRPr="00280F56" w:rsidRDefault="00EC7ED1" w:rsidP="00FA06C5">
      <w:pPr>
        <w:pStyle w:val="Heading1"/>
      </w:pPr>
      <w:r w:rsidRPr="00280F56">
        <w:lastRenderedPageBreak/>
        <w:br/>
      </w:r>
      <w:bookmarkStart w:id="213" w:name="_Toc146552356"/>
      <w:r w:rsidRPr="00280F56">
        <w:t xml:space="preserve">Discussion and </w:t>
      </w:r>
      <w:r w:rsidR="00866BAC" w:rsidRPr="00280F56">
        <w:t>Analysis</w:t>
      </w:r>
      <w:bookmarkEnd w:id="213"/>
    </w:p>
    <w:p w14:paraId="6B458D65" w14:textId="053D2665" w:rsidR="005111D2" w:rsidRPr="00280F56" w:rsidRDefault="005111D2" w:rsidP="007A2638">
      <w:pPr>
        <w:pStyle w:val="Heading2"/>
        <w:rPr>
          <w:noProof w:val="0"/>
        </w:rPr>
      </w:pPr>
      <w:bookmarkStart w:id="214" w:name="_Toc146552357"/>
      <w:r w:rsidRPr="00280F56">
        <w:rPr>
          <w:noProof w:val="0"/>
        </w:rPr>
        <w:t>Experimental Design</w:t>
      </w:r>
      <w:bookmarkEnd w:id="214"/>
      <w:r w:rsidR="002F218C">
        <w:rPr>
          <w:noProof w:val="0"/>
        </w:rPr>
        <w:t xml:space="preserve"> Analysis</w:t>
      </w:r>
    </w:p>
    <w:p w14:paraId="082D75F8" w14:textId="2BD81180" w:rsidR="00BD2783" w:rsidRDefault="00126841" w:rsidP="008B7345">
      <w:pPr>
        <w:pStyle w:val="BodyText"/>
      </w:pPr>
      <w:r w:rsidRPr="00280F56">
        <w:t>First, the experimental design and implementation needs to be discussed.</w:t>
      </w:r>
      <w:r w:rsidRPr="00280F56">
        <w:br/>
      </w:r>
      <w:r w:rsidRPr="00280F56">
        <w:br/>
        <w:t xml:space="preserve">The overall design concept is sound </w:t>
      </w:r>
      <w:r w:rsidR="00BD2783">
        <w:t xml:space="preserve">and very good neural network results were achieved </w:t>
      </w:r>
      <w:r w:rsidRPr="00280F56">
        <w:t>but implementation c</w:t>
      </w:r>
      <w:r w:rsidR="007A2638" w:rsidRPr="00280F56">
        <w:t>an</w:t>
      </w:r>
      <w:r w:rsidRPr="00280F56">
        <w:t xml:space="preserve"> be </w:t>
      </w:r>
      <w:r w:rsidR="007A2638" w:rsidRPr="00280F56">
        <w:t xml:space="preserve">significantly </w:t>
      </w:r>
      <w:r w:rsidRPr="00280F56">
        <w:t>improved by removing the requirement for an I</w:t>
      </w:r>
      <w:r w:rsidRPr="00280F56">
        <w:rPr>
          <w:vertAlign w:val="superscript"/>
        </w:rPr>
        <w:t>2</w:t>
      </w:r>
      <w:r w:rsidRPr="00280F56">
        <w:t>C multiplexor, and ideally, utilising individual SPI connections to increase the data collection rate</w:t>
      </w:r>
      <w:r w:rsidR="007A2638" w:rsidRPr="00280F56">
        <w:t>, instead of the original I</w:t>
      </w:r>
      <w:r w:rsidR="007A2638" w:rsidRPr="00280F56">
        <w:rPr>
          <w:vertAlign w:val="superscript"/>
        </w:rPr>
        <w:t>2</w:t>
      </w:r>
      <w:r w:rsidR="007A2638" w:rsidRPr="00280F56">
        <w:t>C implementation</w:t>
      </w:r>
      <w:r w:rsidRPr="00BB49C4">
        <w:rPr>
          <w:b/>
          <w:bCs/>
        </w:rPr>
        <w:t>.</w:t>
      </w:r>
      <w:r w:rsidRPr="00280F56">
        <w:t xml:space="preserve"> </w:t>
      </w:r>
      <w:r w:rsidR="004445E2">
        <w:t xml:space="preserve">(The selected IMUs do not support a </w:t>
      </w:r>
      <w:r w:rsidR="004445E2" w:rsidRPr="004445E2">
        <w:rPr>
          <w:rFonts w:asciiTheme="minorHAnsi" w:hAnsiTheme="minorHAnsi" w:cstheme="minorHAnsi"/>
          <w:color w:val="202122"/>
          <w:szCs w:val="22"/>
          <w:shd w:val="clear" w:color="auto" w:fill="FFFFFF"/>
        </w:rPr>
        <w:t>Universal Asynchronous Receiver-Transmitter</w:t>
      </w:r>
      <w:r w:rsidR="004445E2" w:rsidRPr="004445E2">
        <w:rPr>
          <w:rFonts w:ascii="Arial" w:hAnsi="Arial" w:cs="Arial"/>
          <w:color w:val="202122"/>
          <w:sz w:val="21"/>
          <w:szCs w:val="21"/>
          <w:shd w:val="clear" w:color="auto" w:fill="FFFFFF"/>
        </w:rPr>
        <w:t xml:space="preserve"> (</w:t>
      </w:r>
      <w:r w:rsidR="004445E2">
        <w:t>UART) interface</w:t>
      </w:r>
      <w:r w:rsidR="00DB57A0">
        <w:t xml:space="preserve"> – if this is available on an IMU, then it is suggested that the UART be utilised in preference to the I</w:t>
      </w:r>
      <w:r w:rsidR="00DB57A0" w:rsidRPr="00DB57A0">
        <w:rPr>
          <w:vertAlign w:val="superscript"/>
        </w:rPr>
        <w:t>2</w:t>
      </w:r>
      <w:r w:rsidR="00DB57A0">
        <w:t>C and SPI busses</w:t>
      </w:r>
      <w:proofErr w:type="gramStart"/>
      <w:r w:rsidR="00DB57A0">
        <w:t xml:space="preserve">. </w:t>
      </w:r>
      <w:r w:rsidR="004445E2">
        <w:t>)</w:t>
      </w:r>
      <w:proofErr w:type="gramEnd"/>
      <w:r w:rsidR="004445E2">
        <w:t>.</w:t>
      </w:r>
    </w:p>
    <w:p w14:paraId="00E3D986" w14:textId="3137FCAF" w:rsidR="00DB57A0" w:rsidRDefault="00BD2783" w:rsidP="008B7345">
      <w:pPr>
        <w:pStyle w:val="BodyText"/>
      </w:pPr>
      <w:r>
        <w:t>At least one IMU should be implemented at 90degrees, vertically, to enable the capture of data that can be used to ascertain yaw movements. Time did not permit the construction of a mount that would achieve this. It is advisable that at least two IMUs be used; one in a conventional direction and one at 90degrees vertically, with the x-plane (roll) facing either upwards or downwards as this arrangement should capture the most information with the least cost.</w:t>
      </w:r>
      <w:r w:rsidR="005111D2" w:rsidRPr="00280F56">
        <w:br/>
      </w:r>
      <w:r w:rsidR="00126841" w:rsidRPr="00280F56">
        <w:br/>
        <w:t>The potential for TCP/IP collisions when collecting data (a minor factor in data alignment but easily mitigated) can be addressed by direct connections from individual network cards, or better, two time-synchronised computers</w:t>
      </w:r>
      <w:r w:rsidR="00DB57A0">
        <w:t>, each</w:t>
      </w:r>
      <w:r w:rsidR="00126841" w:rsidRPr="00280F56">
        <w:t xml:space="preserve"> directly connected to the vehicle-processor and the robot arm. Using reliable </w:t>
      </w:r>
      <w:r w:rsidR="007A2638" w:rsidRPr="00280F56">
        <w:t xml:space="preserve">and consistent </w:t>
      </w:r>
      <w:r w:rsidR="00126841" w:rsidRPr="00280F56">
        <w:t>time-stamped data would decrease the time necessary to manually align readings and it is possible that this can be automated.</w:t>
      </w:r>
      <w:r w:rsidR="004445E2">
        <w:t xml:space="preserve"> </w:t>
      </w:r>
      <w:r w:rsidR="00DB57A0">
        <w:br/>
      </w:r>
      <w:r w:rsidR="00DB57A0">
        <w:br/>
      </w:r>
      <w:r w:rsidR="004445E2">
        <w:t xml:space="preserve">Reducing the number of processes running on the </w:t>
      </w:r>
      <w:r w:rsidR="004B080F">
        <w:t>computer</w:t>
      </w:r>
      <w:r w:rsidR="004445E2">
        <w:t xml:space="preserve"> </w:t>
      </w:r>
      <w:r w:rsidR="00DB57A0">
        <w:t>to the absolute minimum assisted in generating reliably-time-synchronised data. It is to be noted that this timing concern is only of importance for verification that the system is performing well and is not required in operation. I</w:t>
      </w:r>
      <w:r w:rsidR="007E150E">
        <w:t>t is expected that the processor will be running other tasks such as vehicle control and route-planning, etc</w:t>
      </w:r>
      <w:r w:rsidR="00DB57A0">
        <w:t>, meaning truly accurate timing is not possible.</w:t>
      </w:r>
      <w:r w:rsidR="00DB57A0">
        <w:br/>
      </w:r>
      <w:r w:rsidR="00126841" w:rsidRPr="00280F56">
        <w:br/>
      </w:r>
      <w:r w:rsidR="005111D2" w:rsidRPr="00280F56">
        <w:t xml:space="preserve">The aluminium and plastic baseboard design was proposed </w:t>
      </w:r>
      <w:r w:rsidR="001A1B6F">
        <w:t xml:space="preserve">to ensure the IMU sensors all operated on the same plane </w:t>
      </w:r>
      <w:r w:rsidR="00DB57A0">
        <w:t>with</w:t>
      </w:r>
      <w:r w:rsidR="00140B92">
        <w:t xml:space="preserve"> maximum </w:t>
      </w:r>
      <w:r w:rsidR="00DB57A0">
        <w:t xml:space="preserve">rigidity </w:t>
      </w:r>
      <w:r w:rsidR="001A1B6F">
        <w:t xml:space="preserve">to make comparisons </w:t>
      </w:r>
      <w:proofErr w:type="gramStart"/>
      <w:r w:rsidR="001A1B6F">
        <w:t>simpler</w:t>
      </w:r>
      <w:proofErr w:type="gramEnd"/>
      <w:r w:rsidR="001A1B6F">
        <w:t xml:space="preserve"> </w:t>
      </w:r>
      <w:r w:rsidR="005111D2" w:rsidRPr="00280F56">
        <w:t xml:space="preserve">but it is likely that </w:t>
      </w:r>
      <w:r w:rsidR="00C97540">
        <w:t>IMU</w:t>
      </w:r>
      <w:r w:rsidR="005111D2" w:rsidRPr="00280F56">
        <w:t xml:space="preserve"> sensors will be directly mounted to the panels on a vehicle</w:t>
      </w:r>
      <w:r w:rsidR="007E150E">
        <w:t>.</w:t>
      </w:r>
      <w:r w:rsidR="005111D2" w:rsidRPr="00280F56">
        <w:t xml:space="preserve"> If a single baseboard is to be used to eliminate multiple plane concerns, then this should be changed to a non-magnetic rigid material such </w:t>
      </w:r>
      <w:r w:rsidR="005111D2" w:rsidRPr="00280F56">
        <w:lastRenderedPageBreak/>
        <w:t xml:space="preserve">as </w:t>
      </w:r>
      <w:r w:rsidR="00140B92">
        <w:t>a</w:t>
      </w:r>
      <w:r w:rsidR="00140B92" w:rsidRPr="00140B92">
        <w:t>crylonitrile butadiene styrene</w:t>
      </w:r>
      <w:r w:rsidR="00140B92">
        <w:rPr>
          <w:rFonts w:ascii="Arial" w:hAnsi="Arial" w:cs="Arial"/>
          <w:b/>
          <w:bCs/>
          <w:color w:val="202122"/>
          <w:sz w:val="21"/>
          <w:szCs w:val="21"/>
          <w:shd w:val="clear" w:color="auto" w:fill="FFFFFF"/>
        </w:rPr>
        <w:t xml:space="preserve"> (</w:t>
      </w:r>
      <w:r w:rsidR="00140B92">
        <w:t>ABS)</w:t>
      </w:r>
      <w:r w:rsidR="005111D2" w:rsidRPr="00280F56">
        <w:t xml:space="preserve"> plastic</w:t>
      </w:r>
      <w:r w:rsidR="00140B92">
        <w:t xml:space="preserve">, to enable the use of the onboard magnetometer on the IMU, especially where less ferrous material might be located nearby to make a magnetometer data usable, such as </w:t>
      </w:r>
      <w:r w:rsidR="003C599B">
        <w:t>at the rear of the vehicle (assuming front-wheel drive)</w:t>
      </w:r>
      <w:r w:rsidR="00140B92">
        <w:t>.</w:t>
      </w:r>
      <w:r w:rsidR="00140B92">
        <w:br/>
      </w:r>
      <w:r w:rsidR="00140B92" w:rsidRPr="00280F56">
        <w:t xml:space="preserve"> </w:t>
      </w:r>
      <w:r w:rsidR="007A2638" w:rsidRPr="00280F56">
        <w:br/>
        <w:t xml:space="preserve">The robot arm provides predictable angles once calibrated however </w:t>
      </w:r>
      <w:r w:rsidR="001A1B6F">
        <w:t xml:space="preserve">the robot joint construction </w:t>
      </w:r>
      <w:r w:rsidR="00140B92">
        <w:t xml:space="preserve">and arm length </w:t>
      </w:r>
      <w:r w:rsidR="007A2638" w:rsidRPr="00280F56">
        <w:t xml:space="preserve">does not easily permit roll and pitch modifications while travelling in </w:t>
      </w:r>
      <w:r w:rsidR="00140B92">
        <w:t xml:space="preserve">forward/reverse directions </w:t>
      </w:r>
      <w:r w:rsidR="007A2638" w:rsidRPr="00280F56">
        <w:t xml:space="preserve">except for small distances. As such, this experiment does not consider roll and pitch movements while under any form of </w:t>
      </w:r>
      <w:r w:rsidR="00140B92">
        <w:t xml:space="preserve">direct forward/reverse </w:t>
      </w:r>
      <w:r w:rsidR="007A2638" w:rsidRPr="00280F56">
        <w:t>motion</w:t>
      </w:r>
      <w:r w:rsidR="00140B92">
        <w:t>s</w:t>
      </w:r>
      <w:r w:rsidR="007E150E">
        <w:t xml:space="preserve"> although it does examine rotational </w:t>
      </w:r>
      <w:r w:rsidR="00140B92">
        <w:t>m</w:t>
      </w:r>
      <w:r w:rsidR="007E150E">
        <w:t>ovements</w:t>
      </w:r>
      <w:r w:rsidR="00140B92">
        <w:t xml:space="preserve"> in forward and reverse directions</w:t>
      </w:r>
      <w:r w:rsidR="007E150E">
        <w:t>.</w:t>
      </w:r>
      <w:r w:rsidR="007A2638" w:rsidRPr="00280F56">
        <w:t xml:space="preserve"> </w:t>
      </w:r>
      <w:r w:rsidR="007E150E">
        <w:t xml:space="preserve">The robot arm is </w:t>
      </w:r>
      <w:r w:rsidR="00DB57A0">
        <w:t xml:space="preserve">also </w:t>
      </w:r>
      <w:r w:rsidR="007E150E">
        <w:t xml:space="preserve">only capable of moving at 250mm per second without generating faults </w:t>
      </w:r>
      <w:r w:rsidR="00DB57A0">
        <w:t xml:space="preserve">and this is not reflective of the higher accelerations that a production vehicle is likely to experience. The robot arm polling program appears (by experimentation) to be limited to 500Hz sample rates to obtain predictable timing polling periods. </w:t>
      </w:r>
      <w:r w:rsidR="00140B92">
        <w:t xml:space="preserve">The maximum sampling </w:t>
      </w:r>
      <w:r w:rsidR="00DB57A0">
        <w:t xml:space="preserve">rate </w:t>
      </w:r>
      <w:r w:rsidR="00140B92">
        <w:t xml:space="preserve">of the computer </w:t>
      </w:r>
      <w:r w:rsidR="00DB57A0">
        <w:t xml:space="preserve">was utilised </w:t>
      </w:r>
      <w:r w:rsidR="003C599B">
        <w:t xml:space="preserve">for all these experiments (approximately 4603Hz) </w:t>
      </w:r>
      <w:r w:rsidR="00DB57A0">
        <w:t xml:space="preserve">and is likely to have </w:t>
      </w:r>
      <w:r w:rsidR="003C599B">
        <w:t xml:space="preserve">heavily </w:t>
      </w:r>
      <w:r w:rsidR="00DB57A0">
        <w:t>influence</w:t>
      </w:r>
      <w:r w:rsidR="00140B92">
        <w:t>d</w:t>
      </w:r>
      <w:r w:rsidR="00DB57A0">
        <w:t xml:space="preserve"> the timing phase differences between the </w:t>
      </w:r>
      <w:r w:rsidR="004B080F">
        <w:t>computer</w:t>
      </w:r>
      <w:r w:rsidR="00DB57A0">
        <w:t xml:space="preserve"> timings and the </w:t>
      </w:r>
      <w:r w:rsidR="003C599B">
        <w:t>r</w:t>
      </w:r>
      <w:r w:rsidR="00DB57A0">
        <w:t>obot arm timings.</w:t>
      </w:r>
      <w:r w:rsidR="00140B92">
        <w:t xml:space="preserve"> Future experiments should restrict robot arm polling to a rate that is </w:t>
      </w:r>
      <w:r w:rsidR="003C599B">
        <w:t xml:space="preserve">officially </w:t>
      </w:r>
      <w:r w:rsidR="00140B92">
        <w:t>supported by the robot arm</w:t>
      </w:r>
      <w:r w:rsidR="003C599B">
        <w:t xml:space="preserve"> and/or switch to a direct connection such as Universal Serial Bus (USB) or a serial port.</w:t>
      </w:r>
    </w:p>
    <w:p w14:paraId="14D537A4" w14:textId="5ED2C21E" w:rsidR="007E150E" w:rsidRPr="00280F56" w:rsidRDefault="007E150E" w:rsidP="008B7345">
      <w:pPr>
        <w:pStyle w:val="BodyText"/>
      </w:pPr>
      <w:r>
        <w:t>Ideally, a</w:t>
      </w:r>
      <w:r w:rsidR="001A1B6F">
        <w:t xml:space="preserve"> track should be designed with accurate angles so that the effects of </w:t>
      </w:r>
      <w:r w:rsidR="00140B92">
        <w:t xml:space="preserve">forward </w:t>
      </w:r>
      <w:r w:rsidR="001A1B6F">
        <w:t xml:space="preserve">motion while the vehicle is undergoing pitch and roll movements can be analysed. The time constraints of this experiment did not permit the construction of such a track that is long enough to give a good set of data </w:t>
      </w:r>
      <w:r w:rsidR="00676273">
        <w:t xml:space="preserve">useful for training purposes. The </w:t>
      </w:r>
      <w:r w:rsidR="00140B92">
        <w:t xml:space="preserve">measurement apparatus </w:t>
      </w:r>
      <w:r w:rsidR="00676273">
        <w:t xml:space="preserve">will need to </w:t>
      </w:r>
      <w:r w:rsidR="00140B92">
        <w:t xml:space="preserve">include </w:t>
      </w:r>
      <w:r w:rsidR="00676273">
        <w:t xml:space="preserve">a </w:t>
      </w:r>
      <w:r w:rsidR="00140B92">
        <w:t>means to verify vehicle angles (</w:t>
      </w:r>
      <w:r w:rsidR="00140B92">
        <w:t>strobe</w:t>
      </w:r>
      <w:r w:rsidR="00140B92">
        <w:t>-camera</w:t>
      </w:r>
      <w:r w:rsidR="00140B92">
        <w:t>/pressure sensor</w:t>
      </w:r>
      <w:r w:rsidR="00140B92">
        <w:t xml:space="preserve">s, etc) </w:t>
      </w:r>
      <w:r w:rsidR="00676273">
        <w:t xml:space="preserve">because the vehicle contains oil-filled suspension and </w:t>
      </w:r>
      <w:r w:rsidR="00140B92">
        <w:t xml:space="preserve">Wishbone </w:t>
      </w:r>
      <w:r w:rsidR="00676273">
        <w:t xml:space="preserve">suspension springs so determining the actual </w:t>
      </w:r>
      <w:r>
        <w:t xml:space="preserve">position and </w:t>
      </w:r>
      <w:r w:rsidR="00676273">
        <w:t xml:space="preserve">rotation of the vehicle </w:t>
      </w:r>
      <w:r>
        <w:t xml:space="preserve">chassis </w:t>
      </w:r>
      <w:r w:rsidR="00676273">
        <w:t>will be challenging</w:t>
      </w:r>
      <w:r>
        <w:t xml:space="preserve"> as it can’t be based upon ground-angles alone.</w:t>
      </w:r>
      <w:r w:rsidR="00140B92">
        <w:t xml:space="preserve"> A track design of this configuration was not in scope for the </w:t>
      </w:r>
      <w:proofErr w:type="gramStart"/>
      <w:r w:rsidR="00140B92">
        <w:t>project,</w:t>
      </w:r>
      <w:proofErr w:type="gramEnd"/>
      <w:r w:rsidR="00140B92">
        <w:t xml:space="preserve"> however, future projects should investigate this style of experiment in order to verify vehicle chassis movement under pitch and roll conditions while travelling forwards. </w:t>
      </w:r>
    </w:p>
    <w:p w14:paraId="1B06681B" w14:textId="5823CD48" w:rsidR="005111D2" w:rsidRPr="00280F56" w:rsidRDefault="005111D2" w:rsidP="005111D2">
      <w:pPr>
        <w:pStyle w:val="Heading2"/>
        <w:rPr>
          <w:noProof w:val="0"/>
        </w:rPr>
      </w:pPr>
      <w:bookmarkStart w:id="215" w:name="_Toc146552358"/>
      <w:r w:rsidRPr="00280F56">
        <w:rPr>
          <w:noProof w:val="0"/>
        </w:rPr>
        <w:t>Filter results</w:t>
      </w:r>
      <w:r w:rsidR="002F218C">
        <w:rPr>
          <w:noProof w:val="0"/>
        </w:rPr>
        <w:t xml:space="preserve"> analysis</w:t>
      </w:r>
      <w:r w:rsidRPr="00280F56">
        <w:rPr>
          <w:noProof w:val="0"/>
        </w:rPr>
        <w:t>.</w:t>
      </w:r>
      <w:bookmarkEnd w:id="215"/>
    </w:p>
    <w:p w14:paraId="5FE440C1" w14:textId="7091C399" w:rsidR="008B7345" w:rsidRPr="00280F56" w:rsidRDefault="008B7345" w:rsidP="008B7345">
      <w:pPr>
        <w:pStyle w:val="BodyText"/>
      </w:pPr>
      <w:r w:rsidRPr="00280F56">
        <w:t xml:space="preserve">The results section shows that using a Madgwick complimentary filter with gradient-descent optimisation to fuse gyroscope and accelerometer data to predict roll, pitch and yaw values is somewhat accurate when the timing of the datasets are predictable but, over time, this approach would need to be “reset” every so often to prevent </w:t>
      </w:r>
      <w:r w:rsidR="00126841" w:rsidRPr="00280F56">
        <w:t>the accumulation of errors</w:t>
      </w:r>
      <w:r w:rsidR="005111D2" w:rsidRPr="00280F56">
        <w:t>, especially when the vehicle will change its speed</w:t>
      </w:r>
      <w:r w:rsidR="007A2638" w:rsidRPr="00280F56">
        <w:t xml:space="preserve"> when responding </w:t>
      </w:r>
      <w:r w:rsidR="005111D2" w:rsidRPr="00280F56">
        <w:t>to local conditions.</w:t>
      </w:r>
      <w:r w:rsidR="00676273">
        <w:t xml:space="preserve"> While this issue can be</w:t>
      </w:r>
      <w:r w:rsidR="00C52BA8">
        <w:t xml:space="preserve"> partially</w:t>
      </w:r>
      <w:r w:rsidR="00676273">
        <w:t xml:space="preserve"> explained by the inconsistencies of the alignment of the imu and robot arm data, in operation, these </w:t>
      </w:r>
      <w:r w:rsidR="00676273">
        <w:lastRenderedPageBreak/>
        <w:t>timing inconsistencies are likely to be present</w:t>
      </w:r>
      <w:r w:rsidR="00C52BA8">
        <w:t xml:space="preserve">, due to processor scheduling. This aspect of the Madgwick filter will need more research if this filter is </w:t>
      </w:r>
      <w:r w:rsidR="00BD2783">
        <w:t xml:space="preserve">selected for </w:t>
      </w:r>
      <w:r w:rsidR="00C52BA8">
        <w:t>implement</w:t>
      </w:r>
      <w:r w:rsidR="00BD2783">
        <w:t>ation</w:t>
      </w:r>
      <w:r w:rsidR="00C52BA8">
        <w:t>.</w:t>
      </w:r>
      <w:r w:rsidR="00C52BA8">
        <w:br/>
      </w:r>
      <w:r w:rsidR="00C52BA8" w:rsidRPr="00280F56">
        <w:t xml:space="preserve"> </w:t>
      </w:r>
      <w:r w:rsidR="00126841" w:rsidRPr="00280F56">
        <w:br/>
        <w:t xml:space="preserve">The Kalman filter approximates the robot arm control movement </w:t>
      </w:r>
      <w:r w:rsidR="00BD2783">
        <w:t xml:space="preserve">slightly </w:t>
      </w:r>
      <w:r w:rsidR="00505D0C" w:rsidRPr="00280F56">
        <w:t xml:space="preserve">more accurately than the Madgwick </w:t>
      </w:r>
      <w:r w:rsidR="007A2638" w:rsidRPr="00280F56">
        <w:t xml:space="preserve">and </w:t>
      </w:r>
      <w:r w:rsidR="00C52BA8">
        <w:t>does</w:t>
      </w:r>
      <w:r w:rsidR="007A2638" w:rsidRPr="00280F56">
        <w:t xml:space="preserve"> not </w:t>
      </w:r>
      <w:r w:rsidR="00C52BA8">
        <w:t xml:space="preserve">appear </w:t>
      </w:r>
      <w:r w:rsidR="007A2638" w:rsidRPr="00280F56">
        <w:t xml:space="preserve">reactive to the length of the data samples fed into it </w:t>
      </w:r>
      <w:r w:rsidR="00126841" w:rsidRPr="00280F56">
        <w:t>but has a tendency to overshoot on changes of angle</w:t>
      </w:r>
      <w:r w:rsidR="00505D0C" w:rsidRPr="00280F56">
        <w:t xml:space="preserve"> and takes at least 7 times the processing power (this will vary depending on the processor implemented)</w:t>
      </w:r>
      <w:r w:rsidR="00126841" w:rsidRPr="00280F56">
        <w:t>. Reducing th</w:t>
      </w:r>
      <w:r w:rsidR="00C52BA8">
        <w:t xml:space="preserve">e overshooting </w:t>
      </w:r>
      <w:r w:rsidR="00126841" w:rsidRPr="00280F56">
        <w:t xml:space="preserve">behaviour will almost certainly alter responsiveness to change </w:t>
      </w:r>
      <w:r w:rsidR="00C52BA8">
        <w:t xml:space="preserve">(this is a classic filter dynamic) </w:t>
      </w:r>
      <w:r w:rsidR="00126841" w:rsidRPr="00280F56">
        <w:t>and ideally would be tuned to the vehicle’s speed</w:t>
      </w:r>
      <w:r w:rsidR="00505D0C" w:rsidRPr="00280F56">
        <w:t xml:space="preserve"> to optimise the value.</w:t>
      </w:r>
      <w:r w:rsidR="005111D2" w:rsidRPr="00280F56">
        <w:t xml:space="preserve"> This should be achievable in a dynamic fashion.</w:t>
      </w:r>
    </w:p>
    <w:p w14:paraId="647E7DAB" w14:textId="336A8338" w:rsidR="002F218C" w:rsidRDefault="007A2638" w:rsidP="007A2638">
      <w:pPr>
        <w:pStyle w:val="BodyText"/>
      </w:pPr>
      <w:r w:rsidRPr="00280F56">
        <w:t>Of the two filters, the Kalman is preferable for a long-range rover to avoid the sampling size conditions of the Madgwick filter</w:t>
      </w:r>
      <w:r w:rsidR="00C52BA8">
        <w:t>, despite the additional processing overhead</w:t>
      </w:r>
      <w:r w:rsidR="00BD2783">
        <w:t xml:space="preserve"> and overshooting complications</w:t>
      </w:r>
      <w:r w:rsidR="00C52BA8">
        <w:t>.</w:t>
      </w:r>
      <w:r w:rsidR="00C91F69" w:rsidRPr="00280F56">
        <w:br/>
      </w:r>
    </w:p>
    <w:p w14:paraId="2C8F78B0" w14:textId="3B2DE41C" w:rsidR="002F218C" w:rsidRPr="00280F56" w:rsidRDefault="002F218C" w:rsidP="002F218C">
      <w:pPr>
        <w:pStyle w:val="Heading2"/>
        <w:numPr>
          <w:ilvl w:val="1"/>
          <w:numId w:val="15"/>
        </w:numPr>
        <w:rPr>
          <w:noProof w:val="0"/>
        </w:rPr>
      </w:pPr>
      <w:r>
        <w:rPr>
          <w:noProof w:val="0"/>
        </w:rPr>
        <w:t xml:space="preserve">Neural Network </w:t>
      </w:r>
      <w:r w:rsidRPr="00280F56">
        <w:rPr>
          <w:noProof w:val="0"/>
        </w:rPr>
        <w:t>results</w:t>
      </w:r>
      <w:r>
        <w:rPr>
          <w:noProof w:val="0"/>
        </w:rPr>
        <w:t xml:space="preserve"> analysis</w:t>
      </w:r>
      <w:r w:rsidRPr="00280F56">
        <w:rPr>
          <w:noProof w:val="0"/>
        </w:rPr>
        <w:t>.</w:t>
      </w:r>
    </w:p>
    <w:p w14:paraId="3DF7DE75" w14:textId="565B7E07" w:rsidR="007E150E" w:rsidRDefault="00C52BA8" w:rsidP="007A2638">
      <w:pPr>
        <w:pStyle w:val="BodyText"/>
      </w:pPr>
      <w:r>
        <w:t xml:space="preserve">A default </w:t>
      </w:r>
      <w:r w:rsidR="00BD2783">
        <w:t>multi-layer perceptron (</w:t>
      </w:r>
      <w:r w:rsidR="00BB49C4">
        <w:t>MLP</w:t>
      </w:r>
      <w:r w:rsidR="00BD2783">
        <w:t>)</w:t>
      </w:r>
      <w:r w:rsidR="00BB49C4">
        <w:t xml:space="preserve"> </w:t>
      </w:r>
      <w:r w:rsidR="007E150E">
        <w:t>5</w:t>
      </w:r>
      <w:r w:rsidR="00BB49C4">
        <w:t xml:space="preserve">-layer neural network </w:t>
      </w:r>
      <w:r w:rsidR="00BD2783">
        <w:t xml:space="preserve">with sigmoid functions in the hidden layers and a linear function in the output layer </w:t>
      </w:r>
      <w:r w:rsidR="00BB49C4">
        <w:t xml:space="preserve">appears easily capable of determining </w:t>
      </w:r>
      <w:r w:rsidR="007E150E">
        <w:t>E</w:t>
      </w:r>
      <w:r w:rsidR="00BB49C4">
        <w:t>uler angles from gyroscope and accelerometer data from a single imu without any optimisation.</w:t>
      </w:r>
      <w:r w:rsidR="00BD2783">
        <w:t xml:space="preserve"> </w:t>
      </w:r>
    </w:p>
    <w:p w14:paraId="2B3352C2" w14:textId="2122199C" w:rsidR="007E150E" w:rsidRDefault="007E150E" w:rsidP="007A2638">
      <w:pPr>
        <w:pStyle w:val="BodyText"/>
      </w:pPr>
      <w:r>
        <w:t xml:space="preserve">The addition of </w:t>
      </w:r>
      <w:r w:rsidR="00BD2783">
        <w:t xml:space="preserve">extra layers and of adding </w:t>
      </w:r>
      <w:r>
        <w:t xml:space="preserve">2 and then 4 IMU units to the </w:t>
      </w:r>
      <w:r w:rsidR="00BD2783">
        <w:t xml:space="preserve">neural network inputs </w:t>
      </w:r>
      <w:r>
        <w:t>did give slight improvements but these are not statistically significant. This is most likely because the additional IMU data is not adding much more information than the camera IMU, as the neural network will already have determined the relationship of the camera IMU position to the desired results (including noise and drift measurements). If the IMUs were mounted on different frames, or if the frame was not completely rigid, then it is likely that additional IMUs would give useful information.</w:t>
      </w:r>
      <w:r w:rsidR="00BD2783">
        <w:t xml:space="preserve"> </w:t>
      </w:r>
    </w:p>
    <w:p w14:paraId="0B56ECDC" w14:textId="343D4CD1" w:rsidR="007A2638" w:rsidRPr="00280F56" w:rsidRDefault="00C91F69" w:rsidP="007A2638">
      <w:pPr>
        <w:pStyle w:val="BodyText"/>
      </w:pPr>
      <w:r w:rsidRPr="00280F56">
        <w:br/>
        <w:t>In Chapter 6, conclusions and future recommendations will be discussed.</w:t>
      </w:r>
    </w:p>
    <w:p w14:paraId="2DAFEFA0" w14:textId="5103469D" w:rsidR="001C0A32" w:rsidRPr="00280F56" w:rsidRDefault="001C0A32" w:rsidP="00BB49C4">
      <w:pPr>
        <w:pStyle w:val="NormalWeb"/>
        <w:shd w:val="clear" w:color="auto" w:fill="FFFFFF"/>
      </w:pPr>
      <w:r w:rsidRPr="00280F56">
        <w:br/>
      </w:r>
      <w:r w:rsidRPr="00280F56">
        <w:br/>
      </w:r>
      <w:r w:rsidRPr="00280F56">
        <w:br/>
      </w:r>
    </w:p>
    <w:p w14:paraId="1CE5AA1A" w14:textId="4CAAD6E7" w:rsidR="00A23224" w:rsidRPr="00280F56" w:rsidRDefault="00BB49C4" w:rsidP="00FA06C5">
      <w:pPr>
        <w:pStyle w:val="Heading1"/>
      </w:pPr>
      <w:bookmarkStart w:id="216" w:name="_Toc146552359"/>
      <w:r>
        <w:lastRenderedPageBreak/>
        <w:t xml:space="preserve">. </w:t>
      </w:r>
      <w:r w:rsidR="00EC7ED1" w:rsidRPr="00280F56">
        <w:t>Conclusion and Future Works</w:t>
      </w:r>
      <w:bookmarkEnd w:id="216"/>
      <w:r w:rsidR="00EC7ED1" w:rsidRPr="00280F56">
        <w:t xml:space="preserve"> </w:t>
      </w:r>
    </w:p>
    <w:p w14:paraId="304F1999" w14:textId="6F0DB6FD" w:rsidR="00526262" w:rsidRDefault="002F218C" w:rsidP="002F218C">
      <w:pPr>
        <w:pStyle w:val="BodyText"/>
      </w:pPr>
      <w:r>
        <w:t>The research objectives have been answered through this experiment.</w:t>
      </w:r>
      <w:r>
        <w:br/>
      </w:r>
      <w:r>
        <w:br/>
      </w:r>
      <w:r w:rsidR="008B63D7">
        <w:t xml:space="preserve">Research </w:t>
      </w:r>
      <w:r>
        <w:t xml:space="preserve">Objective One was to </w:t>
      </w:r>
      <w:r w:rsidRPr="00280F56">
        <w:t xml:space="preserve">determine whether multiple </w:t>
      </w:r>
      <w:r>
        <w:t>inertial measurement units</w:t>
      </w:r>
      <w:r w:rsidRPr="00280F56">
        <w:t xml:space="preserve"> </w:t>
      </w:r>
      <w:r w:rsidR="00BD2783">
        <w:t xml:space="preserve">(IMUs) </w:t>
      </w:r>
      <w:r w:rsidRPr="00280F56">
        <w:t xml:space="preserve">in conjunction with a neural network can improve image stabilisation of a camera on an RC vehicle, compared with a single </w:t>
      </w:r>
      <w:r w:rsidR="00BD2783">
        <w:t>IMU</w:t>
      </w:r>
      <w:r w:rsidRPr="00280F56">
        <w:t>.</w:t>
      </w:r>
      <w:r w:rsidR="00BD2783">
        <w:t xml:space="preserve"> The experiment has shown that multiple IMUs offers little benefit compared to a single IMU when all IMUs are in the same plane of reference.</w:t>
      </w:r>
      <w:r w:rsidRPr="00280F56">
        <w:br/>
      </w:r>
      <w:r>
        <w:br/>
      </w:r>
      <w:r w:rsidR="008B63D7">
        <w:t xml:space="preserve">Research </w:t>
      </w:r>
      <w:r>
        <w:t xml:space="preserve">Objective Two was </w:t>
      </w:r>
      <w:r w:rsidRPr="00280F56">
        <w:t xml:space="preserve">to determine the least number of </w:t>
      </w:r>
      <w:r>
        <w:t>inertial measurement units</w:t>
      </w:r>
      <w:r w:rsidRPr="00280F56">
        <w:t xml:space="preserve"> required to provide a significant measurable improvement.</w:t>
      </w:r>
      <w:r w:rsidR="00526262">
        <w:t xml:space="preserve"> The experiment has proven that one IMU is sufficient to provide roll and pitch data and it is surmised that a total of two IMUs should be sufficient to derive roll, </w:t>
      </w:r>
      <w:proofErr w:type="gramStart"/>
      <w:r w:rsidR="00526262">
        <w:t>pitch</w:t>
      </w:r>
      <w:proofErr w:type="gramEnd"/>
      <w:r w:rsidR="00526262">
        <w:t xml:space="preserve"> and yaw Euler angles if the second IMU was mounted 90 degrees vertically with respect to the first IMU, however, this last supposition needs to be evaluated. </w:t>
      </w:r>
    </w:p>
    <w:p w14:paraId="66FD4BC8" w14:textId="2A11FDA8" w:rsidR="00526262" w:rsidRDefault="00526262" w:rsidP="00526262">
      <w:pPr>
        <w:pStyle w:val="BodyText"/>
      </w:pPr>
      <w:r>
        <w:t>Research Objective T</w:t>
      </w:r>
      <w:r>
        <w:t>hree</w:t>
      </w:r>
      <w:r>
        <w:t xml:space="preserve"> was </w:t>
      </w:r>
      <w:r w:rsidRPr="00280F56">
        <w:t xml:space="preserve">to determine the least number of </w:t>
      </w:r>
      <w:r>
        <w:t xml:space="preserve">layers a neural network might need in order to </w:t>
      </w:r>
      <w:r w:rsidRPr="00280F56">
        <w:t xml:space="preserve">provide </w:t>
      </w:r>
      <w:r>
        <w:t xml:space="preserve">accurate roll and pitch data from IMU </w:t>
      </w:r>
      <w:proofErr w:type="gramStart"/>
      <w:r>
        <w:t>inputs</w:t>
      </w:r>
      <w:proofErr w:type="gramEnd"/>
      <w:r>
        <w:t xml:space="preserve"> and the experiment has ascertained that a minimum of 3 layers is required and 5 is recommended.</w:t>
      </w:r>
    </w:p>
    <w:p w14:paraId="4608D65B" w14:textId="16B1712A" w:rsidR="002F218C" w:rsidRPr="00280F56" w:rsidRDefault="002F218C" w:rsidP="002F218C">
      <w:pPr>
        <w:pStyle w:val="BodyText"/>
      </w:pP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1749765B" w14:textId="08B18270" w:rsidR="00934A2D" w:rsidRPr="00280F56" w:rsidRDefault="00934A2D" w:rsidP="00E80307">
      <w:pPr>
        <w:pStyle w:val="Heading1"/>
        <w:numPr>
          <w:ilvl w:val="0"/>
          <w:numId w:val="0"/>
        </w:numPr>
        <w:jc w:val="left"/>
      </w:pPr>
      <w:r w:rsidRPr="00280F56">
        <w:lastRenderedPageBreak/>
        <w:br/>
      </w: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217" w:name="_Toc146552360"/>
      <w:r w:rsidRPr="00280F56">
        <w:t>Appendi</w:t>
      </w:r>
      <w:r w:rsidR="00F06A92" w:rsidRPr="00280F56">
        <w:t>ces</w:t>
      </w:r>
      <w:bookmarkEnd w:id="217"/>
      <w:r w:rsidRPr="00280F56">
        <w:t xml:space="preserve"> </w:t>
      </w:r>
    </w:p>
    <w:p w14:paraId="4115F882" w14:textId="68CF6471" w:rsidR="00F06A92" w:rsidRPr="00280F56" w:rsidRDefault="00F06A92" w:rsidP="00804241">
      <w:pPr>
        <w:pStyle w:val="Heading2"/>
        <w:rPr>
          <w:noProof w:val="0"/>
        </w:rPr>
      </w:pPr>
      <w:bookmarkStart w:id="218" w:name="_Toc146552361"/>
      <w:r w:rsidRPr="00280F56">
        <w:rPr>
          <w:noProof w:val="0"/>
        </w:rPr>
        <w:t>Appendix 1</w:t>
      </w:r>
      <w:r w:rsidR="00C97540">
        <w:rPr>
          <w:noProof w:val="0"/>
        </w:rPr>
        <w:t xml:space="preserve">. </w:t>
      </w:r>
      <w:r w:rsidRPr="00280F56">
        <w:rPr>
          <w:noProof w:val="0"/>
        </w:rPr>
        <w:t>Code</w:t>
      </w:r>
      <w:bookmarkEnd w:id="218"/>
    </w:p>
    <w:p w14:paraId="6CAB4E4B" w14:textId="07648A05" w:rsidR="003A733D" w:rsidRPr="00280F56" w:rsidRDefault="003A733D" w:rsidP="003A733D">
      <w:pPr>
        <w:pStyle w:val="BodyText"/>
      </w:pPr>
      <w:r w:rsidRPr="00280F56">
        <w:t xml:space="preserve">All code can be obtained from </w:t>
      </w:r>
      <w:proofErr w:type="gramStart"/>
      <w:r w:rsidRPr="00280F56">
        <w:t>https://github.com/BratNZ/Thesis</w:t>
      </w:r>
      <w:proofErr w:type="gramEnd"/>
      <w:r w:rsidRPr="00280F56">
        <w:t xml:space="preserve"> </w:t>
      </w:r>
    </w:p>
    <w:p w14:paraId="350D29B2" w14:textId="6D9483EF" w:rsidR="00F06A92" w:rsidRPr="00280F56" w:rsidRDefault="00F06A92" w:rsidP="00846FF2">
      <w:pPr>
        <w:pStyle w:val="Heading2"/>
        <w:rPr>
          <w:noProof w:val="0"/>
        </w:rPr>
      </w:pPr>
      <w:bookmarkStart w:id="219" w:name="_Toc146552362"/>
      <w:r w:rsidRPr="00280F56">
        <w:rPr>
          <w:noProof w:val="0"/>
        </w:rPr>
        <w:t>Appendix 2. Calibration results.</w:t>
      </w:r>
      <w:bookmarkEnd w:id="219"/>
    </w:p>
    <w:p w14:paraId="0F669BC1" w14:textId="46B6F876" w:rsidR="00F06A92" w:rsidRPr="00280F56" w:rsidRDefault="00F06A92" w:rsidP="00352A0E">
      <w:pPr>
        <w:pStyle w:val="Caption"/>
      </w:pPr>
      <w:bookmarkStart w:id="220" w:name="_Toc146546634"/>
      <w:bookmarkStart w:id="221" w:name="_Toc146547351"/>
      <w:bookmarkStart w:id="222" w:name="_Toc146720835"/>
      <w:r w:rsidRPr="00280F56">
        <w:t xml:space="preserve">Table </w:t>
      </w:r>
      <w:r w:rsidR="001D6978">
        <w:fldChar w:fldCharType="begin"/>
      </w:r>
      <w:r w:rsidR="001D6978">
        <w:instrText xml:space="preserve"> STYLEREF 1 \s </w:instrText>
      </w:r>
      <w:r w:rsidR="001D6978">
        <w:fldChar w:fldCharType="separate"/>
      </w:r>
      <w:r w:rsidR="001D6978">
        <w:t>7</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w:t>
      </w:r>
      <w:r w:rsidR="001D6978">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220"/>
      <w:bookmarkEnd w:id="221"/>
      <w:bookmarkEnd w:id="222"/>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6FCDD51" w:rsidR="00F06A92" w:rsidRPr="00280F56" w:rsidRDefault="00F06A92" w:rsidP="00804241">
            <w:pPr>
              <w:rPr>
                <w:sz w:val="16"/>
                <w:szCs w:val="16"/>
              </w:rPr>
            </w:pPr>
            <w:proofErr w:type="spellStart"/>
            <w:r w:rsidRPr="00280F56">
              <w:rPr>
                <w:sz w:val="16"/>
                <w:szCs w:val="16"/>
              </w:rPr>
              <w:t>GyroX</w:t>
            </w:r>
            <w:proofErr w:type="spellEnd"/>
          </w:p>
        </w:tc>
        <w:tc>
          <w:tcPr>
            <w:tcW w:w="1276" w:type="dxa"/>
          </w:tcPr>
          <w:p w14:paraId="29579E46" w14:textId="2596DF9A" w:rsidR="00F06A92" w:rsidRPr="00280F56" w:rsidRDefault="00F06A92" w:rsidP="00804241">
            <w:pPr>
              <w:rPr>
                <w:sz w:val="16"/>
                <w:szCs w:val="16"/>
              </w:rPr>
            </w:pPr>
            <w:proofErr w:type="spellStart"/>
            <w:r w:rsidRPr="00280F56">
              <w:rPr>
                <w:sz w:val="16"/>
                <w:szCs w:val="16"/>
              </w:rPr>
              <w:t>GyroY</w:t>
            </w:r>
            <w:proofErr w:type="spellEnd"/>
          </w:p>
        </w:tc>
        <w:tc>
          <w:tcPr>
            <w:tcW w:w="1559" w:type="dxa"/>
          </w:tcPr>
          <w:p w14:paraId="215FBE18" w14:textId="28EA0A11" w:rsidR="00F06A92" w:rsidRPr="00280F56" w:rsidRDefault="00F06A92" w:rsidP="00804241">
            <w:pPr>
              <w:rPr>
                <w:sz w:val="16"/>
                <w:szCs w:val="16"/>
              </w:rPr>
            </w:pPr>
            <w:proofErr w:type="spellStart"/>
            <w:r w:rsidRPr="00280F56">
              <w:rPr>
                <w:sz w:val="16"/>
                <w:szCs w:val="16"/>
              </w:rPr>
              <w:t>GyroZ</w:t>
            </w:r>
            <w:proofErr w:type="spellEnd"/>
          </w:p>
        </w:tc>
        <w:tc>
          <w:tcPr>
            <w:tcW w:w="1418" w:type="dxa"/>
          </w:tcPr>
          <w:p w14:paraId="710C7050" w14:textId="4FAD7023" w:rsidR="00F06A92" w:rsidRPr="00280F56" w:rsidRDefault="00F06A92" w:rsidP="00804241">
            <w:pPr>
              <w:rPr>
                <w:sz w:val="16"/>
                <w:szCs w:val="16"/>
              </w:rPr>
            </w:pPr>
            <w:proofErr w:type="spellStart"/>
            <w:r w:rsidRPr="00280F56">
              <w:rPr>
                <w:sz w:val="16"/>
                <w:szCs w:val="16"/>
              </w:rPr>
              <w:t>AccelX</w:t>
            </w:r>
            <w:proofErr w:type="spellEnd"/>
          </w:p>
        </w:tc>
        <w:tc>
          <w:tcPr>
            <w:tcW w:w="1559" w:type="dxa"/>
          </w:tcPr>
          <w:p w14:paraId="053DA5DA" w14:textId="29B8FC3C" w:rsidR="00F06A92" w:rsidRPr="00280F56" w:rsidRDefault="00F06A92" w:rsidP="00804241">
            <w:pPr>
              <w:rPr>
                <w:sz w:val="16"/>
                <w:szCs w:val="16"/>
              </w:rPr>
            </w:pPr>
            <w:proofErr w:type="spellStart"/>
            <w:r w:rsidRPr="00280F56">
              <w:rPr>
                <w:sz w:val="16"/>
                <w:szCs w:val="16"/>
              </w:rPr>
              <w:t>AccelY</w:t>
            </w:r>
            <w:proofErr w:type="spellEnd"/>
          </w:p>
        </w:tc>
        <w:tc>
          <w:tcPr>
            <w:tcW w:w="1553" w:type="dxa"/>
          </w:tcPr>
          <w:p w14:paraId="2910482E" w14:textId="4878ED6B" w:rsidR="00F06A92" w:rsidRPr="00280F56" w:rsidRDefault="00F06A92" w:rsidP="00804241">
            <w:pPr>
              <w:rPr>
                <w:sz w:val="16"/>
                <w:szCs w:val="16"/>
              </w:rPr>
            </w:pPr>
            <w:proofErr w:type="spellStart"/>
            <w:r w:rsidRPr="00280F56">
              <w:rPr>
                <w:sz w:val="16"/>
                <w:szCs w:val="16"/>
              </w:rPr>
              <w:t>AccelZ</w:t>
            </w:r>
            <w:proofErr w:type="spellEnd"/>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rPr>
          <w:noProof/>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rPr>
          <w:noProof/>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77BCC4FB" w:rsidR="00934A2D" w:rsidRPr="00280F56" w:rsidRDefault="00876927" w:rsidP="00352A0E">
      <w:pPr>
        <w:pStyle w:val="Caption"/>
      </w:pPr>
      <w:bookmarkStart w:id="223" w:name="_Toc146547352"/>
      <w:bookmarkStart w:id="224" w:name="_Toc146551686"/>
      <w:r w:rsidRPr="00280F56">
        <w:t xml:space="preserve">Figure </w:t>
      </w:r>
      <w:r w:rsidR="00D75431">
        <w:fldChar w:fldCharType="begin"/>
      </w:r>
      <w:r w:rsidR="00D75431">
        <w:instrText xml:space="preserve"> STYLEREF 1 \s </w:instrText>
      </w:r>
      <w:r w:rsidR="00D75431">
        <w:fldChar w:fldCharType="separate"/>
      </w:r>
      <w:r w:rsidR="00D75431">
        <w:t>7</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1</w:t>
      </w:r>
      <w:r w:rsidR="00D75431">
        <w:fldChar w:fldCharType="end"/>
      </w:r>
      <w:r w:rsidRPr="00280F56">
        <w:t xml:space="preserve">  </w:t>
      </w:r>
      <w:r w:rsidR="00C97540">
        <w:t>IMU</w:t>
      </w:r>
      <w:r w:rsidRPr="00280F56">
        <w:t xml:space="preserve"> Calibration graphs for Central Camera </w:t>
      </w:r>
      <w:r w:rsidR="00C97540">
        <w:t>IMU</w:t>
      </w:r>
      <w:bookmarkEnd w:id="223"/>
      <w:bookmarkEnd w:id="224"/>
      <w:r w:rsidR="00934A2D" w:rsidRPr="00280F56">
        <w:br w:type="page"/>
      </w:r>
    </w:p>
    <w:p w14:paraId="3818EE95" w14:textId="099F1983" w:rsidR="00876927" w:rsidRPr="00280F56" w:rsidRDefault="00876927" w:rsidP="00352A0E">
      <w:pPr>
        <w:pStyle w:val="Caption"/>
      </w:pPr>
      <w:r w:rsidRPr="00280F56">
        <w:lastRenderedPageBreak/>
        <w:br/>
      </w:r>
      <w:bookmarkStart w:id="225" w:name="_Toc146547353"/>
      <w:bookmarkStart w:id="226" w:name="_Toc146551687"/>
      <w:r w:rsidRPr="00280F56">
        <w:t xml:space="preserve">Figure </w:t>
      </w:r>
      <w:r w:rsidR="00D75431">
        <w:fldChar w:fldCharType="begin"/>
      </w:r>
      <w:r w:rsidR="00D75431">
        <w:instrText xml:space="preserve"> STYLEREF 1 \s </w:instrText>
      </w:r>
      <w:r w:rsidR="00D75431">
        <w:fldChar w:fldCharType="separate"/>
      </w:r>
      <w:r w:rsidR="00D75431">
        <w:t>7</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2</w:t>
      </w:r>
      <w:r w:rsidR="00D75431">
        <w:fldChar w:fldCharType="end"/>
      </w:r>
      <w:r w:rsidRPr="00280F56">
        <w:t xml:space="preserve">  </w:t>
      </w:r>
      <w:r w:rsidR="00C97540">
        <w:t>IMU</w:t>
      </w:r>
      <w:r w:rsidRPr="00280F56">
        <w:t xml:space="preserve"> Calibration graphs for Front Left </w:t>
      </w:r>
      <w:r w:rsidR="00C97540">
        <w:t>IMU</w:t>
      </w:r>
      <w:r w:rsidRPr="00280F56">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225"/>
      <w:bookmarkEnd w:id="226"/>
    </w:p>
    <w:p w14:paraId="37810645" w14:textId="3F8DBA15" w:rsidR="00876927" w:rsidRPr="00280F56" w:rsidRDefault="00876927" w:rsidP="00876927">
      <w:pPr>
        <w:pStyle w:val="BodyText"/>
      </w:pPr>
      <w:r w:rsidRPr="00280F56">
        <w:rPr>
          <w:noProof/>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rPr>
          <w:noProof/>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7AED9835" w:rsidR="00876927" w:rsidRPr="00280F56" w:rsidRDefault="00876927" w:rsidP="00352A0E">
      <w:pPr>
        <w:pStyle w:val="Caption"/>
      </w:pPr>
      <w:bookmarkStart w:id="227" w:name="_Toc146547354"/>
      <w:bookmarkStart w:id="228" w:name="_Toc146551688"/>
      <w:r w:rsidRPr="00280F56">
        <w:t xml:space="preserve">Figure </w:t>
      </w:r>
      <w:r w:rsidR="00D75431">
        <w:fldChar w:fldCharType="begin"/>
      </w:r>
      <w:r w:rsidR="00D75431">
        <w:instrText xml:space="preserve"> STYLEREF 1 \s </w:instrText>
      </w:r>
      <w:r w:rsidR="00D75431">
        <w:fldChar w:fldCharType="separate"/>
      </w:r>
      <w:r w:rsidR="00D75431">
        <w:t>7</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3</w:t>
      </w:r>
      <w:r w:rsidR="00D75431">
        <w:fldChar w:fldCharType="end"/>
      </w:r>
      <w:r w:rsidRPr="00280F56">
        <w:t xml:space="preserve">  </w:t>
      </w:r>
      <w:r w:rsidR="00C97540">
        <w:t>IMU</w:t>
      </w:r>
      <w:r w:rsidRPr="00280F56">
        <w:t xml:space="preserve"> Calibration graphs for Front Right </w:t>
      </w:r>
      <w:r w:rsidR="00C97540">
        <w:t>IMU</w:t>
      </w:r>
      <w:bookmarkEnd w:id="227"/>
      <w:bookmarkEnd w:id="228"/>
    </w:p>
    <w:p w14:paraId="08930E38" w14:textId="70F34EB6" w:rsidR="00876927" w:rsidRPr="00280F56" w:rsidRDefault="00876927" w:rsidP="00876927">
      <w:pPr>
        <w:pStyle w:val="BodyText"/>
      </w:pPr>
      <w:r w:rsidRPr="00280F56">
        <w:rPr>
          <w:noProof/>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rPr>
          <w:noProof/>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141BCAF4" w:rsidR="00C911F7" w:rsidRPr="00280F56" w:rsidRDefault="00C911F7" w:rsidP="00352A0E">
      <w:pPr>
        <w:pStyle w:val="Caption"/>
      </w:pPr>
      <w:bookmarkStart w:id="229" w:name="_Toc146547355"/>
      <w:bookmarkStart w:id="230" w:name="_Toc146551689"/>
      <w:r w:rsidRPr="00280F56">
        <w:t xml:space="preserve">Figure </w:t>
      </w:r>
      <w:r w:rsidR="00D75431">
        <w:fldChar w:fldCharType="begin"/>
      </w:r>
      <w:r w:rsidR="00D75431">
        <w:instrText xml:space="preserve"> STYLEREF 1 \s </w:instrText>
      </w:r>
      <w:r w:rsidR="00D75431">
        <w:fldChar w:fldCharType="separate"/>
      </w:r>
      <w:r w:rsidR="00D75431">
        <w:t>7</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4</w:t>
      </w:r>
      <w:r w:rsidR="00D75431">
        <w:fldChar w:fldCharType="end"/>
      </w:r>
      <w:r w:rsidRPr="00280F56">
        <w:t xml:space="preserve">  </w:t>
      </w:r>
      <w:r w:rsidR="00C97540">
        <w:t>IMU</w:t>
      </w:r>
      <w:r w:rsidRPr="00280F56">
        <w:t xml:space="preserve"> Calibration graphs for Rear Left </w:t>
      </w:r>
      <w:r w:rsidR="00C97540">
        <w:t>IMU</w:t>
      </w:r>
      <w:bookmarkEnd w:id="229"/>
      <w:bookmarkEnd w:id="230"/>
    </w:p>
    <w:p w14:paraId="45BE4D84" w14:textId="77777777" w:rsidR="00C911F7" w:rsidRPr="00280F56" w:rsidRDefault="00C911F7" w:rsidP="00C911F7">
      <w:pPr>
        <w:pStyle w:val="BodyText"/>
      </w:pPr>
    </w:p>
    <w:p w14:paraId="4409365D" w14:textId="77777777" w:rsidR="00C911F7" w:rsidRPr="00280F56" w:rsidRDefault="00C911F7" w:rsidP="00352A0E">
      <w:pPr>
        <w:pStyle w:val="Caption"/>
      </w:pPr>
    </w:p>
    <w:p w14:paraId="70E349EF" w14:textId="77777777" w:rsidR="00C911F7" w:rsidRPr="00280F56" w:rsidRDefault="00C911F7" w:rsidP="00352A0E">
      <w:pPr>
        <w:pStyle w:val="Caption"/>
      </w:pPr>
    </w:p>
    <w:p w14:paraId="7C1CDD96" w14:textId="658C8950" w:rsidR="00C911F7" w:rsidRPr="00280F56" w:rsidRDefault="00C911F7" w:rsidP="00352A0E">
      <w:pPr>
        <w:pStyle w:val="Caption"/>
      </w:pPr>
      <w:bookmarkStart w:id="231" w:name="_Toc146547356"/>
      <w:r w:rsidRPr="00280F56">
        <w:lastRenderedPageBreak/>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231"/>
    </w:p>
    <w:p w14:paraId="2B99A194" w14:textId="7FEB9A97" w:rsidR="00C911F7" w:rsidRPr="00280F56" w:rsidRDefault="00C911F7" w:rsidP="00352A0E">
      <w:pPr>
        <w:pStyle w:val="Caption"/>
      </w:pPr>
      <w:bookmarkStart w:id="232" w:name="_Toc146547357"/>
      <w:bookmarkStart w:id="233" w:name="_Toc146551690"/>
      <w:r w:rsidRPr="00280F56">
        <w:t xml:space="preserve">Figure </w:t>
      </w:r>
      <w:r w:rsidR="00D75431">
        <w:fldChar w:fldCharType="begin"/>
      </w:r>
      <w:r w:rsidR="00D75431">
        <w:instrText xml:space="preserve"> STYLEREF 1 \s </w:instrText>
      </w:r>
      <w:r w:rsidR="00D75431">
        <w:fldChar w:fldCharType="separate"/>
      </w:r>
      <w:r w:rsidR="00D75431">
        <w:t>7</w:t>
      </w:r>
      <w:r w:rsidR="00D75431">
        <w:fldChar w:fldCharType="end"/>
      </w:r>
      <w:r w:rsidR="00D75431">
        <w:t>.</w:t>
      </w:r>
      <w:r w:rsidR="00D75431">
        <w:fldChar w:fldCharType="begin"/>
      </w:r>
      <w:r w:rsidR="00D75431">
        <w:instrText xml:space="preserve"> SEQ Figure \* ARABIC \s 1 </w:instrText>
      </w:r>
      <w:r w:rsidR="00D75431">
        <w:fldChar w:fldCharType="separate"/>
      </w:r>
      <w:r w:rsidR="00D75431">
        <w:t>5</w:t>
      </w:r>
      <w:r w:rsidR="00D75431">
        <w:fldChar w:fldCharType="end"/>
      </w:r>
      <w:r w:rsidRPr="00280F56">
        <w:t xml:space="preserve"> Figure  </w:t>
      </w:r>
      <w:r w:rsidR="00C97540">
        <w:t>IMU</w:t>
      </w:r>
      <w:r w:rsidRPr="00280F56">
        <w:t xml:space="preserve"> Calibration graphs for Right Rear </w:t>
      </w:r>
      <w:r w:rsidR="00C97540">
        <w:t>IMU</w:t>
      </w:r>
      <w:bookmarkEnd w:id="232"/>
      <w:bookmarkEnd w:id="233"/>
    </w:p>
    <w:p w14:paraId="6486CAFE" w14:textId="77777777" w:rsidR="000A4CEC" w:rsidRPr="00280F56" w:rsidRDefault="000A4CEC" w:rsidP="000A4CEC">
      <w:pPr>
        <w:pStyle w:val="BodyText"/>
      </w:pPr>
    </w:p>
    <w:p w14:paraId="56906CCD" w14:textId="5F613DDC" w:rsidR="000A4CEC" w:rsidRPr="00280F56" w:rsidRDefault="008B2899" w:rsidP="00846FF2">
      <w:pPr>
        <w:pStyle w:val="Heading2"/>
        <w:rPr>
          <w:noProof w:val="0"/>
          <w:lang w:eastAsia="zh-CN"/>
        </w:rPr>
      </w:pPr>
      <w:bookmarkStart w:id="234" w:name="_Toc146552363"/>
      <w:r w:rsidRPr="00280F56">
        <w:rPr>
          <w:noProof w:val="0"/>
        </w:rPr>
        <w:t>Appendix 3</w:t>
      </w:r>
      <w:r w:rsidR="00C97540">
        <w:rPr>
          <w:noProof w:val="0"/>
        </w:rPr>
        <w:t>.</w:t>
      </w:r>
      <w:r w:rsidRPr="00280F56">
        <w:rPr>
          <w:noProof w:val="0"/>
        </w:rPr>
        <w:t xml:space="preserve"> </w:t>
      </w:r>
      <w:r w:rsidR="000A4CEC" w:rsidRPr="00280F56">
        <w:rPr>
          <w:noProof w:val="0"/>
        </w:rPr>
        <w:t xml:space="preserve">Electrical Characteristics of </w:t>
      </w:r>
      <w:r w:rsidR="00C97540">
        <w:rPr>
          <w:noProof w:val="0"/>
        </w:rPr>
        <w:t>IMU</w:t>
      </w:r>
      <w:r w:rsidR="000A4CEC" w:rsidRPr="00280F56">
        <w:rPr>
          <w:noProof w:val="0"/>
        </w:rPr>
        <w:t xml:space="preserve">-29048 </w:t>
      </w:r>
      <w:r w:rsidR="00C97540">
        <w:rPr>
          <w:noProof w:val="0"/>
        </w:rPr>
        <w:t>IMU</w:t>
      </w:r>
      <w:bookmarkEnd w:id="234"/>
    </w:p>
    <w:tbl>
      <w:tblPr>
        <w:tblW w:w="12390" w:type="dxa"/>
        <w:tblCellMar>
          <w:top w:w="15" w:type="dxa"/>
          <w:left w:w="15" w:type="dxa"/>
          <w:bottom w:w="15" w:type="dxa"/>
          <w:right w:w="15" w:type="dxa"/>
        </w:tblCellMar>
        <w:tblLook w:val="04A0" w:firstRow="1" w:lastRow="0" w:firstColumn="1" w:lastColumn="0" w:noHBand="0" w:noVBand="1"/>
      </w:tblPr>
      <w:tblGrid>
        <w:gridCol w:w="6195"/>
        <w:gridCol w:w="6195"/>
      </w:tblGrid>
      <w:tr w:rsidR="000A4CEC" w:rsidRPr="00280F56" w14:paraId="2A806CC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280F56" w:rsidRDefault="000A4CEC">
            <w:pPr>
              <w:rPr>
                <w:rFonts w:ascii="Times New Roman" w:hAnsi="Times New Roman"/>
                <w:color w:val="5F5F5F"/>
                <w:sz w:val="24"/>
              </w:rPr>
            </w:pPr>
            <w:r w:rsidRPr="00280F56">
              <w:rPr>
                <w:color w:val="5F5F5F"/>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280F56" w:rsidRDefault="000A4CEC">
            <w:r w:rsidRPr="00280F56">
              <w:t>I2C</w:t>
            </w:r>
          </w:p>
          <w:p w14:paraId="4DE021E0" w14:textId="77777777" w:rsidR="000A4CEC" w:rsidRPr="00280F56" w:rsidRDefault="000A4CEC">
            <w:r w:rsidRPr="00280F56">
              <w:t>SPI</w:t>
            </w:r>
          </w:p>
        </w:tc>
      </w:tr>
      <w:tr w:rsidR="000A4CEC" w:rsidRPr="00280F56" w14:paraId="3E9E590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280F56" w:rsidRDefault="000A4CEC">
            <w:pPr>
              <w:rPr>
                <w:color w:val="5F5F5F"/>
              </w:rPr>
            </w:pPr>
            <w:r w:rsidRPr="00280F56">
              <w:rPr>
                <w:color w:val="5F5F5F"/>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280F56" w:rsidRDefault="000A4CEC">
            <w:r w:rsidRPr="00280F56">
              <w:t>1.71 to 3.6</w:t>
            </w:r>
          </w:p>
        </w:tc>
      </w:tr>
      <w:tr w:rsidR="000A4CEC" w:rsidRPr="00280F56" w14:paraId="738EAF0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280F56" w:rsidRDefault="000A4CEC">
            <w:pPr>
              <w:rPr>
                <w:color w:val="5F5F5F"/>
              </w:rPr>
            </w:pPr>
            <w:r w:rsidRPr="00280F56">
              <w:rPr>
                <w:color w:val="5F5F5F"/>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280F56" w:rsidRDefault="000A4CEC">
            <w:r w:rsidRPr="00280F56">
              <w:t>1.71 to 3.6</w:t>
            </w:r>
          </w:p>
        </w:tc>
      </w:tr>
      <w:tr w:rsidR="000A4CEC" w:rsidRPr="00280F56" w14:paraId="1AB17868"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280F56" w:rsidRDefault="000A4CEC">
            <w:pPr>
              <w:rPr>
                <w:color w:val="5F5F5F"/>
              </w:rPr>
            </w:pPr>
            <w:r w:rsidRPr="00280F56">
              <w:rPr>
                <w:color w:val="5F5F5F"/>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280F56" w:rsidRDefault="000A4CEC">
            <w:r w:rsidRPr="00280F56">
              <w:t>±250/500/1000/2000</w:t>
            </w:r>
          </w:p>
        </w:tc>
      </w:tr>
      <w:tr w:rsidR="000A4CEC" w:rsidRPr="00280F56" w14:paraId="596148F1"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280F56" w:rsidRDefault="000A4CEC">
            <w:pPr>
              <w:rPr>
                <w:color w:val="5F5F5F"/>
              </w:rPr>
            </w:pPr>
            <w:r w:rsidRPr="00280F56">
              <w:rPr>
                <w:color w:val="5F5F5F"/>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280F56" w:rsidRDefault="000A4CEC">
            <w:r w:rsidRPr="00280F56">
              <w:t>±1.5%</w:t>
            </w:r>
          </w:p>
        </w:tc>
      </w:tr>
      <w:tr w:rsidR="000A4CEC" w:rsidRPr="00280F56" w14:paraId="5ADC6B9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280F56" w:rsidRDefault="000A4CEC">
            <w:pPr>
              <w:rPr>
                <w:color w:val="5F5F5F"/>
              </w:rPr>
            </w:pPr>
            <w:r w:rsidRPr="00280F56">
              <w:rPr>
                <w:color w:val="5F5F5F"/>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280F56" w:rsidRDefault="000A4CEC">
            <w:r w:rsidRPr="00280F56">
              <w:t>0.015dps/√Hz</w:t>
            </w:r>
          </w:p>
        </w:tc>
      </w:tr>
      <w:tr w:rsidR="000A4CEC" w:rsidRPr="00280F56" w14:paraId="299FDC6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280F56" w:rsidRDefault="000A4CEC">
            <w:pPr>
              <w:rPr>
                <w:color w:val="5F5F5F"/>
              </w:rPr>
            </w:pPr>
            <w:r w:rsidRPr="00280F56">
              <w:rPr>
                <w:color w:val="5F5F5F"/>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280F56" w:rsidRDefault="000A4CEC">
            <w:r w:rsidRPr="00280F56">
              <w:t>±2/4/8/16</w:t>
            </w:r>
          </w:p>
        </w:tc>
      </w:tr>
      <w:tr w:rsidR="000A4CEC" w:rsidRPr="00280F56" w14:paraId="28D86E8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280F56" w:rsidRDefault="000A4CEC">
            <w:pPr>
              <w:rPr>
                <w:color w:val="5F5F5F"/>
              </w:rPr>
            </w:pPr>
            <w:r w:rsidRPr="00280F56">
              <w:rPr>
                <w:color w:val="5F5F5F"/>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280F56" w:rsidRDefault="000A4CEC">
            <w:r w:rsidRPr="00280F56">
              <w:t>±0.5%</w:t>
            </w:r>
          </w:p>
        </w:tc>
      </w:tr>
      <w:tr w:rsidR="000A4CEC" w:rsidRPr="00280F56" w14:paraId="14C70EBA"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280F56" w:rsidRDefault="000A4CEC">
            <w:pPr>
              <w:rPr>
                <w:color w:val="5F5F5F"/>
              </w:rPr>
            </w:pPr>
            <w:r w:rsidRPr="00280F56">
              <w:rPr>
                <w:color w:val="5F5F5F"/>
              </w:rPr>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280F56" w:rsidRDefault="000A4CEC">
            <w:r w:rsidRPr="00280F56">
              <w:t>230μg/√Hz</w:t>
            </w:r>
          </w:p>
        </w:tc>
      </w:tr>
      <w:tr w:rsidR="000A4CEC" w:rsidRPr="00280F56" w14:paraId="4AED7BBC"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280F56" w:rsidRDefault="000A4CEC">
            <w:pPr>
              <w:rPr>
                <w:color w:val="5F5F5F"/>
              </w:rPr>
            </w:pPr>
            <w:r w:rsidRPr="00280F56">
              <w:rPr>
                <w:color w:val="5F5F5F"/>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280F56" w:rsidRDefault="000A4CEC">
            <w:r w:rsidRPr="00280F56">
              <w:t>±4900μT</w:t>
            </w:r>
          </w:p>
        </w:tc>
      </w:tr>
      <w:tr w:rsidR="000A4CEC" w:rsidRPr="00280F56" w14:paraId="3348397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280F56" w:rsidRDefault="000A4CEC">
            <w:pPr>
              <w:rPr>
                <w:color w:val="5F5F5F"/>
              </w:rPr>
            </w:pPr>
            <w:r w:rsidRPr="00280F56">
              <w:rPr>
                <w:color w:val="5F5F5F"/>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280F56" w:rsidRDefault="000A4CEC">
            <w:pPr>
              <w:rPr>
                <w:color w:val="5F5F5F"/>
              </w:rPr>
            </w:pPr>
          </w:p>
        </w:tc>
      </w:tr>
      <w:tr w:rsidR="000A4CEC" w:rsidRPr="00280F56" w14:paraId="3C6871B6"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280F56" w:rsidRDefault="000A4CEC">
            <w:pPr>
              <w:rPr>
                <w:color w:val="5F5F5F"/>
                <w:sz w:val="24"/>
              </w:rPr>
            </w:pPr>
            <w:r w:rsidRPr="00280F56">
              <w:rPr>
                <w:color w:val="5F5F5F"/>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280F56" w:rsidRDefault="000A4CEC">
            <w:pPr>
              <w:rPr>
                <w:color w:val="5F5F5F"/>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235" w:name="_Toc146552364"/>
      <w:r w:rsidRPr="00280F56">
        <w:lastRenderedPageBreak/>
        <w:t xml:space="preserve">Chapter </w:t>
      </w:r>
      <w:r w:rsidR="00934A2D" w:rsidRPr="00280F56">
        <w:t>8</w:t>
      </w:r>
      <w:r w:rsidR="005275F2">
        <w:t xml:space="preserve">. </w:t>
      </w:r>
      <w:r w:rsidR="00BE0D55" w:rsidRPr="00280F56">
        <w:t>References</w:t>
      </w:r>
      <w:bookmarkEnd w:id="235"/>
    </w:p>
    <w:p w14:paraId="4A6F5E07" w14:textId="30DFB6A8" w:rsidR="0029296F" w:rsidRPr="0029296F" w:rsidRDefault="005275F2" w:rsidP="0029296F">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29296F" w:rsidRPr="0029296F">
        <w:rPr>
          <w:rFonts w:ascii="Calibri" w:hAnsi="Calibri" w:cs="Calibri"/>
          <w:noProof/>
        </w:rPr>
        <w:t xml:space="preserve">Ab Wahab, M. N., Nefti-Meziani, S., &amp; Atyabi, A. (2015). A comprehensive review of swarm optimization algorithms. </w:t>
      </w:r>
      <w:r w:rsidR="0029296F" w:rsidRPr="0029296F">
        <w:rPr>
          <w:rFonts w:ascii="Calibri" w:hAnsi="Calibri" w:cs="Calibri"/>
          <w:i/>
          <w:iCs/>
          <w:noProof/>
        </w:rPr>
        <w:t>PLoS ONE</w:t>
      </w:r>
      <w:r w:rsidR="0029296F" w:rsidRPr="0029296F">
        <w:rPr>
          <w:rFonts w:ascii="Calibri" w:hAnsi="Calibri" w:cs="Calibri"/>
          <w:noProof/>
        </w:rPr>
        <w:t xml:space="preserve">, </w:t>
      </w:r>
      <w:r w:rsidR="0029296F" w:rsidRPr="0029296F">
        <w:rPr>
          <w:rFonts w:ascii="Calibri" w:hAnsi="Calibri" w:cs="Calibri"/>
          <w:i/>
          <w:iCs/>
          <w:noProof/>
        </w:rPr>
        <w:t>10</w:t>
      </w:r>
      <w:r w:rsidR="0029296F" w:rsidRPr="0029296F">
        <w:rPr>
          <w:rFonts w:ascii="Calibri" w:hAnsi="Calibri" w:cs="Calibri"/>
          <w:noProof/>
        </w:rPr>
        <w:t>(5). https://doi.org/10.1371/JOURNAL.PONE.0122827</w:t>
      </w:r>
    </w:p>
    <w:p w14:paraId="2D770AC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dafruit. (2022). </w:t>
      </w:r>
      <w:r w:rsidRPr="0029296F">
        <w:rPr>
          <w:rFonts w:ascii="Calibri" w:hAnsi="Calibri" w:cs="Calibri"/>
          <w:i/>
          <w:iCs/>
          <w:noProof/>
        </w:rPr>
        <w:t>Slamtec RPLIDAR A1 - 360 Laser Range Scanner : ID 4010 : $99.95 : Adafruit Industries, Unique &amp; fun DIY electronics and kits</w:t>
      </w:r>
      <w:r w:rsidRPr="0029296F">
        <w:rPr>
          <w:rFonts w:ascii="Calibri" w:hAnsi="Calibri" w:cs="Calibri"/>
          <w:noProof/>
        </w:rPr>
        <w:t>. https://www.adafruit.com/product/4010</w:t>
      </w:r>
    </w:p>
    <w:p w14:paraId="4AE67FF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delantado, F., Vilajosana, X., Tuset-Peiro, P., Martinez, B., Melia-Segui, J., &amp; Watteyne, T. (2017). Understanding the Limits of LoRaWAN. </w:t>
      </w:r>
      <w:r w:rsidRPr="0029296F">
        <w:rPr>
          <w:rFonts w:ascii="Calibri" w:hAnsi="Calibri" w:cs="Calibri"/>
          <w:i/>
          <w:iCs/>
          <w:noProof/>
        </w:rPr>
        <w:t>IEEE Communications Magazine</w:t>
      </w:r>
      <w:r w:rsidRPr="0029296F">
        <w:rPr>
          <w:rFonts w:ascii="Calibri" w:hAnsi="Calibri" w:cs="Calibri"/>
          <w:noProof/>
        </w:rPr>
        <w:t xml:space="preserve">, </w:t>
      </w:r>
      <w:r w:rsidRPr="0029296F">
        <w:rPr>
          <w:rFonts w:ascii="Calibri" w:hAnsi="Calibri" w:cs="Calibri"/>
          <w:i/>
          <w:iCs/>
          <w:noProof/>
        </w:rPr>
        <w:t>55</w:t>
      </w:r>
      <w:r w:rsidRPr="0029296F">
        <w:rPr>
          <w:rFonts w:ascii="Calibri" w:hAnsi="Calibri" w:cs="Calibri"/>
          <w:noProof/>
        </w:rPr>
        <w:t>(9), 34–40. https://doi.org/10.1109/MCOM.2017.1600613</w:t>
      </w:r>
    </w:p>
    <w:p w14:paraId="07C8F01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hmed, S., Qiu, B., Ahmad, F., Kong, C. W., &amp; Xin, H. (2021). A State-of-the-Art Analysis of Obstacle Avoidance Methods from the Perspective of an Agricultural Sprayer UAV’s Operation Scenario. </w:t>
      </w:r>
      <w:r w:rsidRPr="0029296F">
        <w:rPr>
          <w:rFonts w:ascii="Calibri" w:hAnsi="Calibri" w:cs="Calibri"/>
          <w:i/>
          <w:iCs/>
          <w:noProof/>
        </w:rPr>
        <w:t>Agronomy 2021, Vol. 11, Page 1069</w:t>
      </w:r>
      <w:r w:rsidRPr="0029296F">
        <w:rPr>
          <w:rFonts w:ascii="Calibri" w:hAnsi="Calibri" w:cs="Calibri"/>
          <w:noProof/>
        </w:rPr>
        <w:t xml:space="preserve">, </w:t>
      </w:r>
      <w:r w:rsidRPr="0029296F">
        <w:rPr>
          <w:rFonts w:ascii="Calibri" w:hAnsi="Calibri" w:cs="Calibri"/>
          <w:i/>
          <w:iCs/>
          <w:noProof/>
        </w:rPr>
        <w:t>11</w:t>
      </w:r>
      <w:r w:rsidRPr="0029296F">
        <w:rPr>
          <w:rFonts w:ascii="Calibri" w:hAnsi="Calibri" w:cs="Calibri"/>
          <w:noProof/>
        </w:rPr>
        <w:t>(6), 1069. https://doi.org/10.3390/AGRONOMY11061069</w:t>
      </w:r>
    </w:p>
    <w:p w14:paraId="42B0754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kagawa, K. (1996). </w:t>
      </w:r>
      <w:r w:rsidRPr="0029296F">
        <w:rPr>
          <w:rFonts w:ascii="Calibri" w:hAnsi="Calibri" w:cs="Calibri"/>
          <w:i/>
          <w:iCs/>
          <w:noProof/>
        </w:rPr>
        <w:t>US5994699A - Thermal camera for infrared imaging - Google Patents</w:t>
      </w:r>
      <w:r w:rsidRPr="0029296F">
        <w:rPr>
          <w:rFonts w:ascii="Calibri" w:hAnsi="Calibri" w:cs="Calibri"/>
          <w:noProof/>
        </w:rPr>
        <w:t>. https://patents.google.com/patent/US5994699A/en</w:t>
      </w:r>
    </w:p>
    <w:p w14:paraId="068F2DF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l-Sarawi, S., Anbar, M., Alieyan, K., &amp; Alzubaidi, M. (2017). Internet of Things (IoT) communication protocols: Review. </w:t>
      </w:r>
      <w:r w:rsidRPr="0029296F">
        <w:rPr>
          <w:rFonts w:ascii="Calibri" w:hAnsi="Calibri" w:cs="Calibri"/>
          <w:i/>
          <w:iCs/>
          <w:noProof/>
        </w:rPr>
        <w:t>ICIT 2017 - 8th International Conference on Information Technology, Proceedings</w:t>
      </w:r>
      <w:r w:rsidRPr="0029296F">
        <w:rPr>
          <w:rFonts w:ascii="Calibri" w:hAnsi="Calibri" w:cs="Calibri"/>
          <w:noProof/>
        </w:rPr>
        <w:t>, 685–690. https://doi.org/10.1109/ICITECH.2017.8079928</w:t>
      </w:r>
    </w:p>
    <w:p w14:paraId="3DE2E6B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29296F">
        <w:rPr>
          <w:rFonts w:ascii="Calibri" w:hAnsi="Calibri" w:cs="Calibri"/>
          <w:i/>
          <w:iCs/>
          <w:noProof/>
        </w:rPr>
        <w:t>IEEE Communications Magazine</w:t>
      </w:r>
      <w:r w:rsidRPr="0029296F">
        <w:rPr>
          <w:rFonts w:ascii="Calibri" w:hAnsi="Calibri" w:cs="Calibri"/>
          <w:noProof/>
        </w:rPr>
        <w:t xml:space="preserve">, </w:t>
      </w:r>
      <w:r w:rsidRPr="0029296F">
        <w:rPr>
          <w:rFonts w:ascii="Calibri" w:hAnsi="Calibri" w:cs="Calibri"/>
          <w:i/>
          <w:iCs/>
          <w:noProof/>
        </w:rPr>
        <w:t>53</w:t>
      </w:r>
      <w:r w:rsidRPr="0029296F">
        <w:rPr>
          <w:rFonts w:ascii="Calibri" w:hAnsi="Calibri" w:cs="Calibri"/>
          <w:noProof/>
        </w:rPr>
        <w:t>(9), 32–40. https://doi.org/10.1109/MCOM.2015.7263370</w:t>
      </w:r>
    </w:p>
    <w:p w14:paraId="44B91A9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ndroid Authority. (n.d.-a). </w:t>
      </w:r>
      <w:r w:rsidRPr="0029296F">
        <w:rPr>
          <w:rFonts w:ascii="Calibri" w:hAnsi="Calibri" w:cs="Calibri"/>
          <w:i/>
          <w:iCs/>
          <w:noProof/>
        </w:rPr>
        <w:t>Image-Stablization-GIF.gif (404×296)</w:t>
      </w:r>
      <w:r w:rsidRPr="0029296F">
        <w:rPr>
          <w:rFonts w:ascii="Calibri" w:hAnsi="Calibri" w:cs="Calibri"/>
          <w:noProof/>
        </w:rPr>
        <w:t>. Retrieved August 17, 2023, from https://www.androidauthority.com/wp-content/uploads/2020/02/Image-Stablization-GIF.gif</w:t>
      </w:r>
    </w:p>
    <w:p w14:paraId="0C3D401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ndroid Authority. (n.d.-b). </w:t>
      </w:r>
      <w:r w:rsidRPr="0029296F">
        <w:rPr>
          <w:rFonts w:ascii="Calibri" w:hAnsi="Calibri" w:cs="Calibri"/>
          <w:i/>
          <w:iCs/>
          <w:noProof/>
        </w:rPr>
        <w:t>Image-Stablization-Perspective.gif (350×261)</w:t>
      </w:r>
      <w:r w:rsidRPr="0029296F">
        <w:rPr>
          <w:rFonts w:ascii="Calibri" w:hAnsi="Calibri" w:cs="Calibri"/>
          <w:noProof/>
        </w:rPr>
        <w:t>. Retrieved August 17, 2023, from https://www.androidauthority.com/wp-content/uploads/2020/02/Image-Stablization-Perspective.gif</w:t>
      </w:r>
    </w:p>
    <w:p w14:paraId="24CF644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rsalan, M., Umair, A., &amp; Kumar Verma, V. (2018). Dash7: Performance. In </w:t>
      </w:r>
      <w:r w:rsidRPr="0029296F">
        <w:rPr>
          <w:rFonts w:ascii="Calibri" w:hAnsi="Calibri" w:cs="Calibri"/>
          <w:i/>
          <w:iCs/>
          <w:noProof/>
        </w:rPr>
        <w:t>IOSR Journal of Electronics and Communication Engineering (IOSRJECE)</w:t>
      </w:r>
      <w:r w:rsidRPr="0029296F">
        <w:rPr>
          <w:rFonts w:ascii="Calibri" w:hAnsi="Calibri" w:cs="Calibri"/>
          <w:noProof/>
        </w:rPr>
        <w:t xml:space="preserve"> (Vol. 2, Issue 5). www.iosrjournals.orgwww.iosrjournals.org</w:t>
      </w:r>
    </w:p>
    <w:p w14:paraId="4347CA8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Augustin, A., Yi, J., Clausen, T., &amp; Townsley, W. M. (2016). A study of Lora: Long range &amp; low power networks for the internet of things.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9). https://doi.org/10.3390/s16091466</w:t>
      </w:r>
    </w:p>
    <w:p w14:paraId="343217E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uysakul, J., Xu, H., &amp; Pooneeth, V. (2018). A Hybrid Motion Estimation for Video Stabilization Based on an IMU Sensor. </w:t>
      </w:r>
      <w:r w:rsidRPr="0029296F">
        <w:rPr>
          <w:rFonts w:ascii="Calibri" w:hAnsi="Calibri" w:cs="Calibri"/>
          <w:i/>
          <w:iCs/>
          <w:noProof/>
        </w:rPr>
        <w:t>Sensors 2018, Vol. 18, Page 2708</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8), 2708. https://doi.org/10.3390/S18082708</w:t>
      </w:r>
    </w:p>
    <w:p w14:paraId="00CBD7D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uysakul, J., Xu, H., &amp; Pooneeth, V. (2019). Video stabilization with a dual system based on an IMU sensor for the mobile robot. </w:t>
      </w:r>
      <w:r w:rsidRPr="0029296F">
        <w:rPr>
          <w:rFonts w:ascii="Calibri" w:hAnsi="Calibri" w:cs="Calibri"/>
          <w:i/>
          <w:iCs/>
          <w:noProof/>
        </w:rPr>
        <w:t>Advances in Intelligent Systems and Computing</w:t>
      </w:r>
      <w:r w:rsidRPr="0029296F">
        <w:rPr>
          <w:rFonts w:ascii="Calibri" w:hAnsi="Calibri" w:cs="Calibri"/>
          <w:noProof/>
        </w:rPr>
        <w:t xml:space="preserve">, </w:t>
      </w:r>
      <w:r w:rsidRPr="0029296F">
        <w:rPr>
          <w:rFonts w:ascii="Calibri" w:hAnsi="Calibri" w:cs="Calibri"/>
          <w:i/>
          <w:iCs/>
          <w:noProof/>
        </w:rPr>
        <w:t>856</w:t>
      </w:r>
      <w:r w:rsidRPr="0029296F">
        <w:rPr>
          <w:rFonts w:ascii="Calibri" w:hAnsi="Calibri" w:cs="Calibri"/>
          <w:noProof/>
        </w:rPr>
        <w:t>, 618–626. https://doi.org/10.1007/978-3-030-00214-5_78/COVER</w:t>
      </w:r>
    </w:p>
    <w:p w14:paraId="2724A55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viation Authority of New Zealand, C. (2015). </w:t>
      </w:r>
      <w:r w:rsidRPr="0029296F">
        <w:rPr>
          <w:rFonts w:ascii="Calibri" w:hAnsi="Calibri" w:cs="Calibri"/>
          <w:i/>
          <w:iCs/>
          <w:noProof/>
        </w:rPr>
        <w:t>Published by the Civil Aviation Authority of New Zealand Unmanned Aircraft Operator Certification</w:t>
      </w:r>
      <w:r w:rsidRPr="0029296F">
        <w:rPr>
          <w:rFonts w:ascii="Calibri" w:hAnsi="Calibri" w:cs="Calibri"/>
          <w:noProof/>
        </w:rPr>
        <w:t>. www.caa.govt.nz</w:t>
      </w:r>
    </w:p>
    <w:p w14:paraId="43E861C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aronti, P Pillai, P Chook, V.W.C Chessa, S Gotta, A Hu, F. (2007). Wireless sensor networks: a survey on the state of the art and the 802.15.4 and ZigBee standards. </w:t>
      </w:r>
      <w:r w:rsidRPr="0029296F">
        <w:rPr>
          <w:rFonts w:ascii="Calibri" w:hAnsi="Calibri" w:cs="Calibri"/>
          <w:i/>
          <w:iCs/>
          <w:noProof/>
        </w:rPr>
        <w:t>Computer Communications</w:t>
      </w:r>
      <w:r w:rsidRPr="0029296F">
        <w:rPr>
          <w:rFonts w:ascii="Calibri" w:hAnsi="Calibri" w:cs="Calibri"/>
          <w:noProof/>
        </w:rPr>
        <w:t xml:space="preserve">, </w:t>
      </w:r>
      <w:r w:rsidRPr="0029296F">
        <w:rPr>
          <w:rFonts w:ascii="Calibri" w:hAnsi="Calibri" w:cs="Calibri"/>
          <w:i/>
          <w:iCs/>
          <w:noProof/>
        </w:rPr>
        <w:t>30</w:t>
      </w:r>
      <w:r w:rsidRPr="0029296F">
        <w:rPr>
          <w:rFonts w:ascii="Calibri" w:hAnsi="Calibri" w:cs="Calibri"/>
          <w:noProof/>
        </w:rPr>
        <w:t>(7), 1655–1695.</w:t>
      </w:r>
    </w:p>
    <w:p w14:paraId="44FB42A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attiato, S., Gallo, G., Puglisi, G., &amp; Scellato, S. (2007). SIFT features tracking for video stabilization. </w:t>
      </w:r>
      <w:r w:rsidRPr="0029296F">
        <w:rPr>
          <w:rFonts w:ascii="Calibri" w:hAnsi="Calibri" w:cs="Calibri"/>
          <w:i/>
          <w:iCs/>
          <w:noProof/>
        </w:rPr>
        <w:t>Proceedings - 14th International Conference on Image Analysis and Processing, ICIAP 2007</w:t>
      </w:r>
      <w:r w:rsidRPr="0029296F">
        <w:rPr>
          <w:rFonts w:ascii="Calibri" w:hAnsi="Calibri" w:cs="Calibri"/>
          <w:noProof/>
        </w:rPr>
        <w:t>, 825–830. https://doi.org/10.1109/ICIAP.2007.4362878</w:t>
      </w:r>
    </w:p>
    <w:p w14:paraId="7639DE4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ef &amp; Lamb NZ. (2021). </w:t>
      </w:r>
      <w:r w:rsidRPr="0029296F">
        <w:rPr>
          <w:rFonts w:ascii="Calibri" w:hAnsi="Calibri" w:cs="Calibri"/>
          <w:i/>
          <w:iCs/>
          <w:noProof/>
        </w:rPr>
        <w:t>45Th Edition Farm Facts</w:t>
      </w:r>
      <w:r w:rsidRPr="0029296F">
        <w:rPr>
          <w:rFonts w:ascii="Calibri" w:hAnsi="Calibri" w:cs="Calibri"/>
          <w:noProof/>
        </w:rPr>
        <w:t>. www.beeflambnz.com</w:t>
      </w:r>
    </w:p>
    <w:p w14:paraId="25115E8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ef and Lamb NZ. (2017). </w:t>
      </w:r>
      <w:r w:rsidRPr="0029296F">
        <w:rPr>
          <w:rFonts w:ascii="Calibri" w:hAnsi="Calibri" w:cs="Calibri"/>
          <w:i/>
          <w:iCs/>
          <w:noProof/>
        </w:rPr>
        <w:t>Guide to New Zealand Cattle Farming</w:t>
      </w:r>
      <w:r w:rsidRPr="0029296F">
        <w:rPr>
          <w:rFonts w:ascii="Calibri" w:hAnsi="Calibri" w:cs="Calibri"/>
          <w:noProof/>
        </w:rPr>
        <w:t>.</w:t>
      </w:r>
    </w:p>
    <w:p w14:paraId="266429F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liveau, A., Spencer, G. T., Thomas, K. A., &amp; Roberson, S. L. (1999). Evaluation of MEMS capacitive accelerometers. </w:t>
      </w:r>
      <w:r w:rsidRPr="0029296F">
        <w:rPr>
          <w:rFonts w:ascii="Calibri" w:hAnsi="Calibri" w:cs="Calibri"/>
          <w:i/>
          <w:iCs/>
          <w:noProof/>
        </w:rPr>
        <w:t>IEEE Design &amp; Test of Computers</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4), 48–56. https://doi.org/10.1109/54.808209</w:t>
      </w:r>
    </w:p>
    <w:p w14:paraId="6BAA1F0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rnini, N., Bertozzi, M., Castangia, L., Patander, M., &amp; Sabbatelli, M. (2014). Real-time obstacle detection using stereo vision for autonomous ground vehicles: A survey. </w:t>
      </w:r>
      <w:r w:rsidRPr="0029296F">
        <w:rPr>
          <w:rFonts w:ascii="Calibri" w:hAnsi="Calibri" w:cs="Calibri"/>
          <w:i/>
          <w:iCs/>
          <w:noProof/>
        </w:rPr>
        <w:t>2014 17th IEEE International Conference on Intelligent Transportation Systems, ITSC 2014</w:t>
      </w:r>
      <w:r w:rsidRPr="0029296F">
        <w:rPr>
          <w:rFonts w:ascii="Calibri" w:hAnsi="Calibri" w:cs="Calibri"/>
          <w:noProof/>
        </w:rPr>
        <w:t>, 873–878. https://doi.org/10.1109/ITSC.2014.6957799</w:t>
      </w:r>
    </w:p>
    <w:p w14:paraId="7874270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HPhotoVideo.com. (n.d.). </w:t>
      </w:r>
      <w:r w:rsidRPr="0029296F">
        <w:rPr>
          <w:rFonts w:ascii="Calibri" w:hAnsi="Calibri" w:cs="Calibri"/>
          <w:i/>
          <w:iCs/>
          <w:noProof/>
        </w:rPr>
        <w:t>13-fisheye_dsc2260.jpg (960×640)</w:t>
      </w:r>
      <w:r w:rsidRPr="0029296F">
        <w:rPr>
          <w:rFonts w:ascii="Calibri" w:hAnsi="Calibri" w:cs="Calibri"/>
          <w:noProof/>
        </w:rPr>
        <w:t>. Retrieved August 17, 2023, from https://static.bhphotovideo.com/explora/sites/default/files/styles/960/public/13-fisheye_dsc2260.jpg?itok=JkCNVbW6</w:t>
      </w:r>
    </w:p>
    <w:p w14:paraId="1B0A244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Blanche, J., Chirayil Nandakumar, S., Mitchell, D., Harper, S., Groves, K., West, A., Lennox, B., Watson, S., Flynn, D., &amp; Yamamoto, I. (n.d.). </w:t>
      </w:r>
      <w:r w:rsidRPr="0029296F">
        <w:rPr>
          <w:rFonts w:ascii="Calibri" w:hAnsi="Calibri" w:cs="Calibri"/>
          <w:i/>
          <w:iCs/>
          <w:noProof/>
        </w:rPr>
        <w:t>Millimeter-Wave Sensing for Avoidance of High-Risk Ground Conditions for Mobile Robots</w:t>
      </w:r>
      <w:r w:rsidRPr="0029296F">
        <w:rPr>
          <w:rFonts w:ascii="Calibri" w:hAnsi="Calibri" w:cs="Calibri"/>
          <w:noProof/>
        </w:rPr>
        <w:t>.</w:t>
      </w:r>
    </w:p>
    <w:p w14:paraId="6F1E0DC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orges De Sousa, J., &amp; Andrade Gonçalves, • G. (2010). </w:t>
      </w:r>
      <w:r w:rsidRPr="0029296F">
        <w:rPr>
          <w:rFonts w:ascii="Calibri" w:hAnsi="Calibri" w:cs="Calibri"/>
          <w:i/>
          <w:iCs/>
          <w:noProof/>
        </w:rPr>
        <w:t>Unmanned vehicles for environmental data collection</w:t>
      </w:r>
      <w:r w:rsidRPr="0029296F">
        <w:rPr>
          <w:rFonts w:ascii="Calibri" w:hAnsi="Calibri" w:cs="Calibri"/>
          <w:noProof/>
        </w:rPr>
        <w:t>. https://doi.org/10.1007/s10098-010-0313-5</w:t>
      </w:r>
    </w:p>
    <w:p w14:paraId="6F02A92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yeon, M., &amp; Yoon, S. W. (2020). Analysis of Automotive Lidar Sensor Model Considering Scattering Effects in Regional Rain Environments. </w:t>
      </w:r>
      <w:r w:rsidRPr="0029296F">
        <w:rPr>
          <w:rFonts w:ascii="Calibri" w:hAnsi="Calibri" w:cs="Calibri"/>
          <w:i/>
          <w:iCs/>
          <w:noProof/>
        </w:rPr>
        <w:t>IEEE Access</w:t>
      </w:r>
      <w:r w:rsidRPr="0029296F">
        <w:rPr>
          <w:rFonts w:ascii="Calibri" w:hAnsi="Calibri" w:cs="Calibri"/>
          <w:noProof/>
        </w:rPr>
        <w:t xml:space="preserve">, </w:t>
      </w:r>
      <w:r w:rsidRPr="0029296F">
        <w:rPr>
          <w:rFonts w:ascii="Calibri" w:hAnsi="Calibri" w:cs="Calibri"/>
          <w:i/>
          <w:iCs/>
          <w:noProof/>
        </w:rPr>
        <w:t>8</w:t>
      </w:r>
      <w:r w:rsidRPr="0029296F">
        <w:rPr>
          <w:rFonts w:ascii="Calibri" w:hAnsi="Calibri" w:cs="Calibri"/>
          <w:noProof/>
        </w:rPr>
        <w:t>, 102669–102679. https://doi.org/10.1109/ACCESS.2020.2996366</w:t>
      </w:r>
    </w:p>
    <w:p w14:paraId="541F7FA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astano, R., Manduchi, R., &amp; Fox, J. (2014). </w:t>
      </w:r>
      <w:r w:rsidRPr="0029296F">
        <w:rPr>
          <w:rFonts w:ascii="Calibri" w:hAnsi="Calibri" w:cs="Calibri"/>
          <w:i/>
          <w:iCs/>
          <w:noProof/>
        </w:rPr>
        <w:t>Classification experiments on real-world texture</w:t>
      </w:r>
      <w:r w:rsidRPr="0029296F">
        <w:rPr>
          <w:rFonts w:ascii="Calibri" w:hAnsi="Calibri" w:cs="Calibri"/>
          <w:noProof/>
        </w:rPr>
        <w:t>. Jpl.Nasa.Gov. https://trs.jpl.nasa.gov/handle/2014/41475</w:t>
      </w:r>
    </w:p>
    <w:p w14:paraId="5770FEB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29296F">
        <w:rPr>
          <w:rFonts w:ascii="Calibri" w:hAnsi="Calibri" w:cs="Calibri"/>
          <w:i/>
          <w:iCs/>
          <w:noProof/>
        </w:rPr>
        <w:t>Proceedings of IEEE Workshop on Advanced Robotics and Its Social Impacts, ARSO</w:t>
      </w:r>
      <w:r w:rsidRPr="0029296F">
        <w:rPr>
          <w:rFonts w:ascii="Calibri" w:hAnsi="Calibri" w:cs="Calibri"/>
          <w:noProof/>
        </w:rPr>
        <w:t xml:space="preserve">, </w:t>
      </w:r>
      <w:r w:rsidRPr="0029296F">
        <w:rPr>
          <w:rFonts w:ascii="Calibri" w:hAnsi="Calibri" w:cs="Calibri"/>
          <w:i/>
          <w:iCs/>
          <w:noProof/>
        </w:rPr>
        <w:t>2016</w:t>
      </w:r>
      <w:r w:rsidRPr="0029296F">
        <w:rPr>
          <w:rFonts w:ascii="Calibri" w:hAnsi="Calibri" w:cs="Calibri"/>
          <w:noProof/>
        </w:rPr>
        <w:t>-</w:t>
      </w:r>
      <w:r w:rsidRPr="0029296F">
        <w:rPr>
          <w:rFonts w:ascii="Calibri" w:hAnsi="Calibri" w:cs="Calibri"/>
          <w:i/>
          <w:iCs/>
          <w:noProof/>
        </w:rPr>
        <w:t>Novem</w:t>
      </w:r>
      <w:r w:rsidRPr="0029296F">
        <w:rPr>
          <w:rFonts w:ascii="Calibri" w:hAnsi="Calibri" w:cs="Calibri"/>
          <w:noProof/>
        </w:rPr>
        <w:t>, 141–145. https://doi.org/10.1109/ARSO.2016.7736271</w:t>
      </w:r>
    </w:p>
    <w:p w14:paraId="24E86C2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ao, H., Gu, Y., Gross, J., Guo, G., Fravolini, M. L., &amp; Napolitano, M. R. (2013). A comparative study of optical flow and traditional sensors in UAV navigation. </w:t>
      </w:r>
      <w:r w:rsidRPr="0029296F">
        <w:rPr>
          <w:rFonts w:ascii="Calibri" w:hAnsi="Calibri" w:cs="Calibri"/>
          <w:i/>
          <w:iCs/>
          <w:noProof/>
        </w:rPr>
        <w:t>Proceedings of the American Control Conference</w:t>
      </w:r>
      <w:r w:rsidRPr="0029296F">
        <w:rPr>
          <w:rFonts w:ascii="Calibri" w:hAnsi="Calibri" w:cs="Calibri"/>
          <w:noProof/>
        </w:rPr>
        <w:t>, 3858–3863. https://doi.org/10.1109/ACC.2013.6580428</w:t>
      </w:r>
    </w:p>
    <w:p w14:paraId="038ACEF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audhary, S., Zakhami, S., &amp; Roy, S. D. (2019). Visual Feedback based Trajectory Planning to Pick an Object and Manipulation using Deep learning. </w:t>
      </w:r>
      <w:r w:rsidRPr="0029296F">
        <w:rPr>
          <w:rFonts w:ascii="Calibri" w:hAnsi="Calibri" w:cs="Calibri"/>
          <w:i/>
          <w:iCs/>
          <w:noProof/>
        </w:rPr>
        <w:t>ACM International Conference Proceeding Series</w:t>
      </w:r>
      <w:r w:rsidRPr="0029296F">
        <w:rPr>
          <w:rFonts w:ascii="Calibri" w:hAnsi="Calibri" w:cs="Calibri"/>
          <w:noProof/>
        </w:rPr>
        <w:t>. https://doi.org/10.1145/3352593.3352616</w:t>
      </w:r>
    </w:p>
    <w:p w14:paraId="7F31D02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emhengcharoen, P., Nilsumrit, P., Pongpetrarat, P., &amp; Phanomchoeng, G. (2019). </w:t>
      </w:r>
      <w:r w:rsidRPr="0029296F">
        <w:rPr>
          <w:rFonts w:ascii="Calibri" w:hAnsi="Calibri" w:cs="Calibri"/>
          <w:i/>
          <w:iCs/>
          <w:noProof/>
        </w:rPr>
        <w:t>Development of a Prototype of Autonomous Vehicle for Agriculture Applications</w:t>
      </w:r>
      <w:r w:rsidRPr="0029296F">
        <w:rPr>
          <w:rFonts w:ascii="Calibri" w:hAnsi="Calibri" w:cs="Calibri"/>
          <w:noProof/>
        </w:rPr>
        <w:t>. https://doi.org/10.1145/3330180.3330191</w:t>
      </w:r>
    </w:p>
    <w:p w14:paraId="350BA23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eong, M. K., Bahiki, M. R., &amp; Azrad, S. (2016). Development of collision avoidance system for useful UAV applications using image sensors with laser transmitter. </w:t>
      </w:r>
      <w:r w:rsidRPr="0029296F">
        <w:rPr>
          <w:rFonts w:ascii="Calibri" w:hAnsi="Calibri" w:cs="Calibri"/>
          <w:i/>
          <w:iCs/>
          <w:noProof/>
        </w:rPr>
        <w:t>IOP Conference Series: Materials Science and Engineering</w:t>
      </w:r>
      <w:r w:rsidRPr="0029296F">
        <w:rPr>
          <w:rFonts w:ascii="Calibri" w:hAnsi="Calibri" w:cs="Calibri"/>
          <w:noProof/>
        </w:rPr>
        <w:t xml:space="preserve">, </w:t>
      </w:r>
      <w:r w:rsidRPr="0029296F">
        <w:rPr>
          <w:rFonts w:ascii="Calibri" w:hAnsi="Calibri" w:cs="Calibri"/>
          <w:i/>
          <w:iCs/>
          <w:noProof/>
        </w:rPr>
        <w:t>152</w:t>
      </w:r>
      <w:r w:rsidRPr="0029296F">
        <w:rPr>
          <w:rFonts w:ascii="Calibri" w:hAnsi="Calibri" w:cs="Calibri"/>
          <w:noProof/>
        </w:rPr>
        <w:t>(1), 012026. https://doi.org/10.1088/1757-899X/152/1/012026</w:t>
      </w:r>
    </w:p>
    <w:p w14:paraId="1A5AF26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eong, P. S., Bergs, J., Hawinkel, C., &amp; Famaey, J. (2017). Comparison of LoRaWAN classes and their power consumption. </w:t>
      </w:r>
      <w:r w:rsidRPr="0029296F">
        <w:rPr>
          <w:rFonts w:ascii="Calibri" w:hAnsi="Calibri" w:cs="Calibri"/>
          <w:i/>
          <w:iCs/>
          <w:noProof/>
        </w:rPr>
        <w:t>2017 IEEE Symposium on Communications and Vehicular Technology, SCVT 2017</w:t>
      </w:r>
      <w:r w:rsidRPr="0029296F">
        <w:rPr>
          <w:rFonts w:ascii="Calibri" w:hAnsi="Calibri" w:cs="Calibri"/>
          <w:noProof/>
        </w:rPr>
        <w:t xml:space="preserve">, </w:t>
      </w:r>
      <w:r w:rsidRPr="0029296F">
        <w:rPr>
          <w:rFonts w:ascii="Calibri" w:hAnsi="Calibri" w:cs="Calibri"/>
          <w:i/>
          <w:iCs/>
          <w:noProof/>
        </w:rPr>
        <w:t>2017</w:t>
      </w:r>
      <w:r w:rsidRPr="0029296F">
        <w:rPr>
          <w:rFonts w:ascii="Calibri" w:hAnsi="Calibri" w:cs="Calibri"/>
          <w:noProof/>
        </w:rPr>
        <w:t>-</w:t>
      </w:r>
      <w:r w:rsidRPr="0029296F">
        <w:rPr>
          <w:rFonts w:ascii="Calibri" w:hAnsi="Calibri" w:cs="Calibri"/>
          <w:i/>
          <w:iCs/>
          <w:noProof/>
        </w:rPr>
        <w:t>December</w:t>
      </w:r>
      <w:r w:rsidRPr="0029296F">
        <w:rPr>
          <w:rFonts w:ascii="Calibri" w:hAnsi="Calibri" w:cs="Calibri"/>
          <w:noProof/>
        </w:rPr>
        <w:t>, 1–6. https://doi.org/10.1109/SCVT.2017.8240313</w:t>
      </w:r>
    </w:p>
    <w:p w14:paraId="2E12D5E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o, Y., Han, J., Kim, J., Lee, P., &amp; Park, S. B. (2019). Experimental validation of a velocity obstacle </w:t>
      </w:r>
      <w:r w:rsidRPr="0029296F">
        <w:rPr>
          <w:rFonts w:ascii="Calibri" w:hAnsi="Calibri" w:cs="Calibri"/>
          <w:noProof/>
        </w:rPr>
        <w:lastRenderedPageBreak/>
        <w:t xml:space="preserve">based collision avoidance algorithm for unmanned surface vehicles. </w:t>
      </w:r>
      <w:r w:rsidRPr="0029296F">
        <w:rPr>
          <w:rFonts w:ascii="Calibri" w:hAnsi="Calibri" w:cs="Calibri"/>
          <w:i/>
          <w:iCs/>
          <w:noProof/>
        </w:rPr>
        <w:t>IFAC-PapersOnLine</w:t>
      </w:r>
      <w:r w:rsidRPr="0029296F">
        <w:rPr>
          <w:rFonts w:ascii="Calibri" w:hAnsi="Calibri" w:cs="Calibri"/>
          <w:noProof/>
        </w:rPr>
        <w:t xml:space="preserve">, </w:t>
      </w:r>
      <w:r w:rsidRPr="0029296F">
        <w:rPr>
          <w:rFonts w:ascii="Calibri" w:hAnsi="Calibri" w:cs="Calibri"/>
          <w:i/>
          <w:iCs/>
          <w:noProof/>
        </w:rPr>
        <w:t>52</w:t>
      </w:r>
      <w:r w:rsidRPr="0029296F">
        <w:rPr>
          <w:rFonts w:ascii="Calibri" w:hAnsi="Calibri" w:cs="Calibri"/>
          <w:noProof/>
        </w:rPr>
        <w:t>(21), 329–334. https://doi.org/10.1016/j.ifacol.2019.12.328</w:t>
      </w:r>
    </w:p>
    <w:p w14:paraId="23A5C3E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oit, J., Ahnt, S., &amp; Chungt, W. K. (2005). Robust sonar feature detection for the slam of mobile robot. </w:t>
      </w:r>
      <w:r w:rsidRPr="0029296F">
        <w:rPr>
          <w:rFonts w:ascii="Calibri" w:hAnsi="Calibri" w:cs="Calibri"/>
          <w:i/>
          <w:iCs/>
          <w:noProof/>
        </w:rPr>
        <w:t>2005 IEEE/RSJ International Conference on Intelligent Robots and Systems, IROS</w:t>
      </w:r>
      <w:r w:rsidRPr="0029296F">
        <w:rPr>
          <w:rFonts w:ascii="Calibri" w:hAnsi="Calibri" w:cs="Calibri"/>
          <w:noProof/>
        </w:rPr>
        <w:t>, 2083–2088. https://doi.org/10.1109/IROS.2005.1545284</w:t>
      </w:r>
    </w:p>
    <w:p w14:paraId="2958865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29296F">
        <w:rPr>
          <w:rFonts w:ascii="Calibri" w:hAnsi="Calibri" w:cs="Calibri"/>
          <w:i/>
          <w:iCs/>
          <w:noProof/>
        </w:rPr>
        <w:t>Journal of Field Robotics</w:t>
      </w:r>
      <w:r w:rsidRPr="0029296F">
        <w:rPr>
          <w:rFonts w:ascii="Calibri" w:hAnsi="Calibri" w:cs="Calibri"/>
          <w:noProof/>
        </w:rPr>
        <w:t xml:space="preserve">, </w:t>
      </w:r>
      <w:r w:rsidRPr="0029296F">
        <w:rPr>
          <w:rFonts w:ascii="Calibri" w:hAnsi="Calibri" w:cs="Calibri"/>
          <w:i/>
          <w:iCs/>
          <w:noProof/>
        </w:rPr>
        <w:t>23</w:t>
      </w:r>
      <w:r w:rsidRPr="0029296F">
        <w:rPr>
          <w:rFonts w:ascii="Calibri" w:hAnsi="Calibri" w:cs="Calibri"/>
          <w:noProof/>
        </w:rPr>
        <w:t>(8), 599–623. https://doi.org/10.1002/ROB.20127</w:t>
      </w:r>
    </w:p>
    <w:p w14:paraId="4425F41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ai, R., Stein, R. B., Andrews, B. J., James, K. B., &amp; Wieler, M. (1996). Application of tilt sensors in functional electrical stimulation. </w:t>
      </w:r>
      <w:r w:rsidRPr="0029296F">
        <w:rPr>
          <w:rFonts w:ascii="Calibri" w:hAnsi="Calibri" w:cs="Calibri"/>
          <w:i/>
          <w:iCs/>
          <w:noProof/>
        </w:rPr>
        <w:t>IEEE Transactions on Rehabilitation Engineering</w:t>
      </w:r>
      <w:r w:rsidRPr="0029296F">
        <w:rPr>
          <w:rFonts w:ascii="Calibri" w:hAnsi="Calibri" w:cs="Calibri"/>
          <w:noProof/>
        </w:rPr>
        <w:t xml:space="preserve">, </w:t>
      </w:r>
      <w:r w:rsidRPr="0029296F">
        <w:rPr>
          <w:rFonts w:ascii="Calibri" w:hAnsi="Calibri" w:cs="Calibri"/>
          <w:i/>
          <w:iCs/>
          <w:noProof/>
        </w:rPr>
        <w:t>4</w:t>
      </w:r>
      <w:r w:rsidRPr="0029296F">
        <w:rPr>
          <w:rFonts w:ascii="Calibri" w:hAnsi="Calibri" w:cs="Calibri"/>
          <w:noProof/>
        </w:rPr>
        <w:t>(2), 63–72. https://doi.org/10.1109/86.506403</w:t>
      </w:r>
    </w:p>
    <w:p w14:paraId="7F1223A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amlamian, A., &amp; Jaffard, S. (2019). Wavelet methods in mathematical analysis and engineering. </w:t>
      </w:r>
      <w:r w:rsidRPr="0029296F">
        <w:rPr>
          <w:rFonts w:ascii="Calibri" w:hAnsi="Calibri" w:cs="Calibri"/>
          <w:i/>
          <w:iCs/>
          <w:noProof/>
        </w:rPr>
        <w:t>Wavelet Methods in Mathematical Analysis and Engineering</w:t>
      </w:r>
      <w:r w:rsidRPr="0029296F">
        <w:rPr>
          <w:rFonts w:ascii="Calibri" w:hAnsi="Calibri" w:cs="Calibri"/>
          <w:noProof/>
        </w:rPr>
        <w:t>, 1–178. https://doi.org/10.1142/7899</w:t>
      </w:r>
    </w:p>
    <w:p w14:paraId="75EF46F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DASH7 Alliance – An open specification</w:t>
      </w:r>
      <w:r w:rsidRPr="0029296F">
        <w:rPr>
          <w:rFonts w:ascii="Calibri" w:hAnsi="Calibri" w:cs="Calibri"/>
          <w:noProof/>
        </w:rPr>
        <w:t>. (n.d.). Retrieved January 14, 2021, from https://dash7-alliance.org/</w:t>
      </w:r>
    </w:p>
    <w:p w14:paraId="7783391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 Sanctis, M., Cianca, E., Araniti, G., Bisio, I., &amp; Prasad, R. (2016). Satellite communications supporting internet of remote things. </w:t>
      </w:r>
      <w:r w:rsidRPr="0029296F">
        <w:rPr>
          <w:rFonts w:ascii="Calibri" w:hAnsi="Calibri" w:cs="Calibri"/>
          <w:i/>
          <w:iCs/>
          <w:noProof/>
        </w:rPr>
        <w:t>IEEE Internet of Things Journal</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1), 113–123. https://doi.org/10.1109/JIOT.2015.2487046</w:t>
      </w:r>
    </w:p>
    <w:p w14:paraId="003217D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 Simone, M. C., Rivera, Z. B., &amp; Guida, D. (2018a). Obstacle Avoidance System for Unmanned Ground Vehicles by Using Ultrasonic Sensors. </w:t>
      </w:r>
      <w:r w:rsidRPr="0029296F">
        <w:rPr>
          <w:rFonts w:ascii="Calibri" w:hAnsi="Calibri" w:cs="Calibri"/>
          <w:i/>
          <w:iCs/>
          <w:noProof/>
        </w:rPr>
        <w:t>Machines 2018, Vol. 6, Page 18</w:t>
      </w:r>
      <w:r w:rsidRPr="0029296F">
        <w:rPr>
          <w:rFonts w:ascii="Calibri" w:hAnsi="Calibri" w:cs="Calibri"/>
          <w:noProof/>
        </w:rPr>
        <w:t xml:space="preserve">, </w:t>
      </w:r>
      <w:r w:rsidRPr="0029296F">
        <w:rPr>
          <w:rFonts w:ascii="Calibri" w:hAnsi="Calibri" w:cs="Calibri"/>
          <w:i/>
          <w:iCs/>
          <w:noProof/>
        </w:rPr>
        <w:t>6</w:t>
      </w:r>
      <w:r w:rsidRPr="0029296F">
        <w:rPr>
          <w:rFonts w:ascii="Calibri" w:hAnsi="Calibri" w:cs="Calibri"/>
          <w:noProof/>
        </w:rPr>
        <w:t>(2), 18. https://doi.org/10.3390/MACHINES6020018</w:t>
      </w:r>
    </w:p>
    <w:p w14:paraId="1CC8C5D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 Simone, M. C., Rivera, Z. B., &amp; Guida, D. (2018b). Obstacle Avoidance System for Unmanned Ground Vehicles by Using Ultrasonic Sensors. </w:t>
      </w:r>
      <w:r w:rsidRPr="0029296F">
        <w:rPr>
          <w:rFonts w:ascii="Calibri" w:hAnsi="Calibri" w:cs="Calibri"/>
          <w:i/>
          <w:iCs/>
          <w:noProof/>
        </w:rPr>
        <w:t>Machines 2018, Vol. 6, Page 18</w:t>
      </w:r>
      <w:r w:rsidRPr="0029296F">
        <w:rPr>
          <w:rFonts w:ascii="Calibri" w:hAnsi="Calibri" w:cs="Calibri"/>
          <w:noProof/>
        </w:rPr>
        <w:t xml:space="preserve">, </w:t>
      </w:r>
      <w:r w:rsidRPr="0029296F">
        <w:rPr>
          <w:rFonts w:ascii="Calibri" w:hAnsi="Calibri" w:cs="Calibri"/>
          <w:i/>
          <w:iCs/>
          <w:noProof/>
        </w:rPr>
        <w:t>6</w:t>
      </w:r>
      <w:r w:rsidRPr="0029296F">
        <w:rPr>
          <w:rFonts w:ascii="Calibri" w:hAnsi="Calibri" w:cs="Calibri"/>
          <w:noProof/>
        </w:rPr>
        <w:t>(2), 18. https://doi.org/10.3390/MACHINES6020018</w:t>
      </w:r>
    </w:p>
    <w:p w14:paraId="5D5B31F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rek W. Bailey, Mark G. Trotter, Colt W. Knight, M. G. T. (2018). Use of GPS tracking collars and accelerometers for rangeland livestock production research. </w:t>
      </w:r>
      <w:r w:rsidRPr="0029296F">
        <w:rPr>
          <w:rFonts w:ascii="Calibri" w:hAnsi="Calibri" w:cs="Calibri"/>
          <w:i/>
          <w:iCs/>
          <w:noProof/>
        </w:rPr>
        <w:t>American Society of Animal Science</w:t>
      </w:r>
      <w:r w:rsidRPr="0029296F">
        <w:rPr>
          <w:rFonts w:ascii="Calibri" w:hAnsi="Calibri" w:cs="Calibri"/>
          <w:noProof/>
        </w:rPr>
        <w:t>, 81–88. https://doi.org/10.1093/tas/txx006</w:t>
      </w:r>
    </w:p>
    <w:p w14:paraId="0E99671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Deruyck, M., Vereecken, W., Tanghe, E., Joseph, W., Pickavet, M., Martens, L., &amp; Demeester, P. (2010). Comparison of power consumption of mobile WiMAX, HSPA and LTE access networks. </w:t>
      </w:r>
      <w:r w:rsidRPr="0029296F">
        <w:rPr>
          <w:rFonts w:ascii="Calibri" w:hAnsi="Calibri" w:cs="Calibri"/>
          <w:i/>
          <w:iCs/>
          <w:noProof/>
        </w:rPr>
        <w:t>2010 9th Conference of Telecommunication, Media and Internet, CTTE 2010</w:t>
      </w:r>
      <w:r w:rsidRPr="0029296F">
        <w:rPr>
          <w:rFonts w:ascii="Calibri" w:hAnsi="Calibri" w:cs="Calibri"/>
          <w:noProof/>
        </w:rPr>
        <w:t>. https://doi.org/10.1109/CTTE.2010.5557715</w:t>
      </w:r>
    </w:p>
    <w:p w14:paraId="2E14AF5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ruzhkov, P. N., &amp; Kustikova, V. D. (2016). A survey of deep learning methods and software tools for image classification and object detection. </w:t>
      </w:r>
      <w:r w:rsidRPr="0029296F">
        <w:rPr>
          <w:rFonts w:ascii="Calibri" w:hAnsi="Calibri" w:cs="Calibri"/>
          <w:i/>
          <w:iCs/>
          <w:noProof/>
        </w:rPr>
        <w:t>Pattern Recognition and Image Analysis 2016 26:1</w:t>
      </w:r>
      <w:r w:rsidRPr="0029296F">
        <w:rPr>
          <w:rFonts w:ascii="Calibri" w:hAnsi="Calibri" w:cs="Calibri"/>
          <w:noProof/>
        </w:rPr>
        <w:t xml:space="preserve">, </w:t>
      </w:r>
      <w:r w:rsidRPr="0029296F">
        <w:rPr>
          <w:rFonts w:ascii="Calibri" w:hAnsi="Calibri" w:cs="Calibri"/>
          <w:i/>
          <w:iCs/>
          <w:noProof/>
        </w:rPr>
        <w:t>26</w:t>
      </w:r>
      <w:r w:rsidRPr="0029296F">
        <w:rPr>
          <w:rFonts w:ascii="Calibri" w:hAnsi="Calibri" w:cs="Calibri"/>
          <w:noProof/>
        </w:rPr>
        <w:t>(1), 9–15. https://doi.org/10.1134/S1054661816010065</w:t>
      </w:r>
    </w:p>
    <w:p w14:paraId="6A96F86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uroc, Y. (2022). From Identification to Sensing: RFID Is One of the Key Technologies in the IoT Field. </w:t>
      </w:r>
      <w:r w:rsidRPr="0029296F">
        <w:rPr>
          <w:rFonts w:ascii="Calibri" w:hAnsi="Calibri" w:cs="Calibri"/>
          <w:i/>
          <w:iCs/>
          <w:noProof/>
        </w:rPr>
        <w:t>Sensors 2022, Vol. 22, Page 7523</w:t>
      </w:r>
      <w:r w:rsidRPr="0029296F">
        <w:rPr>
          <w:rFonts w:ascii="Calibri" w:hAnsi="Calibri" w:cs="Calibri"/>
          <w:noProof/>
        </w:rPr>
        <w:t xml:space="preserve">, </w:t>
      </w:r>
      <w:r w:rsidRPr="0029296F">
        <w:rPr>
          <w:rFonts w:ascii="Calibri" w:hAnsi="Calibri" w:cs="Calibri"/>
          <w:i/>
          <w:iCs/>
          <w:noProof/>
        </w:rPr>
        <w:t>22</w:t>
      </w:r>
      <w:r w:rsidRPr="0029296F">
        <w:rPr>
          <w:rFonts w:ascii="Calibri" w:hAnsi="Calibri" w:cs="Calibri"/>
          <w:noProof/>
        </w:rPr>
        <w:t>(19), 7523. https://doi.org/10.3390/S22197523</w:t>
      </w:r>
    </w:p>
    <w:p w14:paraId="3CC4DE9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work, C., McSherry, F., Nissim, K., &amp; Smith, A. (2006). Calibrating noise to sensitivity in private data analysis. </w:t>
      </w:r>
      <w:r w:rsidRPr="0029296F">
        <w:rPr>
          <w:rFonts w:ascii="Calibri" w:hAnsi="Calibri" w:cs="Calibri"/>
          <w:i/>
          <w:iCs/>
          <w:noProof/>
        </w:rPr>
        <w:t>Lecture Notes in Computer Science (Including Subseries Lecture Notes in Artificial Intelligence and Lecture Notes in Bioinformatics)</w:t>
      </w:r>
      <w:r w:rsidRPr="0029296F">
        <w:rPr>
          <w:rFonts w:ascii="Calibri" w:hAnsi="Calibri" w:cs="Calibri"/>
          <w:noProof/>
        </w:rPr>
        <w:t xml:space="preserve">, </w:t>
      </w:r>
      <w:r w:rsidRPr="0029296F">
        <w:rPr>
          <w:rFonts w:ascii="Calibri" w:hAnsi="Calibri" w:cs="Calibri"/>
          <w:i/>
          <w:iCs/>
          <w:noProof/>
        </w:rPr>
        <w:t>3876 LNCS</w:t>
      </w:r>
      <w:r w:rsidRPr="0029296F">
        <w:rPr>
          <w:rFonts w:ascii="Calibri" w:hAnsi="Calibri" w:cs="Calibri"/>
          <w:noProof/>
        </w:rPr>
        <w:t>, 265–284. https://doi.org/10.1007/11681878_14</w:t>
      </w:r>
    </w:p>
    <w:p w14:paraId="679CFA4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Euston, M., Coote, P., Mahony, R., Kim, J., &amp; Hamel, T. (2008). A complementary filter for attitude estimation of a fixed-wing UAV. </w:t>
      </w:r>
      <w:r w:rsidRPr="0029296F">
        <w:rPr>
          <w:rFonts w:ascii="Calibri" w:hAnsi="Calibri" w:cs="Calibri"/>
          <w:i/>
          <w:iCs/>
          <w:noProof/>
        </w:rPr>
        <w:t>2008 IEEE/RSJ International Conference on Intelligent Robots and Systems, IROS</w:t>
      </w:r>
      <w:r w:rsidRPr="0029296F">
        <w:rPr>
          <w:rFonts w:ascii="Calibri" w:hAnsi="Calibri" w:cs="Calibri"/>
          <w:noProof/>
        </w:rPr>
        <w:t>, 340–345. https://doi.org/10.1109/IROS.2008.4650766</w:t>
      </w:r>
    </w:p>
    <w:p w14:paraId="0C3AA6C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an, B., Li, Q., &amp; Liu, T. (2017). How Magnetic Disturbance Influences the Attitude and Heading in Magnetic and Inertial Sensor-Based Orientation Estimation. </w:t>
      </w:r>
      <w:r w:rsidRPr="0029296F">
        <w:rPr>
          <w:rFonts w:ascii="Calibri" w:hAnsi="Calibri" w:cs="Calibri"/>
          <w:i/>
          <w:iCs/>
          <w:noProof/>
        </w:rPr>
        <w:t>Sensors 2018, Vol. 18, Page 76</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1), 76. https://doi.org/10.3390/S18010076</w:t>
      </w:r>
    </w:p>
    <w:p w14:paraId="411CD51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ang, H., Gutowski, M., Li, N., &amp; Disogra, M. (2013). </w:t>
      </w:r>
      <w:r w:rsidRPr="0029296F">
        <w:rPr>
          <w:rFonts w:ascii="Calibri" w:hAnsi="Calibri" w:cs="Calibri"/>
          <w:i/>
          <w:iCs/>
          <w:noProof/>
        </w:rPr>
        <w:t>Performance Evaluation of NCDOT W-beam Guardrails under MASH TL-2 Conditions</w:t>
      </w:r>
      <w:r w:rsidRPr="0029296F">
        <w:rPr>
          <w:rFonts w:ascii="Calibri" w:hAnsi="Calibri" w:cs="Calibri"/>
          <w:noProof/>
        </w:rPr>
        <w:t>. 5.</w:t>
      </w:r>
    </w:p>
    <w:p w14:paraId="0A28BBE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Fixed link licence | Radio Spectrum Management New Zealand</w:t>
      </w:r>
      <w:r w:rsidRPr="0029296F">
        <w:rPr>
          <w:rFonts w:ascii="Calibri" w:hAnsi="Calibri" w:cs="Calibri"/>
          <w:noProof/>
        </w:rPr>
        <w:t>. (n.d.). Retrieved December 7, 2020, from https://www.rsm.govt.nz/licensing/licences-you-must-pay-for/fixed-location-licences/fixed-link-licence/</w:t>
      </w:r>
    </w:p>
    <w:p w14:paraId="57BDB59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oix, S., Alenyà, G., &amp; Torras, C. (2011). Lock-in time-of-flight (ToF) cameras: A survey. </w:t>
      </w:r>
      <w:r w:rsidRPr="0029296F">
        <w:rPr>
          <w:rFonts w:ascii="Calibri" w:hAnsi="Calibri" w:cs="Calibri"/>
          <w:i/>
          <w:iCs/>
          <w:noProof/>
        </w:rPr>
        <w:t>IEEE Sensors Journal</w:t>
      </w:r>
      <w:r w:rsidRPr="0029296F">
        <w:rPr>
          <w:rFonts w:ascii="Calibri" w:hAnsi="Calibri" w:cs="Calibri"/>
          <w:noProof/>
        </w:rPr>
        <w:t xml:space="preserve">, </w:t>
      </w:r>
      <w:r w:rsidRPr="0029296F">
        <w:rPr>
          <w:rFonts w:ascii="Calibri" w:hAnsi="Calibri" w:cs="Calibri"/>
          <w:i/>
          <w:iCs/>
          <w:noProof/>
        </w:rPr>
        <w:t>11</w:t>
      </w:r>
      <w:r w:rsidRPr="0029296F">
        <w:rPr>
          <w:rFonts w:ascii="Calibri" w:hAnsi="Calibri" w:cs="Calibri"/>
          <w:noProof/>
        </w:rPr>
        <w:t>(9), 1917–1926. https://doi.org/10.1109/JSEN.2010.2101060</w:t>
      </w:r>
    </w:p>
    <w:p w14:paraId="23EBEA1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ormsma, O., Dijkshoorn, N., Van Noort, S., &amp; Visser, A. (2010). </w:t>
      </w:r>
      <w:r w:rsidRPr="0029296F">
        <w:rPr>
          <w:rFonts w:ascii="Calibri" w:hAnsi="Calibri" w:cs="Calibri"/>
          <w:i/>
          <w:iCs/>
          <w:noProof/>
        </w:rPr>
        <w:t>Realistic Simulation of Laser Range Finder Behavior in a Smoky Environment</w:t>
      </w:r>
      <w:r w:rsidRPr="0029296F">
        <w:rPr>
          <w:rFonts w:ascii="Calibri" w:hAnsi="Calibri" w:cs="Calibri"/>
          <w:noProof/>
        </w:rPr>
        <w:t>. http://www.science.uva.nl/research/isla</w:t>
      </w:r>
    </w:p>
    <w:p w14:paraId="2C809A2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ossum, E. R., &amp; Hondongwa, D. B. (2014). A review of the pinned photodiode for CCD and CMOS image sensors. </w:t>
      </w:r>
      <w:r w:rsidRPr="0029296F">
        <w:rPr>
          <w:rFonts w:ascii="Calibri" w:hAnsi="Calibri" w:cs="Calibri"/>
          <w:i/>
          <w:iCs/>
          <w:noProof/>
        </w:rPr>
        <w:t>IEEE Journal of the Electron Devices Society</w:t>
      </w:r>
      <w:r w:rsidRPr="0029296F">
        <w:rPr>
          <w:rFonts w:ascii="Calibri" w:hAnsi="Calibri" w:cs="Calibri"/>
          <w:noProof/>
        </w:rPr>
        <w:t xml:space="preserve">, </w:t>
      </w:r>
      <w:r w:rsidRPr="0029296F">
        <w:rPr>
          <w:rFonts w:ascii="Calibri" w:hAnsi="Calibri" w:cs="Calibri"/>
          <w:i/>
          <w:iCs/>
          <w:noProof/>
        </w:rPr>
        <w:t>2</w:t>
      </w:r>
      <w:r w:rsidRPr="0029296F">
        <w:rPr>
          <w:rFonts w:ascii="Calibri" w:hAnsi="Calibri" w:cs="Calibri"/>
          <w:noProof/>
        </w:rPr>
        <w:t xml:space="preserve">(3), 33–43. </w:t>
      </w:r>
      <w:r w:rsidRPr="0029296F">
        <w:rPr>
          <w:rFonts w:ascii="Calibri" w:hAnsi="Calibri" w:cs="Calibri"/>
          <w:noProof/>
        </w:rPr>
        <w:lastRenderedPageBreak/>
        <w:t>https://doi.org/10.1109/JEDS.2014.2306412</w:t>
      </w:r>
    </w:p>
    <w:p w14:paraId="5CA762B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addam, S. C., &amp; Rai, M. K. (2018). A comparative study on various LPWAN and cellular communication technologies for IoT based smart applications. </w:t>
      </w:r>
      <w:r w:rsidRPr="0029296F">
        <w:rPr>
          <w:rFonts w:ascii="Calibri" w:hAnsi="Calibri" w:cs="Calibri"/>
          <w:i/>
          <w:iCs/>
          <w:noProof/>
        </w:rPr>
        <w:t>2018 International Conference on Emerging Trends and Innovations In Engineering And Technological Research, ICETIETR 2018</w:t>
      </w:r>
      <w:r w:rsidRPr="0029296F">
        <w:rPr>
          <w:rFonts w:ascii="Calibri" w:hAnsi="Calibri" w:cs="Calibri"/>
          <w:noProof/>
        </w:rPr>
        <w:t>. https://doi.org/10.1109/ICETIETR.2018.8529060</w:t>
      </w:r>
    </w:p>
    <w:p w14:paraId="1C82494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anesan, P., &amp; Sajiv, G. (2018). A comprehensive study of edge detection for image processing applications. </w:t>
      </w:r>
      <w:r w:rsidRPr="0029296F">
        <w:rPr>
          <w:rFonts w:ascii="Calibri" w:hAnsi="Calibri" w:cs="Calibri"/>
          <w:i/>
          <w:iCs/>
          <w:noProof/>
        </w:rPr>
        <w:t>Proceedings of 2017 International Conference on Innovations in Information, Embedded and Communication Systems, ICIIECS 2017</w:t>
      </w:r>
      <w:r w:rsidRPr="0029296F">
        <w:rPr>
          <w:rFonts w:ascii="Calibri" w:hAnsi="Calibri" w:cs="Calibri"/>
          <w:noProof/>
        </w:rPr>
        <w:t xml:space="preserve">, </w:t>
      </w:r>
      <w:r w:rsidRPr="0029296F">
        <w:rPr>
          <w:rFonts w:ascii="Calibri" w:hAnsi="Calibri" w:cs="Calibri"/>
          <w:i/>
          <w:iCs/>
          <w:noProof/>
        </w:rPr>
        <w:t>2018</w:t>
      </w:r>
      <w:r w:rsidRPr="0029296F">
        <w:rPr>
          <w:rFonts w:ascii="Calibri" w:hAnsi="Calibri" w:cs="Calibri"/>
          <w:noProof/>
        </w:rPr>
        <w:t>-</w:t>
      </w:r>
      <w:r w:rsidRPr="0029296F">
        <w:rPr>
          <w:rFonts w:ascii="Calibri" w:hAnsi="Calibri" w:cs="Calibri"/>
          <w:i/>
          <w:iCs/>
          <w:noProof/>
        </w:rPr>
        <w:t>Janua</w:t>
      </w:r>
      <w:r w:rsidRPr="0029296F">
        <w:rPr>
          <w:rFonts w:ascii="Calibri" w:hAnsi="Calibri" w:cs="Calibri"/>
          <w:noProof/>
        </w:rPr>
        <w:t>, 53–54. https://doi.org/10.1109/ICIIECS.2017.8275968</w:t>
      </w:r>
    </w:p>
    <w:p w14:paraId="4D41802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29296F">
        <w:rPr>
          <w:rFonts w:ascii="Calibri" w:hAnsi="Calibri" w:cs="Calibri"/>
          <w:i/>
          <w:iCs/>
          <w:noProof/>
        </w:rPr>
        <w:t>Article in International Journal of Future Generation Communication and Networking</w:t>
      </w:r>
      <w:r w:rsidRPr="0029296F">
        <w:rPr>
          <w:rFonts w:ascii="Calibri" w:hAnsi="Calibri" w:cs="Calibri"/>
          <w:noProof/>
        </w:rPr>
        <w:t xml:space="preserve">, </w:t>
      </w:r>
      <w:r w:rsidRPr="0029296F">
        <w:rPr>
          <w:rFonts w:ascii="Calibri" w:hAnsi="Calibri" w:cs="Calibri"/>
          <w:i/>
          <w:iCs/>
          <w:noProof/>
        </w:rPr>
        <w:t>9</w:t>
      </w:r>
      <w:r w:rsidRPr="0029296F">
        <w:rPr>
          <w:rFonts w:ascii="Calibri" w:hAnsi="Calibri" w:cs="Calibri"/>
          <w:noProof/>
        </w:rPr>
        <w:t>(8), 111–120. https://doi.org/10.14257/ijfgcn.2016.9.8.11</w:t>
      </w:r>
    </w:p>
    <w:p w14:paraId="64DF53A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haffari, M., Alhaj Ali, S. M., Murthy, V., Liao, X., Gaylor, J., &amp; Hall, E. L. (2004). Design of an unmanned ground vehicle, bearcat III, theory and practice. </w:t>
      </w:r>
      <w:r w:rsidRPr="0029296F">
        <w:rPr>
          <w:rFonts w:ascii="Calibri" w:hAnsi="Calibri" w:cs="Calibri"/>
          <w:i/>
          <w:iCs/>
          <w:noProof/>
        </w:rPr>
        <w:t>Journal of Robotic Systems</w:t>
      </w:r>
      <w:r w:rsidRPr="0029296F">
        <w:rPr>
          <w:rFonts w:ascii="Calibri" w:hAnsi="Calibri" w:cs="Calibri"/>
          <w:noProof/>
        </w:rPr>
        <w:t xml:space="preserve">, </w:t>
      </w:r>
      <w:r w:rsidRPr="0029296F">
        <w:rPr>
          <w:rFonts w:ascii="Calibri" w:hAnsi="Calibri" w:cs="Calibri"/>
          <w:i/>
          <w:iCs/>
          <w:noProof/>
        </w:rPr>
        <w:t>21</w:t>
      </w:r>
      <w:r w:rsidRPr="0029296F">
        <w:rPr>
          <w:rFonts w:ascii="Calibri" w:hAnsi="Calibri" w:cs="Calibri"/>
          <w:noProof/>
        </w:rPr>
        <w:t>(9), 471–480. https://doi.org/10.1002/ROB.20027</w:t>
      </w:r>
    </w:p>
    <w:p w14:paraId="669A146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heorghiu, R., &amp; Iordache, V. (2018). Use of Energy Efficient Sensor Networks to Enhance Dynamic Data Gathering Systems: A Comparative Study between Bluetooth and ZigBee. </w:t>
      </w:r>
      <w:r w:rsidRPr="0029296F">
        <w:rPr>
          <w:rFonts w:ascii="Calibri" w:hAnsi="Calibri" w:cs="Calibri"/>
          <w:i/>
          <w:iCs/>
          <w:noProof/>
        </w:rPr>
        <w:t>Sensors</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6), 1801. https://doi.org/10.3390/s18061801</w:t>
      </w:r>
    </w:p>
    <w:p w14:paraId="400E67C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ilmore, M. S., Castaño, R., Mann, T., Anderson, R. C., Mjolsness, E. D., Manduchi, R., &amp; Saunders, R. S. (n.d.). </w:t>
      </w:r>
      <w:r w:rsidRPr="0029296F">
        <w:rPr>
          <w:rFonts w:ascii="Calibri" w:hAnsi="Calibri" w:cs="Calibri"/>
          <w:i/>
          <w:iCs/>
          <w:noProof/>
        </w:rPr>
        <w:t>Strategies for autonomous rovers at Mars</w:t>
      </w:r>
      <w:r w:rsidRPr="0029296F">
        <w:rPr>
          <w:rFonts w:ascii="Calibri" w:hAnsi="Calibri" w:cs="Calibri"/>
          <w:noProof/>
        </w:rPr>
        <w:t>.</w:t>
      </w:r>
    </w:p>
    <w:p w14:paraId="03AEF58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omez, C., Oller, J., &amp; Paradells, J. (2012). Overview and evaluation of bluetooth low energy: An emerging low-power wireless technology.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9), 11734–11753. https://doi.org/10.3390/s120911734</w:t>
      </w:r>
    </w:p>
    <w:p w14:paraId="6A0E58D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oodin, C., Carruth, D., Doude, M., &amp; Hudson, C. (2019). Predicting the influence of rain on LIDAR in ADAS. </w:t>
      </w:r>
      <w:r w:rsidRPr="0029296F">
        <w:rPr>
          <w:rFonts w:ascii="Calibri" w:hAnsi="Calibri" w:cs="Calibri"/>
          <w:i/>
          <w:iCs/>
          <w:noProof/>
        </w:rPr>
        <w:t>Electronics (Switzerland)</w:t>
      </w:r>
      <w:r w:rsidRPr="0029296F">
        <w:rPr>
          <w:rFonts w:ascii="Calibri" w:hAnsi="Calibri" w:cs="Calibri"/>
          <w:noProof/>
        </w:rPr>
        <w:t xml:space="preserve">, </w:t>
      </w:r>
      <w:r w:rsidRPr="0029296F">
        <w:rPr>
          <w:rFonts w:ascii="Calibri" w:hAnsi="Calibri" w:cs="Calibri"/>
          <w:i/>
          <w:iCs/>
          <w:noProof/>
        </w:rPr>
        <w:t>8</w:t>
      </w:r>
      <w:r w:rsidRPr="0029296F">
        <w:rPr>
          <w:rFonts w:ascii="Calibri" w:hAnsi="Calibri" w:cs="Calibri"/>
          <w:noProof/>
        </w:rPr>
        <w:t>(1). https://doi.org/10.3390/ELECTRONICS8010089</w:t>
      </w:r>
    </w:p>
    <w:p w14:paraId="43741D2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ll, C. (2021). </w:t>
      </w:r>
      <w:r w:rsidRPr="0029296F">
        <w:rPr>
          <w:rFonts w:ascii="Calibri" w:hAnsi="Calibri" w:cs="Calibri"/>
          <w:i/>
          <w:iCs/>
          <w:noProof/>
        </w:rPr>
        <w:t>Future batteries, coming soon: Charge in seconds, last months a</w:t>
      </w:r>
      <w:r w:rsidRPr="0029296F">
        <w:rPr>
          <w:rFonts w:ascii="Calibri" w:hAnsi="Calibri" w:cs="Calibri"/>
          <w:noProof/>
        </w:rPr>
        <w:t>. https://www.pocket-lint.com/gadgets/news/130380-future-batteries-coming-soon-charge-in-seconds-last-months-and-power-over-the-air</w:t>
      </w:r>
    </w:p>
    <w:p w14:paraId="588F5F9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Haq, I., Anwar, S., Shah, K., Khan, M. T., &amp; Shah, S. A. (2015). Fuzzy Logic Based Edge Detection in Smooth and Noisy Clinical Images. </w:t>
      </w:r>
      <w:r w:rsidRPr="0029296F">
        <w:rPr>
          <w:rFonts w:ascii="Calibri" w:hAnsi="Calibri" w:cs="Calibri"/>
          <w:i/>
          <w:iCs/>
          <w:noProof/>
        </w:rPr>
        <w:t>PLOS ONE</w:t>
      </w:r>
      <w:r w:rsidRPr="0029296F">
        <w:rPr>
          <w:rFonts w:ascii="Calibri" w:hAnsi="Calibri" w:cs="Calibri"/>
          <w:noProof/>
        </w:rPr>
        <w:t xml:space="preserve">, </w:t>
      </w:r>
      <w:r w:rsidRPr="0029296F">
        <w:rPr>
          <w:rFonts w:ascii="Calibri" w:hAnsi="Calibri" w:cs="Calibri"/>
          <w:i/>
          <w:iCs/>
          <w:noProof/>
        </w:rPr>
        <w:t>10</w:t>
      </w:r>
      <w:r w:rsidRPr="0029296F">
        <w:rPr>
          <w:rFonts w:ascii="Calibri" w:hAnsi="Calibri" w:cs="Calibri"/>
          <w:noProof/>
        </w:rPr>
        <w:t>(9), e0138712. https://doi.org/10.1371/JOURNAL.PONE.0138712</w:t>
      </w:r>
    </w:p>
    <w:p w14:paraId="0F524E4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29296F">
        <w:rPr>
          <w:rFonts w:ascii="Calibri" w:hAnsi="Calibri" w:cs="Calibri"/>
          <w:i/>
          <w:iCs/>
          <w:noProof/>
        </w:rPr>
        <w:t>Machine Vision and Applications 2005 17:1</w:t>
      </w:r>
      <w:r w:rsidRPr="0029296F">
        <w:rPr>
          <w:rFonts w:ascii="Calibri" w:hAnsi="Calibri" w:cs="Calibri"/>
          <w:noProof/>
        </w:rPr>
        <w:t xml:space="preserve">, </w:t>
      </w:r>
      <w:r w:rsidRPr="0029296F">
        <w:rPr>
          <w:rFonts w:ascii="Calibri" w:hAnsi="Calibri" w:cs="Calibri"/>
          <w:i/>
          <w:iCs/>
          <w:noProof/>
        </w:rPr>
        <w:t>17</w:t>
      </w:r>
      <w:r w:rsidRPr="0029296F">
        <w:rPr>
          <w:rFonts w:ascii="Calibri" w:hAnsi="Calibri" w:cs="Calibri"/>
          <w:noProof/>
        </w:rPr>
        <w:t>(1), 8–20. https://doi.org/10.1007/S00138-005-0011-1</w:t>
      </w:r>
    </w:p>
    <w:p w14:paraId="6392361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xhibeqiri, J., De Poorter, E., Moerman, I., &amp; Hoebeke, J. (2018a). A survey of LoRaWAN for IoT: From technology to application. In </w:t>
      </w:r>
      <w:r w:rsidRPr="0029296F">
        <w:rPr>
          <w:rFonts w:ascii="Calibri" w:hAnsi="Calibri" w:cs="Calibri"/>
          <w:i/>
          <w:iCs/>
          <w:noProof/>
        </w:rPr>
        <w:t>Sensors (Switzerland)</w:t>
      </w:r>
      <w:r w:rsidRPr="0029296F">
        <w:rPr>
          <w:rFonts w:ascii="Calibri" w:hAnsi="Calibri" w:cs="Calibri"/>
          <w:noProof/>
        </w:rPr>
        <w:t xml:space="preserve"> (Vol. 18, Issue 11). MDPI AG. https://doi.org/10.3390/s18113995</w:t>
      </w:r>
    </w:p>
    <w:p w14:paraId="7B31D59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xhibeqiri, J., De Poorter, E., Moerman, I., &amp; Hoebeke, J. (2018b). A Survey of LoRaWAN for IoT: From Technology to Application. </w:t>
      </w:r>
      <w:r w:rsidRPr="0029296F">
        <w:rPr>
          <w:rFonts w:ascii="Calibri" w:hAnsi="Calibri" w:cs="Calibri"/>
          <w:i/>
          <w:iCs/>
          <w:noProof/>
        </w:rPr>
        <w:t>Sensors 2018, Vol. 18, Page 3995</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11), 3995. https://doi.org/10.3390/S18113995</w:t>
      </w:r>
    </w:p>
    <w:p w14:paraId="41DBD56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iggins, W. T. (1975). A Comparison of Complementary and Kalman Filtering. </w:t>
      </w:r>
      <w:r w:rsidRPr="0029296F">
        <w:rPr>
          <w:rFonts w:ascii="Calibri" w:hAnsi="Calibri" w:cs="Calibri"/>
          <w:i/>
          <w:iCs/>
          <w:noProof/>
        </w:rPr>
        <w:t>IEEE Transactions on Aerospace and Electronic Systems</w:t>
      </w:r>
      <w:r w:rsidRPr="0029296F">
        <w:rPr>
          <w:rFonts w:ascii="Calibri" w:hAnsi="Calibri" w:cs="Calibri"/>
          <w:noProof/>
        </w:rPr>
        <w:t xml:space="preserve">, </w:t>
      </w:r>
      <w:r w:rsidRPr="0029296F">
        <w:rPr>
          <w:rFonts w:ascii="Calibri" w:hAnsi="Calibri" w:cs="Calibri"/>
          <w:i/>
          <w:iCs/>
          <w:noProof/>
        </w:rPr>
        <w:t>AES</w:t>
      </w:r>
      <w:r w:rsidRPr="0029296F">
        <w:rPr>
          <w:rFonts w:ascii="Calibri" w:hAnsi="Calibri" w:cs="Calibri"/>
          <w:noProof/>
        </w:rPr>
        <w:t>-</w:t>
      </w:r>
      <w:r w:rsidRPr="0029296F">
        <w:rPr>
          <w:rFonts w:ascii="Calibri" w:hAnsi="Calibri" w:cs="Calibri"/>
          <w:i/>
          <w:iCs/>
          <w:noProof/>
        </w:rPr>
        <w:t>11</w:t>
      </w:r>
      <w:r w:rsidRPr="0029296F">
        <w:rPr>
          <w:rFonts w:ascii="Calibri" w:hAnsi="Calibri" w:cs="Calibri"/>
          <w:noProof/>
        </w:rPr>
        <w:t>(3), 321–325. https://doi.org/10.1109/TAES.1975.308081</w:t>
      </w:r>
    </w:p>
    <w:p w14:paraId="2996984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offman, B. D., Baumgartner, E. T., Huntsberger, T. L., &amp; Schenker, P. S. (1999). Improved Rover State Estimation in Challenging Terrain. </w:t>
      </w:r>
      <w:r w:rsidRPr="0029296F">
        <w:rPr>
          <w:rFonts w:ascii="Calibri" w:hAnsi="Calibri" w:cs="Calibri"/>
          <w:i/>
          <w:iCs/>
          <w:noProof/>
        </w:rPr>
        <w:t>Autonomous Robots 1999 6:2</w:t>
      </w:r>
      <w:r w:rsidRPr="0029296F">
        <w:rPr>
          <w:rFonts w:ascii="Calibri" w:hAnsi="Calibri" w:cs="Calibri"/>
          <w:noProof/>
        </w:rPr>
        <w:t xml:space="preserve">, </w:t>
      </w:r>
      <w:r w:rsidRPr="0029296F">
        <w:rPr>
          <w:rFonts w:ascii="Calibri" w:hAnsi="Calibri" w:cs="Calibri"/>
          <w:i/>
          <w:iCs/>
          <w:noProof/>
        </w:rPr>
        <w:t>6</w:t>
      </w:r>
      <w:r w:rsidRPr="0029296F">
        <w:rPr>
          <w:rFonts w:ascii="Calibri" w:hAnsi="Calibri" w:cs="Calibri"/>
          <w:noProof/>
        </w:rPr>
        <w:t>(2), 113–130. https://doi.org/10.1023/A:1008879310128</w:t>
      </w:r>
    </w:p>
    <w:p w14:paraId="115C96B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offmann, J., Jüngel, M., &amp; Lötzsch, M. (2004). </w:t>
      </w:r>
      <w:r w:rsidRPr="0029296F">
        <w:rPr>
          <w:rFonts w:ascii="Calibri" w:hAnsi="Calibri" w:cs="Calibri"/>
          <w:i/>
          <w:iCs/>
          <w:noProof/>
        </w:rPr>
        <w:t>LNAI 3276 - A Vision Based System for Goal-Directed Obstacle Avoidance</w:t>
      </w:r>
      <w:r w:rsidRPr="0029296F">
        <w:rPr>
          <w:rFonts w:ascii="Calibri" w:hAnsi="Calibri" w:cs="Calibri"/>
          <w:noProof/>
        </w:rPr>
        <w:t>. http://www.aiboteamhumboldt.com</w:t>
      </w:r>
    </w:p>
    <w:p w14:paraId="280DAEF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ornik, K., Stinchcombe, M., &amp; White, H. (1989). Sci-Hub | Multilayer feedforward networks are universal approximators. Neural Networks, 2(5), 359–366 | 10.1016/0893-6080(89)90020-8. </w:t>
      </w:r>
      <w:r w:rsidRPr="0029296F">
        <w:rPr>
          <w:rFonts w:ascii="Calibri" w:hAnsi="Calibri" w:cs="Calibri"/>
          <w:i/>
          <w:iCs/>
          <w:noProof/>
        </w:rPr>
        <w:t>Nerual Networks</w:t>
      </w:r>
      <w:r w:rsidRPr="0029296F">
        <w:rPr>
          <w:rFonts w:ascii="Calibri" w:hAnsi="Calibri" w:cs="Calibri"/>
          <w:noProof/>
        </w:rPr>
        <w:t xml:space="preserve">, </w:t>
      </w:r>
      <w:r w:rsidRPr="0029296F">
        <w:rPr>
          <w:rFonts w:ascii="Calibri" w:hAnsi="Calibri" w:cs="Calibri"/>
          <w:i/>
          <w:iCs/>
          <w:noProof/>
        </w:rPr>
        <w:t>2</w:t>
      </w:r>
      <w:r w:rsidRPr="0029296F">
        <w:rPr>
          <w:rFonts w:ascii="Calibri" w:hAnsi="Calibri" w:cs="Calibri"/>
          <w:noProof/>
        </w:rPr>
        <w:t>, 359–366. https://sci-hub.se/10.1016/0893-6080(89)90020-8</w:t>
      </w:r>
    </w:p>
    <w:p w14:paraId="2FFCEE3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su, S. C., Liang, S. F., &amp; Lin, C. T. (2005). A robust digital image stabilization technique based on inverse triangle method and background detection. </w:t>
      </w:r>
      <w:r w:rsidRPr="0029296F">
        <w:rPr>
          <w:rFonts w:ascii="Calibri" w:hAnsi="Calibri" w:cs="Calibri"/>
          <w:i/>
          <w:iCs/>
          <w:noProof/>
        </w:rPr>
        <w:t>IEEE Transactions on Consumer Electronics</w:t>
      </w:r>
      <w:r w:rsidRPr="0029296F">
        <w:rPr>
          <w:rFonts w:ascii="Calibri" w:hAnsi="Calibri" w:cs="Calibri"/>
          <w:noProof/>
        </w:rPr>
        <w:t xml:space="preserve">, </w:t>
      </w:r>
      <w:r w:rsidRPr="0029296F">
        <w:rPr>
          <w:rFonts w:ascii="Calibri" w:hAnsi="Calibri" w:cs="Calibri"/>
          <w:i/>
          <w:iCs/>
          <w:noProof/>
        </w:rPr>
        <w:t>51</w:t>
      </w:r>
      <w:r w:rsidRPr="0029296F">
        <w:rPr>
          <w:rFonts w:ascii="Calibri" w:hAnsi="Calibri" w:cs="Calibri"/>
          <w:noProof/>
        </w:rPr>
        <w:t>(2), 335–345. https://doi.org/10.1109/TCE.2005.1467968</w:t>
      </w:r>
    </w:p>
    <w:p w14:paraId="154BF40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uang, J., Jiang, S., &amp; Lu, X. (2001). Rain backscattering properties and effects on the radar performance at MM wave band. </w:t>
      </w:r>
      <w:r w:rsidRPr="0029296F">
        <w:rPr>
          <w:rFonts w:ascii="Calibri" w:hAnsi="Calibri" w:cs="Calibri"/>
          <w:i/>
          <w:iCs/>
          <w:noProof/>
        </w:rPr>
        <w:t>International Journal of Infrared and Millimeter Waves</w:t>
      </w:r>
      <w:r w:rsidRPr="0029296F">
        <w:rPr>
          <w:rFonts w:ascii="Calibri" w:hAnsi="Calibri" w:cs="Calibri"/>
          <w:noProof/>
        </w:rPr>
        <w:t xml:space="preserve">, </w:t>
      </w:r>
      <w:r w:rsidRPr="0029296F">
        <w:rPr>
          <w:rFonts w:ascii="Calibri" w:hAnsi="Calibri" w:cs="Calibri"/>
          <w:i/>
          <w:iCs/>
          <w:noProof/>
        </w:rPr>
        <w:t>22</w:t>
      </w:r>
      <w:r w:rsidRPr="0029296F">
        <w:rPr>
          <w:rFonts w:ascii="Calibri" w:hAnsi="Calibri" w:cs="Calibri"/>
          <w:noProof/>
        </w:rPr>
        <w:t>(6), 917–922. https://doi.org/10.1023/A:1014922632540</w:t>
      </w:r>
    </w:p>
    <w:p w14:paraId="1DDD529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29296F">
        <w:rPr>
          <w:rFonts w:ascii="Calibri" w:hAnsi="Calibri" w:cs="Calibri"/>
          <w:i/>
          <w:iCs/>
          <w:noProof/>
        </w:rPr>
        <w:t>IOP Conference Series: Materials Science and Engineering</w:t>
      </w:r>
      <w:r w:rsidRPr="0029296F">
        <w:rPr>
          <w:rFonts w:ascii="Calibri" w:hAnsi="Calibri" w:cs="Calibri"/>
          <w:noProof/>
        </w:rPr>
        <w:t>. https://doi.org/10.1088/1757-899X/806/1/012025</w:t>
      </w:r>
    </w:p>
    <w:p w14:paraId="4EB5239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Irsyad Bin Sahalan, M. (2018). </w:t>
      </w:r>
      <w:r w:rsidRPr="0029296F">
        <w:rPr>
          <w:rFonts w:ascii="Calibri" w:hAnsi="Calibri" w:cs="Calibri"/>
          <w:i/>
          <w:iCs/>
          <w:noProof/>
        </w:rPr>
        <w:t>DEVELOPMENT OF OBSTACLE AVOIDANCE TECHNIQUE FOR MULTI AGENT AUTONOMOUS SURFACE VESSEL USING OPTIMAL RECIPROCAL COLLISION AVOIDANCE</w:t>
      </w:r>
      <w:r w:rsidRPr="0029296F">
        <w:rPr>
          <w:rFonts w:ascii="Calibri" w:hAnsi="Calibri" w:cs="Calibri"/>
          <w:noProof/>
        </w:rPr>
        <w:t>.</w:t>
      </w:r>
    </w:p>
    <w:p w14:paraId="1624654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awad, H. M., Nordin, R., Gharghan, S. K., Jawad, A. M., &amp; Ismail, M. (2017). Energy-efficient wireless sensor networks for precision agriculture: A review. In </w:t>
      </w:r>
      <w:r w:rsidRPr="0029296F">
        <w:rPr>
          <w:rFonts w:ascii="Calibri" w:hAnsi="Calibri" w:cs="Calibri"/>
          <w:i/>
          <w:iCs/>
          <w:noProof/>
        </w:rPr>
        <w:t>Sensors (Switzerland)</w:t>
      </w:r>
      <w:r w:rsidRPr="0029296F">
        <w:rPr>
          <w:rFonts w:ascii="Calibri" w:hAnsi="Calibri" w:cs="Calibri"/>
          <w:noProof/>
        </w:rPr>
        <w:t xml:space="preserve"> (Vol. 17, Issue 8). MDPI AG. https://doi.org/10.3390/s17081781</w:t>
      </w:r>
    </w:p>
    <w:p w14:paraId="0D4E187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aycar Ltd. (2023). </w:t>
      </w:r>
      <w:r w:rsidRPr="0029296F">
        <w:rPr>
          <w:rFonts w:ascii="Calibri" w:hAnsi="Calibri" w:cs="Calibri"/>
          <w:i/>
          <w:iCs/>
          <w:noProof/>
        </w:rPr>
        <w:t>Jaycar KJ8916 Robotic Arm</w:t>
      </w:r>
      <w:r w:rsidRPr="0029296F">
        <w:rPr>
          <w:rFonts w:ascii="Calibri" w:hAnsi="Calibri" w:cs="Calibri"/>
          <w:noProof/>
        </w:rPr>
        <w:t>. https://www.jaycar.com.au/robot-arm-kit-with-controller/p/KJ8916</w:t>
      </w:r>
    </w:p>
    <w:p w14:paraId="080CF4C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ia, X., Feng, Q., Fan, T., &amp; Lei, Q. (2012). RFID technology and its applications in Internet of Things (IoT). </w:t>
      </w:r>
      <w:r w:rsidRPr="0029296F">
        <w:rPr>
          <w:rFonts w:ascii="Calibri" w:hAnsi="Calibri" w:cs="Calibri"/>
          <w:i/>
          <w:iCs/>
          <w:noProof/>
        </w:rPr>
        <w:t>2012 2nd International Conference on Consumer Electronics, Communications and Networks, CECNet 2012 - Proceedings</w:t>
      </w:r>
      <w:r w:rsidRPr="0029296F">
        <w:rPr>
          <w:rFonts w:ascii="Calibri" w:hAnsi="Calibri" w:cs="Calibri"/>
          <w:noProof/>
        </w:rPr>
        <w:t>, 1282–1285. https://doi.org/10.1109/CECNET.2012.6201508</w:t>
      </w:r>
    </w:p>
    <w:p w14:paraId="7418546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iang, X., Zong, Y., Liu, Z., Wang, X., &amp; Chen, Z. (2010). Research on combinational image stabilization technology based on MEMS IMU. </w:t>
      </w:r>
      <w:r w:rsidRPr="0029296F">
        <w:rPr>
          <w:rFonts w:ascii="Calibri" w:hAnsi="Calibri" w:cs="Calibri"/>
          <w:i/>
          <w:iCs/>
          <w:noProof/>
        </w:rPr>
        <w:t>Optoelectronic Imaging and Multimedia Technology</w:t>
      </w:r>
      <w:r w:rsidRPr="0029296F">
        <w:rPr>
          <w:rFonts w:ascii="Calibri" w:hAnsi="Calibri" w:cs="Calibri"/>
          <w:noProof/>
        </w:rPr>
        <w:t xml:space="preserve">, </w:t>
      </w:r>
      <w:r w:rsidRPr="0029296F">
        <w:rPr>
          <w:rFonts w:ascii="Calibri" w:hAnsi="Calibri" w:cs="Calibri"/>
          <w:i/>
          <w:iCs/>
          <w:noProof/>
        </w:rPr>
        <w:t>7850</w:t>
      </w:r>
      <w:r w:rsidRPr="0029296F">
        <w:rPr>
          <w:rFonts w:ascii="Calibri" w:hAnsi="Calibri" w:cs="Calibri"/>
          <w:noProof/>
        </w:rPr>
        <w:t>, 785002. https://doi.org/10.1117/12.868889</w:t>
      </w:r>
    </w:p>
    <w:p w14:paraId="646BF8B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iménez, F., Naranjo, J. E., Gómez, O., &amp; Anaya, J. J. (2014). Vehicle tracking for an evasive manoeuvres assistant using low-cost ultrasonic sensors.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4</w:t>
      </w:r>
      <w:r w:rsidRPr="0029296F">
        <w:rPr>
          <w:rFonts w:ascii="Calibri" w:hAnsi="Calibri" w:cs="Calibri"/>
          <w:noProof/>
        </w:rPr>
        <w:t>(12), 22689–22705. https://doi.org/10.3390/S141222689</w:t>
      </w:r>
    </w:p>
    <w:p w14:paraId="1D3289B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ohnstone-Wallace, D. B., &amp; Kennedy, K. (1944). Grazing management practices and their relationship to the behaviour and grazing habits of cattle. </w:t>
      </w:r>
      <w:r w:rsidRPr="0029296F">
        <w:rPr>
          <w:rFonts w:ascii="Calibri" w:hAnsi="Calibri" w:cs="Calibri"/>
          <w:i/>
          <w:iCs/>
          <w:noProof/>
        </w:rPr>
        <w:t>The Journal of Agricultural Science</w:t>
      </w:r>
      <w:r w:rsidRPr="0029296F">
        <w:rPr>
          <w:rFonts w:ascii="Calibri" w:hAnsi="Calibri" w:cs="Calibri"/>
          <w:noProof/>
        </w:rPr>
        <w:t xml:space="preserve">, </w:t>
      </w:r>
      <w:r w:rsidRPr="0029296F">
        <w:rPr>
          <w:rFonts w:ascii="Calibri" w:hAnsi="Calibri" w:cs="Calibri"/>
          <w:i/>
          <w:iCs/>
          <w:noProof/>
        </w:rPr>
        <w:t>34</w:t>
      </w:r>
      <w:r w:rsidRPr="0029296F">
        <w:rPr>
          <w:rFonts w:ascii="Calibri" w:hAnsi="Calibri" w:cs="Calibri"/>
          <w:noProof/>
        </w:rPr>
        <w:t>(4), 190–197. https://doi.org/10.1017/S0021859600023649</w:t>
      </w:r>
    </w:p>
    <w:p w14:paraId="36DABCA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poor, R., Ramasamy, S., Gardi, A., Van Schyndel, R., &amp; Sabatini, R. (2018). Acoustic sensors for air and surface navigation applications.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2). https://doi.org/10.3390/S18020499</w:t>
      </w:r>
    </w:p>
    <w:p w14:paraId="0085085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rpenko, A., Jacobs, D., Baek, J., &amp; Levoy, M. (2011). </w:t>
      </w:r>
      <w:r w:rsidRPr="0029296F">
        <w:rPr>
          <w:rFonts w:ascii="Calibri" w:hAnsi="Calibri" w:cs="Calibri"/>
          <w:i/>
          <w:iCs/>
          <w:noProof/>
        </w:rPr>
        <w:t>Digital Video Stabilization and Rolling Shutter Correction using Gyroscopes</w:t>
      </w:r>
      <w:r w:rsidRPr="0029296F">
        <w:rPr>
          <w:rFonts w:ascii="Calibri" w:hAnsi="Calibri" w:cs="Calibri"/>
          <w:noProof/>
        </w:rPr>
        <w:t>.</w:t>
      </w:r>
    </w:p>
    <w:p w14:paraId="0A9E0D7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Karuppuswamy, J. (2000). </w:t>
      </w:r>
      <w:r w:rsidRPr="0029296F">
        <w:rPr>
          <w:rFonts w:ascii="Calibri" w:hAnsi="Calibri" w:cs="Calibri"/>
          <w:i/>
          <w:iCs/>
          <w:noProof/>
        </w:rPr>
        <w:t>Detection and Avoidance of Simulated Potholes in Autonomous Vehicles in an Unstructured Environment</w:t>
      </w:r>
      <w:r w:rsidRPr="0029296F">
        <w:rPr>
          <w:rFonts w:ascii="Calibri" w:hAnsi="Calibri" w:cs="Calibri"/>
          <w:noProof/>
        </w:rPr>
        <w:t>.</w:t>
      </w:r>
    </w:p>
    <w:p w14:paraId="6C77142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tiyar, S., &amp; Dutta, A. (n.d.). PSO Based Path Planning and Dynamic Obstacle Avoidance in CG Space of a 10 DOF Rover; PSO Based Path Planning and Dynamic Obstacle Avoidance in CG Space of a 10 DOF Rover. </w:t>
      </w:r>
      <w:r w:rsidRPr="0029296F">
        <w:rPr>
          <w:rFonts w:ascii="Calibri" w:hAnsi="Calibri" w:cs="Calibri"/>
          <w:i/>
          <w:iCs/>
          <w:noProof/>
        </w:rPr>
        <w:t>Advances in Robotics - 5th International Conference of The Robotics Society</w:t>
      </w:r>
      <w:r w:rsidRPr="0029296F">
        <w:rPr>
          <w:rFonts w:ascii="Calibri" w:hAnsi="Calibri" w:cs="Calibri"/>
          <w:noProof/>
        </w:rPr>
        <w:t>. https://doi.org/10.1145/3478586</w:t>
      </w:r>
    </w:p>
    <w:p w14:paraId="2F4CE88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tiyar, S., &amp; Dutta, A. (2019). Path Planning and Obstacle Avoidance in CG Space of a 10 DOF Rover using RRT. </w:t>
      </w:r>
      <w:r w:rsidRPr="0029296F">
        <w:rPr>
          <w:rFonts w:ascii="Calibri" w:hAnsi="Calibri" w:cs="Calibri"/>
          <w:i/>
          <w:iCs/>
          <w:noProof/>
        </w:rPr>
        <w:t>ACM International Conference Proceeding Series</w:t>
      </w:r>
      <w:r w:rsidRPr="0029296F">
        <w:rPr>
          <w:rFonts w:ascii="Calibri" w:hAnsi="Calibri" w:cs="Calibri"/>
          <w:noProof/>
        </w:rPr>
        <w:t>. https://doi.org/10.1145/3352593.3352615</w:t>
      </w:r>
    </w:p>
    <w:p w14:paraId="348283A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wai, S., Takeuchi, K., Shibata, K., &amp; Horita, Y. (2014). A Smart Method to Distinguish Road Surface Conditions at Night-time using a Car-Mounted Camera. </w:t>
      </w:r>
      <w:r w:rsidRPr="0029296F">
        <w:rPr>
          <w:rFonts w:ascii="Calibri" w:hAnsi="Calibri" w:cs="Calibri"/>
          <w:i/>
          <w:iCs/>
          <w:noProof/>
        </w:rPr>
        <w:t>IEEJ Transactions on Electronics, Information and Systems</w:t>
      </w:r>
      <w:r w:rsidRPr="0029296F">
        <w:rPr>
          <w:rFonts w:ascii="Calibri" w:hAnsi="Calibri" w:cs="Calibri"/>
          <w:noProof/>
        </w:rPr>
        <w:t xml:space="preserve">, </w:t>
      </w:r>
      <w:r w:rsidRPr="0029296F">
        <w:rPr>
          <w:rFonts w:ascii="Calibri" w:hAnsi="Calibri" w:cs="Calibri"/>
          <w:i/>
          <w:iCs/>
          <w:noProof/>
        </w:rPr>
        <w:t>134</w:t>
      </w:r>
      <w:r w:rsidRPr="0029296F">
        <w:rPr>
          <w:rFonts w:ascii="Calibri" w:hAnsi="Calibri" w:cs="Calibri"/>
          <w:noProof/>
        </w:rPr>
        <w:t>(6), 878–884. https://doi.org/10.1541/IEEJEISS.134.878</w:t>
      </w:r>
    </w:p>
    <w:p w14:paraId="0E015F0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han, M. N., &amp; Ahmed, M. M. (2021). Weather and surface condition detection based on road-side webcams: Application of pre-trained Convolutional Neural Network. </w:t>
      </w:r>
      <w:r w:rsidRPr="0029296F">
        <w:rPr>
          <w:rFonts w:ascii="Calibri" w:hAnsi="Calibri" w:cs="Calibri"/>
          <w:i/>
          <w:iCs/>
          <w:noProof/>
        </w:rPr>
        <w:t>International Journal of Transportation Science and Technology</w:t>
      </w:r>
      <w:r w:rsidRPr="0029296F">
        <w:rPr>
          <w:rFonts w:ascii="Calibri" w:hAnsi="Calibri" w:cs="Calibri"/>
          <w:noProof/>
        </w:rPr>
        <w:t>. https://doi.org/10.1016/J.IJTST.2021.06.003</w:t>
      </w:r>
    </w:p>
    <w:p w14:paraId="65A6923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ISHORE, P. S. V., P. SURESH, K., SMRUTI, D., &amp; RAMESH, K. (2018). SOLAR POWERED OBSTACLE AVOIDING LAWN MOWER. </w:t>
      </w:r>
      <w:r w:rsidRPr="0029296F">
        <w:rPr>
          <w:rFonts w:ascii="Calibri" w:hAnsi="Calibri" w:cs="Calibri"/>
          <w:i/>
          <w:iCs/>
          <w:noProof/>
        </w:rPr>
        <w:t>I-Manager’s Journal on Electrical Engineering</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2), 1. https://doi.org/10.26634/JEE.12.2.14169</w:t>
      </w:r>
    </w:p>
    <w:p w14:paraId="424319B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leeman, L., &amp; Kuc, R. (2008). Sonar Sensing. </w:t>
      </w:r>
      <w:r w:rsidRPr="0029296F">
        <w:rPr>
          <w:rFonts w:ascii="Calibri" w:hAnsi="Calibri" w:cs="Calibri"/>
          <w:i/>
          <w:iCs/>
          <w:noProof/>
        </w:rPr>
        <w:t>Springer Handbook of Robotics</w:t>
      </w:r>
      <w:r w:rsidRPr="0029296F">
        <w:rPr>
          <w:rFonts w:ascii="Calibri" w:hAnsi="Calibri" w:cs="Calibri"/>
          <w:noProof/>
        </w:rPr>
        <w:t xml:space="preserve">, </w:t>
      </w:r>
      <w:r w:rsidRPr="0029296F">
        <w:rPr>
          <w:rFonts w:ascii="Calibri" w:hAnsi="Calibri" w:cs="Calibri"/>
          <w:i/>
          <w:iCs/>
          <w:noProof/>
        </w:rPr>
        <w:t>January 2008</w:t>
      </w:r>
      <w:r w:rsidRPr="0029296F">
        <w:rPr>
          <w:rFonts w:ascii="Calibri" w:hAnsi="Calibri" w:cs="Calibri"/>
          <w:noProof/>
        </w:rPr>
        <w:t>. https://doi.org/10.1007/978-3-540-30301-5</w:t>
      </w:r>
    </w:p>
    <w:p w14:paraId="233DAED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Koenig, S., Likhachev, M., &amp; Furcy, D. (2004). Lifelong Planning A</w:t>
      </w:r>
      <w:r w:rsidRPr="0029296F">
        <w:rPr>
          <w:rFonts w:ascii="Cambria Math" w:hAnsi="Cambria Math" w:cs="Cambria Math"/>
          <w:noProof/>
        </w:rPr>
        <w:t>∗</w:t>
      </w:r>
      <w:r w:rsidRPr="0029296F">
        <w:rPr>
          <w:rFonts w:ascii="Calibri" w:hAnsi="Calibri" w:cs="Calibri"/>
          <w:noProof/>
        </w:rPr>
        <w:t xml:space="preserve">. </w:t>
      </w:r>
      <w:r w:rsidRPr="0029296F">
        <w:rPr>
          <w:rFonts w:ascii="Calibri" w:hAnsi="Calibri" w:cs="Calibri"/>
          <w:i/>
          <w:iCs/>
          <w:noProof/>
        </w:rPr>
        <w:t>Artificial Intelligence</w:t>
      </w:r>
      <w:r w:rsidRPr="0029296F">
        <w:rPr>
          <w:rFonts w:ascii="Calibri" w:hAnsi="Calibri" w:cs="Calibri"/>
          <w:noProof/>
        </w:rPr>
        <w:t xml:space="preserve">, </w:t>
      </w:r>
      <w:r w:rsidRPr="0029296F">
        <w:rPr>
          <w:rFonts w:ascii="Calibri" w:hAnsi="Calibri" w:cs="Calibri"/>
          <w:i/>
          <w:iCs/>
          <w:noProof/>
        </w:rPr>
        <w:t>155</w:t>
      </w:r>
      <w:r w:rsidRPr="0029296F">
        <w:rPr>
          <w:rFonts w:ascii="Calibri" w:hAnsi="Calibri" w:cs="Calibri"/>
          <w:noProof/>
        </w:rPr>
        <w:t>(1–2), 93–146. https://doi.org/10.1016/J.ARTINT.2003.12.001</w:t>
      </w:r>
    </w:p>
    <w:p w14:paraId="1069142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rotkov, E., Simmons, R., Cozman, F., &amp; Koenig, S. (n.d.). </w:t>
      </w:r>
      <w:r w:rsidRPr="0029296F">
        <w:rPr>
          <w:rFonts w:ascii="Calibri" w:hAnsi="Calibri" w:cs="Calibri"/>
          <w:i/>
          <w:iCs/>
          <w:noProof/>
        </w:rPr>
        <w:t>Safeguarded Teleoperation for Lunar Rovers: From Human Factors to Field Trials</w:t>
      </w:r>
      <w:r w:rsidRPr="0029296F">
        <w:rPr>
          <w:rFonts w:ascii="Calibri" w:hAnsi="Calibri" w:cs="Calibri"/>
          <w:noProof/>
        </w:rPr>
        <w:t>.</w:t>
      </w:r>
    </w:p>
    <w:p w14:paraId="2A3799F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usuma Arbawa, Y., Utaminingrum, F., Setiawan, E., sitasi, C., Arbawa, Y. K., Utaminingrum, F., &amp; Setiawan, E. (2021). Three combination value of extraction features on GLCM for detecting pothole and asphalt road. </w:t>
      </w:r>
      <w:r w:rsidRPr="0029296F">
        <w:rPr>
          <w:rFonts w:ascii="Calibri" w:hAnsi="Calibri" w:cs="Calibri"/>
          <w:i/>
          <w:iCs/>
          <w:noProof/>
        </w:rPr>
        <w:t>Jurnal Teknologi Dan Sistem Komputer</w:t>
      </w:r>
      <w:r w:rsidRPr="0029296F">
        <w:rPr>
          <w:rFonts w:ascii="Calibri" w:hAnsi="Calibri" w:cs="Calibri"/>
          <w:noProof/>
        </w:rPr>
        <w:t xml:space="preserve">, </w:t>
      </w:r>
      <w:r w:rsidRPr="0029296F">
        <w:rPr>
          <w:rFonts w:ascii="Calibri" w:hAnsi="Calibri" w:cs="Calibri"/>
          <w:i/>
          <w:iCs/>
          <w:noProof/>
        </w:rPr>
        <w:t>9</w:t>
      </w:r>
      <w:r w:rsidRPr="0029296F">
        <w:rPr>
          <w:rFonts w:ascii="Calibri" w:hAnsi="Calibri" w:cs="Calibri"/>
          <w:noProof/>
        </w:rPr>
        <w:t>(1), 64–69. https://doi.org/10.14710/JTSISKOM.2020.13828</w:t>
      </w:r>
    </w:p>
    <w:p w14:paraId="3219E16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waśniewski, K. K., &amp; Gosiewski, Z. (2018). Genetic algorithm for mobile robot route planning with obstacle avoidance. </w:t>
      </w:r>
      <w:r w:rsidRPr="0029296F">
        <w:rPr>
          <w:rFonts w:ascii="Calibri" w:hAnsi="Calibri" w:cs="Calibri"/>
          <w:i/>
          <w:iCs/>
          <w:noProof/>
        </w:rPr>
        <w:t>Acta Mechanica et Automatica</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 xml:space="preserve">(2), 151–159. </w:t>
      </w:r>
      <w:r w:rsidRPr="0029296F">
        <w:rPr>
          <w:rFonts w:ascii="Calibri" w:hAnsi="Calibri" w:cs="Calibri"/>
          <w:noProof/>
        </w:rPr>
        <w:lastRenderedPageBreak/>
        <w:t>https://doi.org/10.2478/AMA-2018-0024</w:t>
      </w:r>
    </w:p>
    <w:p w14:paraId="25EA373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a Rosa, F., Celvisia Virzì, M., Bonaccorso, F., &amp; Branciforte STMicroelectronics, M. (n.d.). </w:t>
      </w:r>
      <w:r w:rsidRPr="0029296F">
        <w:rPr>
          <w:rFonts w:ascii="Calibri" w:hAnsi="Calibri" w:cs="Calibri"/>
          <w:i/>
          <w:iCs/>
          <w:noProof/>
        </w:rPr>
        <w:t>Optical Image Stabilization (OIS)</w:t>
      </w:r>
      <w:r w:rsidRPr="0029296F">
        <w:rPr>
          <w:rFonts w:ascii="Calibri" w:hAnsi="Calibri" w:cs="Calibri"/>
          <w:noProof/>
        </w:rPr>
        <w:t>.</w:t>
      </w:r>
    </w:p>
    <w:p w14:paraId="2555154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andaluce, H., Arjona, L., Perallos, A., Falcone, F., Angulo, I., &amp; Muralter, F. (2020). A Review of IoT Sensing Applications and Challenges Using RFID and Wireless Sensor Networks. </w:t>
      </w:r>
      <w:r w:rsidRPr="0029296F">
        <w:rPr>
          <w:rFonts w:ascii="Calibri" w:hAnsi="Calibri" w:cs="Calibri"/>
          <w:i/>
          <w:iCs/>
          <w:noProof/>
        </w:rPr>
        <w:t>Sensors 2020, Vol. 20, Page 2495</w:t>
      </w:r>
      <w:r w:rsidRPr="0029296F">
        <w:rPr>
          <w:rFonts w:ascii="Calibri" w:hAnsi="Calibri" w:cs="Calibri"/>
          <w:noProof/>
        </w:rPr>
        <w:t xml:space="preserve">, </w:t>
      </w:r>
      <w:r w:rsidRPr="0029296F">
        <w:rPr>
          <w:rFonts w:ascii="Calibri" w:hAnsi="Calibri" w:cs="Calibri"/>
          <w:i/>
          <w:iCs/>
          <w:noProof/>
        </w:rPr>
        <w:t>20</w:t>
      </w:r>
      <w:r w:rsidRPr="0029296F">
        <w:rPr>
          <w:rFonts w:ascii="Calibri" w:hAnsi="Calibri" w:cs="Calibri"/>
          <w:noProof/>
        </w:rPr>
        <w:t>(9), 2495. https://doi.org/10.3390/S20092495</w:t>
      </w:r>
    </w:p>
    <w:p w14:paraId="4C1EAFB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avric, A., &amp; Popa, V. (2018). Performance Evaluation of LoRaWAN Communication Scalability in Large-Scale Wireless Sensor Networks. </w:t>
      </w:r>
      <w:r w:rsidRPr="0029296F">
        <w:rPr>
          <w:rFonts w:ascii="Calibri" w:hAnsi="Calibri" w:cs="Calibri"/>
          <w:i/>
          <w:iCs/>
          <w:noProof/>
        </w:rPr>
        <w:t>Wireless Communications and Mobile Computing</w:t>
      </w:r>
      <w:r w:rsidRPr="0029296F">
        <w:rPr>
          <w:rFonts w:ascii="Calibri" w:hAnsi="Calibri" w:cs="Calibri"/>
          <w:noProof/>
        </w:rPr>
        <w:t xml:space="preserve">, </w:t>
      </w:r>
      <w:r w:rsidRPr="0029296F">
        <w:rPr>
          <w:rFonts w:ascii="Calibri" w:hAnsi="Calibri" w:cs="Calibri"/>
          <w:i/>
          <w:iCs/>
          <w:noProof/>
        </w:rPr>
        <w:t>2018</w:t>
      </w:r>
      <w:r w:rsidRPr="0029296F">
        <w:rPr>
          <w:rFonts w:ascii="Calibri" w:hAnsi="Calibri" w:cs="Calibri"/>
          <w:noProof/>
        </w:rPr>
        <w:t>. https://doi.org/10.1155/2018/6730719</w:t>
      </w:r>
    </w:p>
    <w:p w14:paraId="5047042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ebakula, V., Tang, B., Goodin, C., &amp; Bethel, C. L. (2021). Shape Estimation of Negative Obstacles for Autonomous Navigation. </w:t>
      </w:r>
      <w:r w:rsidRPr="0029296F">
        <w:rPr>
          <w:rFonts w:ascii="Calibri" w:hAnsi="Calibri" w:cs="Calibri"/>
          <w:i/>
          <w:iCs/>
          <w:noProof/>
        </w:rPr>
        <w:t>IEEE International Conference on Intelligent Robots and Systems</w:t>
      </w:r>
      <w:r w:rsidRPr="0029296F">
        <w:rPr>
          <w:rFonts w:ascii="Calibri" w:hAnsi="Calibri" w:cs="Calibri"/>
          <w:noProof/>
        </w:rPr>
        <w:t>, 4525–4531. https://doi.org/10.1109/IROS51168.2021.9636250</w:t>
      </w:r>
    </w:p>
    <w:p w14:paraId="4F77006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ecun, Y., Muller, U., Ben, J., Cosatto, E., &amp; Flepp, B. (n.d.). </w:t>
      </w:r>
      <w:r w:rsidRPr="0029296F">
        <w:rPr>
          <w:rFonts w:ascii="Calibri" w:hAnsi="Calibri" w:cs="Calibri"/>
          <w:i/>
          <w:iCs/>
          <w:noProof/>
        </w:rPr>
        <w:t>Off-Road Obstacle Avoidance through End-to-End Learning</w:t>
      </w:r>
      <w:r w:rsidRPr="0029296F">
        <w:rPr>
          <w:rFonts w:ascii="Calibri" w:hAnsi="Calibri" w:cs="Calibri"/>
          <w:noProof/>
        </w:rPr>
        <w:t>. Retrieved June 6, 2022, from http://yann.lecun.com</w:t>
      </w:r>
    </w:p>
    <w:p w14:paraId="2356ED5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29296F">
        <w:rPr>
          <w:rFonts w:ascii="Calibri" w:hAnsi="Calibri" w:cs="Calibri"/>
          <w:i/>
          <w:iCs/>
          <w:noProof/>
        </w:rPr>
        <w:t>IEEE Transactions on Microwave Theory and Techniques</w:t>
      </w:r>
      <w:r w:rsidRPr="0029296F">
        <w:rPr>
          <w:rFonts w:ascii="Calibri" w:hAnsi="Calibri" w:cs="Calibri"/>
          <w:noProof/>
        </w:rPr>
        <w:t xml:space="preserve">, </w:t>
      </w:r>
      <w:r w:rsidRPr="0029296F">
        <w:rPr>
          <w:rFonts w:ascii="Calibri" w:hAnsi="Calibri" w:cs="Calibri"/>
          <w:i/>
          <w:iCs/>
          <w:noProof/>
        </w:rPr>
        <w:t>65</w:t>
      </w:r>
      <w:r w:rsidRPr="0029296F">
        <w:rPr>
          <w:rFonts w:ascii="Calibri" w:hAnsi="Calibri" w:cs="Calibri"/>
          <w:noProof/>
        </w:rPr>
        <w:t>(5), 1692–1706. https://doi.org/10.1109/TMTT.2017.2650911</w:t>
      </w:r>
    </w:p>
    <w:p w14:paraId="58DB395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i, W., Tan, M., Wang, L., &amp; Wang, Q. (2019). A cubic spline method combing improved particle swarm optimization for robot path planning in dynamic uncertain environment. </w:t>
      </w:r>
      <w:r w:rsidRPr="0029296F">
        <w:rPr>
          <w:rFonts w:ascii="Calibri" w:hAnsi="Calibri" w:cs="Calibri"/>
          <w:i/>
          <w:iCs/>
          <w:noProof/>
        </w:rPr>
        <w:t>International Journal of Advanced Robotic Systems</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6). https://doi.org/10.1177/1729881419891661</w:t>
      </w:r>
    </w:p>
    <w:p w14:paraId="6D3343D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jubičić, R., Strelnikova, D., Perks, M. T., Eltner, A., Peña-Haro, S., Pizarro, A., Fortunato, S., Sasso, D., Scherling, U., Vuono, P., &amp; Manfreda, S. (2021). A comparison of tools and techniques for stabilising UAS imagery for surface flow observations. </w:t>
      </w:r>
      <w:r w:rsidRPr="0029296F">
        <w:rPr>
          <w:rFonts w:ascii="Calibri" w:hAnsi="Calibri" w:cs="Calibri"/>
          <w:i/>
          <w:iCs/>
          <w:noProof/>
        </w:rPr>
        <w:t>Hydrology and Earth System Sciences</w:t>
      </w:r>
      <w:r w:rsidRPr="0029296F">
        <w:rPr>
          <w:rFonts w:ascii="Calibri" w:hAnsi="Calibri" w:cs="Calibri"/>
          <w:noProof/>
        </w:rPr>
        <w:t xml:space="preserve">, </w:t>
      </w:r>
      <w:r w:rsidRPr="0029296F">
        <w:rPr>
          <w:rFonts w:ascii="Calibri" w:hAnsi="Calibri" w:cs="Calibri"/>
          <w:i/>
          <w:iCs/>
          <w:noProof/>
        </w:rPr>
        <w:t>Discussion</w:t>
      </w:r>
      <w:r w:rsidRPr="0029296F">
        <w:rPr>
          <w:rFonts w:ascii="Calibri" w:hAnsi="Calibri" w:cs="Calibri"/>
          <w:noProof/>
        </w:rPr>
        <w:t>. https://doi.org/10.5194/hess-2021-112</w:t>
      </w:r>
    </w:p>
    <w:p w14:paraId="62BED11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u, L., Yunda, A., Carrio, A., &amp; Campoy, P. (2020). Robust autonomous flight in cluttered environment using a depth sensor. </w:t>
      </w:r>
      <w:r w:rsidRPr="0029296F">
        <w:rPr>
          <w:rFonts w:ascii="Calibri" w:hAnsi="Calibri" w:cs="Calibri"/>
          <w:i/>
          <w:iCs/>
          <w:noProof/>
        </w:rPr>
        <w:t>International Journal of Micro Air Vehicles</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 https://doi.org/10.1177/1756829320924528</w:t>
      </w:r>
    </w:p>
    <w:p w14:paraId="4D6869E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wowski, J., Sun, L., Mexquitic-Saavedra, R., Sharma, R., &amp; Pack, D. (2014). A Reactive bearing angle only obstacle avoidance technique for unmanned ground vehicles. </w:t>
      </w:r>
      <w:r w:rsidRPr="0029296F">
        <w:rPr>
          <w:rFonts w:ascii="Calibri" w:hAnsi="Calibri" w:cs="Calibri"/>
          <w:i/>
          <w:iCs/>
          <w:noProof/>
        </w:rPr>
        <w:t xml:space="preserve">International Conference of </w:t>
      </w:r>
      <w:r w:rsidRPr="0029296F">
        <w:rPr>
          <w:rFonts w:ascii="Calibri" w:hAnsi="Calibri" w:cs="Calibri"/>
          <w:i/>
          <w:iCs/>
          <w:noProof/>
        </w:rPr>
        <w:lastRenderedPageBreak/>
        <w:t>Control, Dynamic Systems, and Robotics</w:t>
      </w:r>
      <w:r w:rsidRPr="0029296F">
        <w:rPr>
          <w:rFonts w:ascii="Calibri" w:hAnsi="Calibri" w:cs="Calibri"/>
          <w:noProof/>
        </w:rPr>
        <w:t>. https://doi.org/10.11159/JACR.2014.004</w:t>
      </w:r>
    </w:p>
    <w:p w14:paraId="39B370C6" w14:textId="1C8B33AB"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2009). </w:t>
      </w:r>
      <w:r w:rsidRPr="0029296F">
        <w:rPr>
          <w:rFonts w:ascii="Calibri" w:hAnsi="Calibri" w:cs="Calibri"/>
          <w:i/>
          <w:iCs/>
          <w:noProof/>
        </w:rPr>
        <w:t>Madgwick Algorithm</w:t>
      </w:r>
      <w:r w:rsidRPr="0029296F">
        <w:rPr>
          <w:rFonts w:ascii="Calibri" w:hAnsi="Calibri" w:cs="Calibri"/>
          <w:noProof/>
        </w:rPr>
        <w:t>. https://x-io.co.uk/downloads/madgwick_algorithm_</w:t>
      </w:r>
      <w:r w:rsidR="00E50DA1">
        <w:rPr>
          <w:rFonts w:ascii="Calibri" w:hAnsi="Calibri" w:cs="Calibri"/>
          <w:noProof/>
        </w:rPr>
        <w:t>MATLAB</w:t>
      </w:r>
      <w:r w:rsidRPr="0029296F">
        <w:rPr>
          <w:rFonts w:ascii="Calibri" w:hAnsi="Calibri" w:cs="Calibri"/>
          <w:noProof/>
        </w:rPr>
        <w:t>.zip</w:t>
      </w:r>
    </w:p>
    <w:p w14:paraId="33FA3C1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2010). </w:t>
      </w:r>
      <w:r w:rsidRPr="0029296F">
        <w:rPr>
          <w:rFonts w:ascii="Calibri" w:hAnsi="Calibri" w:cs="Calibri"/>
          <w:i/>
          <w:iCs/>
          <w:noProof/>
        </w:rPr>
        <w:t>An efficient orientation filter for inertial and inertial/magnetic sensor arrays | Resourcium</w:t>
      </w:r>
      <w:r w:rsidRPr="0029296F">
        <w:rPr>
          <w:rFonts w:ascii="Calibri" w:hAnsi="Calibri" w:cs="Calibri"/>
          <w:noProof/>
        </w:rPr>
        <w:t>. https://resourcium.org/resource/efficient-orientation-filter-inertial-and-inertialmagnetic-sensor-arrays</w:t>
      </w:r>
    </w:p>
    <w:p w14:paraId="21DF0D6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29296F">
        <w:rPr>
          <w:rFonts w:ascii="Calibri" w:hAnsi="Calibri" w:cs="Calibri"/>
          <w:i/>
          <w:iCs/>
          <w:noProof/>
        </w:rPr>
        <w:t>Mechatronics</w:t>
      </w:r>
      <w:r w:rsidRPr="0029296F">
        <w:rPr>
          <w:rFonts w:ascii="Calibri" w:hAnsi="Calibri" w:cs="Calibri"/>
          <w:noProof/>
        </w:rPr>
        <w:t xml:space="preserve">, </w:t>
      </w:r>
      <w:r w:rsidRPr="0029296F">
        <w:rPr>
          <w:rFonts w:ascii="Calibri" w:hAnsi="Calibri" w:cs="Calibri"/>
          <w:i/>
          <w:iCs/>
          <w:noProof/>
        </w:rPr>
        <w:t>23</w:t>
      </w:r>
      <w:r w:rsidRPr="0029296F">
        <w:rPr>
          <w:rFonts w:ascii="Calibri" w:hAnsi="Calibri" w:cs="Calibri"/>
          <w:noProof/>
        </w:rPr>
        <w:t>(5), 518–529. https://doi.org/10.1016/J.MECHATRONICS.2013.04.003</w:t>
      </w:r>
    </w:p>
    <w:p w14:paraId="0510F45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Harrison, A. J. L., &amp; Vaidyanathan, R. (2011). Estimation of IMU and MARG orientation using a gradient descent algorithm. </w:t>
      </w:r>
      <w:r w:rsidRPr="0029296F">
        <w:rPr>
          <w:rFonts w:ascii="Calibri" w:hAnsi="Calibri" w:cs="Calibri"/>
          <w:i/>
          <w:iCs/>
          <w:noProof/>
        </w:rPr>
        <w:t>IEEE International Conference on Rehabilitation Robotics</w:t>
      </w:r>
      <w:r w:rsidRPr="0029296F">
        <w:rPr>
          <w:rFonts w:ascii="Calibri" w:hAnsi="Calibri" w:cs="Calibri"/>
          <w:noProof/>
        </w:rPr>
        <w:t>, 1–7. https://doi.org/10.1109/ICORR.2011.5975346</w:t>
      </w:r>
    </w:p>
    <w:p w14:paraId="767B817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Wilson, S., Turk, R., Burridge, J., Kapatos, C., &amp; Vaidyanathan, R. (2020). An Extended Complementary Filter for Full-Body MARG Orientation Estimation. </w:t>
      </w:r>
      <w:r w:rsidRPr="0029296F">
        <w:rPr>
          <w:rFonts w:ascii="Calibri" w:hAnsi="Calibri" w:cs="Calibri"/>
          <w:i/>
          <w:iCs/>
          <w:noProof/>
        </w:rPr>
        <w:t>IEEE/ASME TRANSACTIONS ON MECHATRONICS</w:t>
      </w:r>
      <w:r w:rsidRPr="0029296F">
        <w:rPr>
          <w:rFonts w:ascii="Calibri" w:hAnsi="Calibri" w:cs="Calibri"/>
          <w:noProof/>
        </w:rPr>
        <w:t xml:space="preserve">, </w:t>
      </w:r>
      <w:r w:rsidRPr="0029296F">
        <w:rPr>
          <w:rFonts w:ascii="Calibri" w:hAnsi="Calibri" w:cs="Calibri"/>
          <w:i/>
          <w:iCs/>
          <w:noProof/>
        </w:rPr>
        <w:t>25</w:t>
      </w:r>
      <w:r w:rsidRPr="0029296F">
        <w:rPr>
          <w:rFonts w:ascii="Calibri" w:hAnsi="Calibri" w:cs="Calibri"/>
          <w:noProof/>
        </w:rPr>
        <w:t>(4), 2054–2064. https://ieeexplore.ieee.org/stamp/stamp.jsp?tp=&amp;arnumber=9103115</w:t>
      </w:r>
    </w:p>
    <w:p w14:paraId="7B23228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hony, R., Hamel, T., &amp; Pflimlin, J. M. (2005). Complementary filter design on the special orthogonal group SO(3). </w:t>
      </w:r>
      <w:r w:rsidRPr="0029296F">
        <w:rPr>
          <w:rFonts w:ascii="Calibri" w:hAnsi="Calibri" w:cs="Calibri"/>
          <w:i/>
          <w:iCs/>
          <w:noProof/>
        </w:rPr>
        <w:t>Proceedings of the 44th IEEE Conference on Decision and Control, and the European Control Conference, CDC-ECC ’05</w:t>
      </w:r>
      <w:r w:rsidRPr="0029296F">
        <w:rPr>
          <w:rFonts w:ascii="Calibri" w:hAnsi="Calibri" w:cs="Calibri"/>
          <w:noProof/>
        </w:rPr>
        <w:t xml:space="preserve">, </w:t>
      </w:r>
      <w:r w:rsidRPr="0029296F">
        <w:rPr>
          <w:rFonts w:ascii="Calibri" w:hAnsi="Calibri" w:cs="Calibri"/>
          <w:i/>
          <w:iCs/>
          <w:noProof/>
        </w:rPr>
        <w:t>2005</w:t>
      </w:r>
      <w:r w:rsidRPr="0029296F">
        <w:rPr>
          <w:rFonts w:ascii="Calibri" w:hAnsi="Calibri" w:cs="Calibri"/>
          <w:noProof/>
        </w:rPr>
        <w:t>, 1477–1484. https://doi.org/10.1109/CDC.2005.1582367</w:t>
      </w:r>
    </w:p>
    <w:p w14:paraId="0DF05C9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hony, R., Hamel, T., &amp; Pflimlin, J. M. (2008). Nonlinear complementary filters on the special orthogonal group. </w:t>
      </w:r>
      <w:r w:rsidRPr="0029296F">
        <w:rPr>
          <w:rFonts w:ascii="Calibri" w:hAnsi="Calibri" w:cs="Calibri"/>
          <w:i/>
          <w:iCs/>
          <w:noProof/>
        </w:rPr>
        <w:t>IEEE Transactions on Automatic Control</w:t>
      </w:r>
      <w:r w:rsidRPr="0029296F">
        <w:rPr>
          <w:rFonts w:ascii="Calibri" w:hAnsi="Calibri" w:cs="Calibri"/>
          <w:noProof/>
        </w:rPr>
        <w:t xml:space="preserve">, </w:t>
      </w:r>
      <w:r w:rsidRPr="0029296F">
        <w:rPr>
          <w:rFonts w:ascii="Calibri" w:hAnsi="Calibri" w:cs="Calibri"/>
          <w:i/>
          <w:iCs/>
          <w:noProof/>
        </w:rPr>
        <w:t>53</w:t>
      </w:r>
      <w:r w:rsidRPr="0029296F">
        <w:rPr>
          <w:rFonts w:ascii="Calibri" w:hAnsi="Calibri" w:cs="Calibri"/>
          <w:noProof/>
        </w:rPr>
        <w:t>(5), 1203–1218. https://doi.org/10.1109/TAC.2008.923738</w:t>
      </w:r>
    </w:p>
    <w:p w14:paraId="591D456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i, Y., Zhao, H., &amp; Guo, S. (2012). The analysis of image stabilization technology based on small-UAV airborne video. </w:t>
      </w:r>
      <w:r w:rsidRPr="0029296F">
        <w:rPr>
          <w:rFonts w:ascii="Calibri" w:hAnsi="Calibri" w:cs="Calibri"/>
          <w:i/>
          <w:iCs/>
          <w:noProof/>
        </w:rPr>
        <w:t>Proceedings - 2012 International Conference on Computer Science and Electronics Engineering, ICCSEE 2012</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 586–589. https://doi.org/10.1109/ICCSEE.2012.77</w:t>
      </w:r>
    </w:p>
    <w:p w14:paraId="52FC68D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nderson, A., &amp; Hunt, C. (2013). INTRODUCING THE AGRI-ROVER: AN AUTONOMOUS ON-THE-GO SENSING ROVER FOR SCIENCE AND FARMING. </w:t>
      </w:r>
      <w:r w:rsidRPr="0029296F">
        <w:rPr>
          <w:rFonts w:ascii="Calibri" w:hAnsi="Calibri" w:cs="Calibri"/>
          <w:i/>
          <w:iCs/>
          <w:noProof/>
        </w:rPr>
        <w:t>Accurate and Efficient Use of Nutrients on Farms. Occasional Report No. 26</w:t>
      </w:r>
      <w:r w:rsidRPr="0029296F">
        <w:rPr>
          <w:rFonts w:ascii="Calibri" w:hAnsi="Calibri" w:cs="Calibri"/>
          <w:noProof/>
        </w:rPr>
        <w:t>.</w:t>
      </w:r>
    </w:p>
    <w:p w14:paraId="384FEE6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Manduchi, R., Castano, A., Talukder, A., &amp; Matthies, L. (2005). Obstacle Detection and Terrain Classification for Autonomous Off-Road Navigation. </w:t>
      </w:r>
      <w:r w:rsidRPr="0029296F">
        <w:rPr>
          <w:rFonts w:ascii="Calibri" w:hAnsi="Calibri" w:cs="Calibri"/>
          <w:i/>
          <w:iCs/>
          <w:noProof/>
        </w:rPr>
        <w:t>Autonomous Robots 2005 18:1</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1), 81–102. https://doi.org/10.1023/B:AURO.0000047286.62481.1D</w:t>
      </w:r>
    </w:p>
    <w:p w14:paraId="6D7ACD5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nnar, S., Thummalapeta, M., Saksena, S. K., &amp; Omkar, S. N. (2018). </w:t>
      </w:r>
      <w:r w:rsidRPr="0029296F">
        <w:rPr>
          <w:rFonts w:ascii="Calibri" w:hAnsi="Calibri" w:cs="Calibri"/>
          <w:i/>
          <w:iCs/>
          <w:noProof/>
        </w:rPr>
        <w:t>Vision-based Control for Aerial Obstacle Avoidance in Forest Environments</w:t>
      </w:r>
      <w:r w:rsidRPr="0029296F">
        <w:rPr>
          <w:rFonts w:ascii="Calibri" w:hAnsi="Calibri" w:cs="Calibri"/>
          <w:noProof/>
        </w:rPr>
        <w:t xml:space="preserve">. </w:t>
      </w:r>
      <w:r w:rsidRPr="0029296F">
        <w:rPr>
          <w:rFonts w:ascii="Calibri" w:hAnsi="Calibri" w:cs="Calibri"/>
          <w:i/>
          <w:iCs/>
          <w:noProof/>
        </w:rPr>
        <w:t>51</w:t>
      </w:r>
      <w:r w:rsidRPr="0029296F">
        <w:rPr>
          <w:rFonts w:ascii="Calibri" w:hAnsi="Calibri" w:cs="Calibri"/>
          <w:noProof/>
        </w:rPr>
        <w:t>(1), 480–485. https://doi.org/10.1016/J.IFACOL.2018.05.081</w:t>
      </w:r>
    </w:p>
    <w:p w14:paraId="1B25A66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rins, J. L., Yun, X., Bachmann, E. R., McGhee, R. B., &amp; Zyda, M. J. (2001). An extended Kalman filter for quaternion-based orientation estimation using MARG sensors. </w:t>
      </w:r>
      <w:r w:rsidRPr="0029296F">
        <w:rPr>
          <w:rFonts w:ascii="Calibri" w:hAnsi="Calibri" w:cs="Calibri"/>
          <w:i/>
          <w:iCs/>
          <w:noProof/>
        </w:rPr>
        <w:t>IEEE International Conference on Intelligent Robots and Systems</w:t>
      </w:r>
      <w:r w:rsidRPr="0029296F">
        <w:rPr>
          <w:rFonts w:ascii="Calibri" w:hAnsi="Calibri" w:cs="Calibri"/>
          <w:noProof/>
        </w:rPr>
        <w:t xml:space="preserve">, </w:t>
      </w:r>
      <w:r w:rsidRPr="0029296F">
        <w:rPr>
          <w:rFonts w:ascii="Calibri" w:hAnsi="Calibri" w:cs="Calibri"/>
          <w:i/>
          <w:iCs/>
          <w:noProof/>
        </w:rPr>
        <w:t>4</w:t>
      </w:r>
      <w:r w:rsidRPr="0029296F">
        <w:rPr>
          <w:rFonts w:ascii="Calibri" w:hAnsi="Calibri" w:cs="Calibri"/>
          <w:noProof/>
        </w:rPr>
        <w:t>, 2003–2011. https://doi.org/10.1109/IROS.2001.976367</w:t>
      </w:r>
    </w:p>
    <w:p w14:paraId="0E6E999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rtina, N., Hicksona, R., Draganovab, I., Horneb, D., Kenyona, P., &amp; Morris, S. (2015). </w:t>
      </w:r>
      <w:r w:rsidRPr="0029296F">
        <w:rPr>
          <w:rFonts w:ascii="Calibri" w:hAnsi="Calibri" w:cs="Calibri"/>
          <w:i/>
          <w:iCs/>
          <w:noProof/>
        </w:rPr>
        <w:t>Walking distance and energy expenditure of beef cows grazing on hill country in winter</w:t>
      </w:r>
      <w:r w:rsidRPr="0029296F">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4407D2B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sehian, E., &amp; Katebi, Y. (2014). Sensor-based motion planning of wheeled mobile robots in unknown dynamic environments. </w:t>
      </w:r>
      <w:r w:rsidRPr="0029296F">
        <w:rPr>
          <w:rFonts w:ascii="Calibri" w:hAnsi="Calibri" w:cs="Calibri"/>
          <w:i/>
          <w:iCs/>
          <w:noProof/>
        </w:rPr>
        <w:t>Journal of Intelligent and Robotic Systems: Theory and Applications</w:t>
      </w:r>
      <w:r w:rsidRPr="0029296F">
        <w:rPr>
          <w:rFonts w:ascii="Calibri" w:hAnsi="Calibri" w:cs="Calibri"/>
          <w:noProof/>
        </w:rPr>
        <w:t xml:space="preserve">, </w:t>
      </w:r>
      <w:r w:rsidRPr="0029296F">
        <w:rPr>
          <w:rFonts w:ascii="Calibri" w:hAnsi="Calibri" w:cs="Calibri"/>
          <w:i/>
          <w:iCs/>
          <w:noProof/>
        </w:rPr>
        <w:t>74</w:t>
      </w:r>
      <w:r w:rsidRPr="0029296F">
        <w:rPr>
          <w:rFonts w:ascii="Calibri" w:hAnsi="Calibri" w:cs="Calibri"/>
          <w:noProof/>
        </w:rPr>
        <w:t>(3–4), 893–914. https://doi.org/10.1007/S10846-013-9837-3</w:t>
      </w:r>
    </w:p>
    <w:p w14:paraId="7B2C40B3" w14:textId="4541DE38" w:rsidR="0029296F" w:rsidRPr="0029296F" w:rsidRDefault="00E50DA1" w:rsidP="0029296F">
      <w:pPr>
        <w:widowControl w:val="0"/>
        <w:autoSpaceDE w:val="0"/>
        <w:autoSpaceDN w:val="0"/>
        <w:adjustRightInd w:val="0"/>
        <w:spacing w:after="240" w:line="360" w:lineRule="auto"/>
        <w:ind w:left="480" w:hanging="480"/>
        <w:rPr>
          <w:rFonts w:ascii="Calibri" w:hAnsi="Calibri" w:cs="Calibri"/>
          <w:noProof/>
        </w:rPr>
      </w:pPr>
      <w:r>
        <w:rPr>
          <w:rFonts w:ascii="Calibri" w:hAnsi="Calibri" w:cs="Calibri"/>
          <w:noProof/>
        </w:rPr>
        <w:t>MATLAB</w:t>
      </w:r>
      <w:r w:rsidR="0029296F" w:rsidRPr="0029296F">
        <w:rPr>
          <w:rFonts w:ascii="Calibri" w:hAnsi="Calibri" w:cs="Calibri"/>
          <w:noProof/>
        </w:rPr>
        <w:t xml:space="preserve">. (2023). </w:t>
      </w:r>
      <w:r>
        <w:rPr>
          <w:rFonts w:ascii="Calibri" w:hAnsi="Calibri" w:cs="Calibri"/>
          <w:i/>
          <w:iCs/>
          <w:noProof/>
        </w:rPr>
        <w:t>MATLAB</w:t>
      </w:r>
      <w:r w:rsidR="0029296F" w:rsidRPr="0029296F">
        <w:rPr>
          <w:rFonts w:ascii="Calibri" w:hAnsi="Calibri" w:cs="Calibri"/>
          <w:i/>
          <w:iCs/>
          <w:noProof/>
        </w:rPr>
        <w:t xml:space="preserve"> PolyFit function</w:t>
      </w:r>
      <w:r w:rsidR="0029296F" w:rsidRPr="0029296F">
        <w:rPr>
          <w:rFonts w:ascii="Calibri" w:hAnsi="Calibri" w:cs="Calibri"/>
          <w:noProof/>
        </w:rPr>
        <w:t>. https://au.mathworks.com/help/</w:t>
      </w:r>
      <w:r>
        <w:rPr>
          <w:rFonts w:ascii="Calibri" w:hAnsi="Calibri" w:cs="Calibri"/>
          <w:noProof/>
        </w:rPr>
        <w:t>MATLAB</w:t>
      </w:r>
      <w:r w:rsidR="0029296F" w:rsidRPr="0029296F">
        <w:rPr>
          <w:rFonts w:ascii="Calibri" w:hAnsi="Calibri" w:cs="Calibri"/>
          <w:noProof/>
        </w:rPr>
        <w:t>/ref/polyfit.html</w:t>
      </w:r>
    </w:p>
    <w:p w14:paraId="6BBAFB0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tthies, L., &amp; Rankin, A. (2003). Negative Obstacle Detection by Thermal Signature. </w:t>
      </w:r>
      <w:r w:rsidRPr="0029296F">
        <w:rPr>
          <w:rFonts w:ascii="Calibri" w:hAnsi="Calibri" w:cs="Calibri"/>
          <w:i/>
          <w:iCs/>
          <w:noProof/>
        </w:rPr>
        <w:t>IEEE International Conference on Intelligent Robots and Systems</w:t>
      </w:r>
      <w:r w:rsidRPr="0029296F">
        <w:rPr>
          <w:rFonts w:ascii="Calibri" w:hAnsi="Calibri" w:cs="Calibri"/>
          <w:noProof/>
        </w:rPr>
        <w:t xml:space="preserve">, </w:t>
      </w:r>
      <w:r w:rsidRPr="0029296F">
        <w:rPr>
          <w:rFonts w:ascii="Calibri" w:hAnsi="Calibri" w:cs="Calibri"/>
          <w:i/>
          <w:iCs/>
          <w:noProof/>
        </w:rPr>
        <w:t>1</w:t>
      </w:r>
      <w:r w:rsidRPr="0029296F">
        <w:rPr>
          <w:rFonts w:ascii="Calibri" w:hAnsi="Calibri" w:cs="Calibri"/>
          <w:noProof/>
        </w:rPr>
        <w:t>, 906–913. https://doi.org/10.1109/IROS.2003.1250744</w:t>
      </w:r>
    </w:p>
    <w:p w14:paraId="7F3D19E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tthies, Larry, Kelly, A., Litwin, T., &amp; Tharp, G. (1995). Obstacle detection for unmanned ground vehicles: A progress report. </w:t>
      </w:r>
      <w:r w:rsidRPr="0029296F">
        <w:rPr>
          <w:rFonts w:ascii="Calibri" w:hAnsi="Calibri" w:cs="Calibri"/>
          <w:i/>
          <w:iCs/>
          <w:noProof/>
        </w:rPr>
        <w:t>Intelligent Vehicles Symposium, Proceedings</w:t>
      </w:r>
      <w:r w:rsidRPr="0029296F">
        <w:rPr>
          <w:rFonts w:ascii="Calibri" w:hAnsi="Calibri" w:cs="Calibri"/>
          <w:noProof/>
        </w:rPr>
        <w:t>, 66–71. https://doi.org/10.1007/978-1-4471-1021-7_52</w:t>
      </w:r>
    </w:p>
    <w:p w14:paraId="66169A9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ichels, J. (2005). High Speed Obstacle Avoidance using Monocolar Vision and Reinforcement Learning. </w:t>
      </w:r>
      <w:r w:rsidRPr="0029296F">
        <w:rPr>
          <w:rFonts w:ascii="Calibri" w:hAnsi="Calibri" w:cs="Calibri"/>
          <w:i/>
          <w:iCs/>
          <w:noProof/>
        </w:rPr>
        <w:t>Machine Learning</w:t>
      </w:r>
      <w:r w:rsidRPr="0029296F">
        <w:rPr>
          <w:rFonts w:ascii="Calibri" w:hAnsi="Calibri" w:cs="Calibri"/>
          <w:noProof/>
        </w:rPr>
        <w:t>, 1–8.</w:t>
      </w:r>
    </w:p>
    <w:p w14:paraId="0C3562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ingkhwan, E., &amp; Khawsuk, W. (2017). Digital image stabilization technique for fixed camera on small size drone. </w:t>
      </w:r>
      <w:r w:rsidRPr="0029296F">
        <w:rPr>
          <w:rFonts w:ascii="Calibri" w:hAnsi="Calibri" w:cs="Calibri"/>
          <w:i/>
          <w:iCs/>
          <w:noProof/>
        </w:rPr>
        <w:t>Proceedings - ACDT 2017: 3rd Asian Conference on Defence Technology: Advance Research Collaboration on Defence Technology</w:t>
      </w:r>
      <w:r w:rsidRPr="0029296F">
        <w:rPr>
          <w:rFonts w:ascii="Calibri" w:hAnsi="Calibri" w:cs="Calibri"/>
          <w:noProof/>
        </w:rPr>
        <w:t>, 12–19. https://doi.org/10.1109/ACDT.2017.7886149</w:t>
      </w:r>
    </w:p>
    <w:p w14:paraId="77054C7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Moeller, R. (2020). </w:t>
      </w:r>
      <w:r w:rsidRPr="0029296F">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29296F">
        <w:rPr>
          <w:rFonts w:ascii="Calibri" w:hAnsi="Calibri" w:cs="Calibri"/>
          <w:noProof/>
        </w:rPr>
        <w:t>. https://www.researchgate.net/publication/342916625</w:t>
      </w:r>
    </w:p>
    <w:p w14:paraId="215265F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hammed, A. S., Amamou, A., Ayevide, F. K., Kelouwani, S., Agbossou, K., &amp; Zioui, N. (2020). The Perception System of Intelligent Ground Vehicles in All Weather Conditions: A Systematic Literature Review. </w:t>
      </w:r>
      <w:r w:rsidRPr="0029296F">
        <w:rPr>
          <w:rFonts w:ascii="Calibri" w:hAnsi="Calibri" w:cs="Calibri"/>
          <w:i/>
          <w:iCs/>
          <w:noProof/>
        </w:rPr>
        <w:t>Sensors 2020, Vol. 20, Page 6532</w:t>
      </w:r>
      <w:r w:rsidRPr="0029296F">
        <w:rPr>
          <w:rFonts w:ascii="Calibri" w:hAnsi="Calibri" w:cs="Calibri"/>
          <w:noProof/>
        </w:rPr>
        <w:t xml:space="preserve">, </w:t>
      </w:r>
      <w:r w:rsidRPr="0029296F">
        <w:rPr>
          <w:rFonts w:ascii="Calibri" w:hAnsi="Calibri" w:cs="Calibri"/>
          <w:i/>
          <w:iCs/>
          <w:noProof/>
        </w:rPr>
        <w:t>20</w:t>
      </w:r>
      <w:r w:rsidRPr="0029296F">
        <w:rPr>
          <w:rFonts w:ascii="Calibri" w:hAnsi="Calibri" w:cs="Calibri"/>
          <w:noProof/>
        </w:rPr>
        <w:t>(22), 6532. https://doi.org/10.3390/S20226532</w:t>
      </w:r>
    </w:p>
    <w:p w14:paraId="711D8EC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hanty, P. K., &amp; Dewang, H. S. (2021). A smart path planner for wheeled mobile robots using adaptive particle swarm optimization. </w:t>
      </w:r>
      <w:r w:rsidRPr="0029296F">
        <w:rPr>
          <w:rFonts w:ascii="Calibri" w:hAnsi="Calibri" w:cs="Calibri"/>
          <w:i/>
          <w:iCs/>
          <w:noProof/>
        </w:rPr>
        <w:t>Journal of the Brazilian Society of Mechanical Sciences and Engineering</w:t>
      </w:r>
      <w:r w:rsidRPr="0029296F">
        <w:rPr>
          <w:rFonts w:ascii="Calibri" w:hAnsi="Calibri" w:cs="Calibri"/>
          <w:noProof/>
        </w:rPr>
        <w:t xml:space="preserve">, </w:t>
      </w:r>
      <w:r w:rsidRPr="0029296F">
        <w:rPr>
          <w:rFonts w:ascii="Calibri" w:hAnsi="Calibri" w:cs="Calibri"/>
          <w:i/>
          <w:iCs/>
          <w:noProof/>
        </w:rPr>
        <w:t>43</w:t>
      </w:r>
      <w:r w:rsidRPr="0029296F">
        <w:rPr>
          <w:rFonts w:ascii="Calibri" w:hAnsi="Calibri" w:cs="Calibri"/>
          <w:noProof/>
        </w:rPr>
        <w:t>(2). https://doi.org/10.1007/S40430-021-02827-7</w:t>
      </w:r>
    </w:p>
    <w:p w14:paraId="15FAC23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ravec, H. P. (n.d.). </w:t>
      </w:r>
      <w:r w:rsidRPr="0029296F">
        <w:rPr>
          <w:rFonts w:ascii="Calibri" w:hAnsi="Calibri" w:cs="Calibri"/>
          <w:i/>
          <w:iCs/>
          <w:noProof/>
        </w:rPr>
        <w:t>Rover Visual Obstacle Avoidance</w:t>
      </w:r>
      <w:r w:rsidRPr="0029296F">
        <w:rPr>
          <w:rFonts w:ascii="Calibri" w:hAnsi="Calibri" w:cs="Calibri"/>
          <w:noProof/>
        </w:rPr>
        <w:t>.</w:t>
      </w:r>
    </w:p>
    <w:p w14:paraId="4FFA20C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rimoto, C., &amp; Chellappa, R. (1998). Evaluation of image stabilization algorithms. </w:t>
      </w:r>
      <w:r w:rsidRPr="0029296F">
        <w:rPr>
          <w:rFonts w:ascii="Calibri" w:hAnsi="Calibri" w:cs="Calibri"/>
          <w:i/>
          <w:iCs/>
          <w:noProof/>
        </w:rPr>
        <w:t>ICASSP, IEEE International Conference on Acoustics, Speech and Signal Processing - Proceedings</w:t>
      </w:r>
      <w:r w:rsidRPr="0029296F">
        <w:rPr>
          <w:rFonts w:ascii="Calibri" w:hAnsi="Calibri" w:cs="Calibri"/>
          <w:noProof/>
        </w:rPr>
        <w:t xml:space="preserve">, </w:t>
      </w:r>
      <w:r w:rsidRPr="0029296F">
        <w:rPr>
          <w:rFonts w:ascii="Calibri" w:hAnsi="Calibri" w:cs="Calibri"/>
          <w:i/>
          <w:iCs/>
          <w:noProof/>
        </w:rPr>
        <w:t>5</w:t>
      </w:r>
      <w:r w:rsidRPr="0029296F">
        <w:rPr>
          <w:rFonts w:ascii="Calibri" w:hAnsi="Calibri" w:cs="Calibri"/>
          <w:noProof/>
        </w:rPr>
        <w:t>, 2789–2792. https://doi.org/10.1109/ICASSP.1998.678102</w:t>
      </w:r>
    </w:p>
    <w:p w14:paraId="49C880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ubarak, M. N. (2013). </w:t>
      </w:r>
      <w:r w:rsidRPr="0029296F">
        <w:rPr>
          <w:rFonts w:ascii="Calibri" w:hAnsi="Calibri" w:cs="Calibri"/>
          <w:i/>
          <w:iCs/>
          <w:noProof/>
        </w:rPr>
        <w:t>Degree Programme in Machine Automation Mubarak, Muhammad Nauman: Outdoor Obstacle Detection using Ultrasonic sensors for an autonomous vehicle ensuring safe operations</w:t>
      </w:r>
      <w:r w:rsidRPr="0029296F">
        <w:rPr>
          <w:rFonts w:ascii="Calibri" w:hAnsi="Calibri" w:cs="Calibri"/>
          <w:noProof/>
        </w:rPr>
        <w:t>.</w:t>
      </w:r>
    </w:p>
    <w:p w14:paraId="2BEB4C2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ew Zealand IoT Alliance. (2019). </w:t>
      </w:r>
      <w:r w:rsidRPr="0029296F">
        <w:rPr>
          <w:rFonts w:ascii="Calibri" w:hAnsi="Calibri" w:cs="Calibri"/>
          <w:i/>
          <w:iCs/>
          <w:noProof/>
        </w:rPr>
        <w:t>IoT Spectrum in New Zealand Spectrum available in New Zealand for IoT Systems</w:t>
      </w:r>
      <w:r w:rsidRPr="0029296F">
        <w:rPr>
          <w:rFonts w:ascii="Calibri" w:hAnsi="Calibri" w:cs="Calibri"/>
          <w:noProof/>
        </w:rPr>
        <w:t>. http://www.iot.org.au/wp/wp-content/uploads/2016/12/IoTSpectrumFactSheet.pdf</w:t>
      </w:r>
    </w:p>
    <w:p w14:paraId="7CD4E79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guyen-Huu, P.-N., &amp; Titus, J. (2009). </w:t>
      </w:r>
      <w:r w:rsidRPr="0029296F">
        <w:rPr>
          <w:rFonts w:ascii="Calibri" w:hAnsi="Calibri" w:cs="Calibri"/>
          <w:i/>
          <w:iCs/>
          <w:noProof/>
        </w:rPr>
        <w:t>Reliability and Failure in Unmanned Ground Vehicle (UGV)</w:t>
      </w:r>
      <w:r w:rsidRPr="0029296F">
        <w:rPr>
          <w:rFonts w:ascii="Calibri" w:hAnsi="Calibri" w:cs="Calibri"/>
          <w:noProof/>
        </w:rPr>
        <w:t>. http://grrc.engin.umich.edu/</w:t>
      </w:r>
    </w:p>
    <w:p w14:paraId="0EC5053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guyen Viet, C., &amp; Marshall, I. (n.d.). </w:t>
      </w:r>
      <w:r w:rsidRPr="0029296F">
        <w:rPr>
          <w:rFonts w:ascii="Calibri" w:hAnsi="Calibri" w:cs="Calibri"/>
          <w:i/>
          <w:iCs/>
          <w:noProof/>
        </w:rPr>
        <w:t>VISION-BASED OBSTACLE AVOIDANCE FOR A SMALL, LOW-COST ROBOT</w:t>
      </w:r>
      <w:r w:rsidRPr="0029296F">
        <w:rPr>
          <w:rFonts w:ascii="Calibri" w:hAnsi="Calibri" w:cs="Calibri"/>
          <w:noProof/>
        </w:rPr>
        <w:t>.</w:t>
      </w:r>
    </w:p>
    <w:p w14:paraId="3764D5F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oori, K. K., Kumar Mishra, M., &amp; Abdullah, Z. (n.d.). </w:t>
      </w:r>
      <w:r w:rsidRPr="0029296F">
        <w:rPr>
          <w:rFonts w:ascii="Calibri" w:hAnsi="Calibri" w:cs="Calibri"/>
          <w:i/>
          <w:iCs/>
          <w:noProof/>
        </w:rPr>
        <w:t>VISION-BASED OBSTACLE AVOIDANCE ON QUADCOPTER</w:t>
      </w:r>
      <w:r w:rsidRPr="0029296F">
        <w:rPr>
          <w:rFonts w:ascii="Calibri" w:hAnsi="Calibri" w:cs="Calibri"/>
          <w:noProof/>
        </w:rPr>
        <w:t>. Retrieved June 4, 2022, from www.tjprc.org</w:t>
      </w:r>
    </w:p>
    <w:p w14:paraId="3271EC5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orouzian, F., Marchetti, E., Hoare, E., Gashinova, M., Constantinou, C., Gardner, P., &amp; Cherniakov, M. (2019). Experimental study on low-THz automotive radar signal attenuation during snowfall. </w:t>
      </w:r>
      <w:r w:rsidRPr="0029296F">
        <w:rPr>
          <w:rFonts w:ascii="Calibri" w:hAnsi="Calibri" w:cs="Calibri"/>
          <w:i/>
          <w:iCs/>
          <w:noProof/>
        </w:rPr>
        <w:t>IET Radar, Sonar and Navigation</w:t>
      </w:r>
      <w:r w:rsidRPr="0029296F">
        <w:rPr>
          <w:rFonts w:ascii="Calibri" w:hAnsi="Calibri" w:cs="Calibri"/>
          <w:noProof/>
        </w:rPr>
        <w:t xml:space="preserve">, </w:t>
      </w:r>
      <w:r w:rsidRPr="0029296F">
        <w:rPr>
          <w:rFonts w:ascii="Calibri" w:hAnsi="Calibri" w:cs="Calibri"/>
          <w:i/>
          <w:iCs/>
          <w:noProof/>
        </w:rPr>
        <w:t>13</w:t>
      </w:r>
      <w:r w:rsidRPr="0029296F">
        <w:rPr>
          <w:rFonts w:ascii="Calibri" w:hAnsi="Calibri" w:cs="Calibri"/>
          <w:noProof/>
        </w:rPr>
        <w:t>(9), 1421–1427. https://doi.org/10.1049/IET-RSN.2018.5644</w:t>
      </w:r>
    </w:p>
    <w:p w14:paraId="57842CC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NZ Government. (2018). </w:t>
      </w:r>
      <w:r w:rsidRPr="0029296F">
        <w:rPr>
          <w:rFonts w:ascii="Calibri" w:hAnsi="Calibri" w:cs="Calibri"/>
          <w:i/>
          <w:iCs/>
          <w:noProof/>
        </w:rPr>
        <w:t>National Animal Identification and Tracing (NAIT) programme | NZ Government</w:t>
      </w:r>
      <w:r w:rsidRPr="0029296F">
        <w:rPr>
          <w:rFonts w:ascii="Calibri" w:hAnsi="Calibri" w:cs="Calibri"/>
          <w:noProof/>
        </w:rPr>
        <w:t>. https://www.mpi.govt.nz/animals/national-animal-identification-tracing-nait-programme/</w:t>
      </w:r>
    </w:p>
    <w:p w14:paraId="04B7AFF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deh, S., &amp; Faqeh, R. (2009). </w:t>
      </w:r>
      <w:r w:rsidRPr="0029296F">
        <w:rPr>
          <w:rFonts w:ascii="Calibri" w:hAnsi="Calibri" w:cs="Calibri"/>
          <w:i/>
          <w:iCs/>
          <w:noProof/>
        </w:rPr>
        <w:t>Vision-Based Obstacle Avoidance of Mobile Robot UsingQuantized Spatial Model Formal Analysis of Attestation in Trusted Execution Environments View project</w:t>
      </w:r>
      <w:r w:rsidRPr="0029296F">
        <w:rPr>
          <w:rFonts w:ascii="Calibri" w:hAnsi="Calibri" w:cs="Calibri"/>
          <w:noProof/>
        </w:rPr>
        <w:t>. https://doi.org/10.3844/ajeassp.2009.611.619</w:t>
      </w:r>
    </w:p>
    <w:p w14:paraId="15E60AA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delga, M., Kochanek, N., &amp; Bulthoff, H. H. (2017). Efficient real-time video stabilization for UAVs using only IMU data. </w:t>
      </w:r>
      <w:r w:rsidRPr="0029296F">
        <w:rPr>
          <w:rFonts w:ascii="Calibri" w:hAnsi="Calibri" w:cs="Calibri"/>
          <w:i/>
          <w:iCs/>
          <w:noProof/>
        </w:rPr>
        <w:t>2017 Workshop on Research, Education and Development of Unmanned Aerial Systems, RED-UAS 2017</w:t>
      </w:r>
      <w:r w:rsidRPr="0029296F">
        <w:rPr>
          <w:rFonts w:ascii="Calibri" w:hAnsi="Calibri" w:cs="Calibri"/>
          <w:noProof/>
        </w:rPr>
        <w:t>, 210–215. https://doi.org/10.1109/RED-UAS.2017.8101668</w:t>
      </w:r>
    </w:p>
    <w:p w14:paraId="3534129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fir, N., Galun, M., Nadler, B., &amp; Basri, R. (n.d.). </w:t>
      </w:r>
      <w:r w:rsidRPr="0029296F">
        <w:rPr>
          <w:rFonts w:ascii="Calibri" w:hAnsi="Calibri" w:cs="Calibri"/>
          <w:i/>
          <w:iCs/>
          <w:noProof/>
        </w:rPr>
        <w:t>Fast Detection of Curved Edges at Low SNR</w:t>
      </w:r>
      <w:r w:rsidRPr="0029296F">
        <w:rPr>
          <w:rFonts w:ascii="Calibri" w:hAnsi="Calibri" w:cs="Calibri"/>
          <w:noProof/>
        </w:rPr>
        <w:t>.</w:t>
      </w:r>
    </w:p>
    <w:p w14:paraId="29BA2E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neNZ. (2023a). </w:t>
      </w:r>
      <w:r w:rsidRPr="0029296F">
        <w:rPr>
          <w:rFonts w:ascii="Calibri" w:hAnsi="Calibri" w:cs="Calibri"/>
          <w:i/>
          <w:iCs/>
          <w:noProof/>
        </w:rPr>
        <w:t>OneNZ and Starlink</w:t>
      </w:r>
      <w:r w:rsidRPr="0029296F">
        <w:rPr>
          <w:rFonts w:ascii="Calibri" w:hAnsi="Calibri" w:cs="Calibri"/>
          <w:noProof/>
        </w:rPr>
        <w:t>. https://one.nz/why-choose-us/spacex/</w:t>
      </w:r>
    </w:p>
    <w:p w14:paraId="668B6AB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neNZ. (2023b). </w:t>
      </w:r>
      <w:r w:rsidRPr="0029296F">
        <w:rPr>
          <w:rFonts w:ascii="Calibri" w:hAnsi="Calibri" w:cs="Calibri"/>
          <w:i/>
          <w:iCs/>
          <w:noProof/>
        </w:rPr>
        <w:t>OneNZ Network coverage</w:t>
      </w:r>
      <w:r w:rsidRPr="0029296F">
        <w:rPr>
          <w:rFonts w:ascii="Calibri" w:hAnsi="Calibri" w:cs="Calibri"/>
          <w:noProof/>
        </w:rPr>
        <w:t>. https://one.nz/network/coverage/</w:t>
      </w:r>
    </w:p>
    <w:p w14:paraId="0D88CE1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Parhi, D. R., &amp; Mohanty, P. K. (2016). IWO-based adaptive neuro-fuzzy controller for mobile robot navigation in cluttered environments. </w:t>
      </w:r>
      <w:r w:rsidRPr="0029296F">
        <w:rPr>
          <w:rFonts w:ascii="Calibri" w:hAnsi="Calibri" w:cs="Calibri"/>
          <w:i/>
          <w:iCs/>
          <w:noProof/>
        </w:rPr>
        <w:t>International Journal of Advanced Manufacturing Technology</w:t>
      </w:r>
      <w:r w:rsidRPr="0029296F">
        <w:rPr>
          <w:rFonts w:ascii="Calibri" w:hAnsi="Calibri" w:cs="Calibri"/>
          <w:noProof/>
        </w:rPr>
        <w:t xml:space="preserve">, </w:t>
      </w:r>
      <w:r w:rsidRPr="0029296F">
        <w:rPr>
          <w:rFonts w:ascii="Calibri" w:hAnsi="Calibri" w:cs="Calibri"/>
          <w:i/>
          <w:iCs/>
          <w:noProof/>
        </w:rPr>
        <w:t>83</w:t>
      </w:r>
      <w:r w:rsidRPr="0029296F">
        <w:rPr>
          <w:rFonts w:ascii="Calibri" w:hAnsi="Calibri" w:cs="Calibri"/>
          <w:noProof/>
        </w:rPr>
        <w:t>(9–12), 1607–1625. https://doi.org/10.1007/S00170-015-7512-5</w:t>
      </w:r>
    </w:p>
    <w:p w14:paraId="5455F36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Petterson, T. C. (2020). </w:t>
      </w:r>
      <w:r w:rsidRPr="0029296F">
        <w:rPr>
          <w:rFonts w:ascii="Calibri" w:hAnsi="Calibri" w:cs="Calibri"/>
          <w:i/>
          <w:iCs/>
          <w:noProof/>
        </w:rPr>
        <w:t>Development of an electric vehicle for autonomous use on a New Zealand dairy farm</w:t>
      </w:r>
      <w:r w:rsidRPr="0029296F">
        <w:rPr>
          <w:rFonts w:ascii="Calibri" w:hAnsi="Calibri" w:cs="Calibri"/>
          <w:noProof/>
        </w:rPr>
        <w:t>.</w:t>
      </w:r>
    </w:p>
    <w:p w14:paraId="0067D47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ajavarshini, R., Shruthi, S., Mahanth, P., Kumar, B. C., &amp; Suyampulingam, A. (2021). Comparative analysis of image processing techniques for obstacle avoidance and path deduction. </w:t>
      </w:r>
      <w:r w:rsidRPr="0029296F">
        <w:rPr>
          <w:rFonts w:ascii="Calibri" w:hAnsi="Calibri" w:cs="Calibri"/>
          <w:i/>
          <w:iCs/>
          <w:noProof/>
        </w:rPr>
        <w:t>Journal of Physics, Conference Series</w:t>
      </w:r>
      <w:r w:rsidRPr="0029296F">
        <w:rPr>
          <w:rFonts w:ascii="Calibri" w:hAnsi="Calibri" w:cs="Calibri"/>
          <w:noProof/>
        </w:rPr>
        <w:t xml:space="preserve">, </w:t>
      </w:r>
      <w:r w:rsidRPr="0029296F">
        <w:rPr>
          <w:rFonts w:ascii="Calibri" w:hAnsi="Calibri" w:cs="Calibri"/>
          <w:i/>
          <w:iCs/>
          <w:noProof/>
        </w:rPr>
        <w:t>2070</w:t>
      </w:r>
      <w:r w:rsidRPr="0029296F">
        <w:rPr>
          <w:rFonts w:ascii="Calibri" w:hAnsi="Calibri" w:cs="Calibri"/>
          <w:noProof/>
        </w:rPr>
        <w:t>(1), 1–10. https://doi.org/10.1088/1742-6596/2070/1/012121</w:t>
      </w:r>
    </w:p>
    <w:p w14:paraId="2A4DCFF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amseyer, A., Boissy, A., Thierry, B., &amp; Dumont, B. (2009). Individual and social determinants of spontaneous group movements in cattle and sheep. </w:t>
      </w:r>
      <w:r w:rsidRPr="0029296F">
        <w:rPr>
          <w:rFonts w:ascii="Calibri" w:hAnsi="Calibri" w:cs="Calibri"/>
          <w:i/>
          <w:iCs/>
          <w:noProof/>
        </w:rPr>
        <w:t>Animal</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9), 1319–1326. https://doi.org/10.1017/S1751731109004790</w:t>
      </w:r>
    </w:p>
    <w:p w14:paraId="062FF334" w14:textId="24ADFA71"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aspberry. (n.d.). </w:t>
      </w:r>
      <w:r w:rsidRPr="0029296F">
        <w:rPr>
          <w:rFonts w:ascii="Calibri" w:hAnsi="Calibri" w:cs="Calibri"/>
          <w:i/>
          <w:iCs/>
          <w:noProof/>
        </w:rPr>
        <w:t xml:space="preserve">Buy a </w:t>
      </w:r>
      <w:r w:rsidR="004B080F">
        <w:rPr>
          <w:rFonts w:ascii="Calibri" w:hAnsi="Calibri" w:cs="Calibri"/>
          <w:i/>
          <w:iCs/>
          <w:noProof/>
        </w:rPr>
        <w:t>computer</w:t>
      </w:r>
      <w:r w:rsidRPr="0029296F">
        <w:rPr>
          <w:rFonts w:ascii="Calibri" w:hAnsi="Calibri" w:cs="Calibri"/>
          <w:i/>
          <w:iCs/>
          <w:noProof/>
        </w:rPr>
        <w:t xml:space="preserve"> 4 Model B – </w:t>
      </w:r>
      <w:r w:rsidR="004B080F">
        <w:rPr>
          <w:rFonts w:ascii="Calibri" w:hAnsi="Calibri" w:cs="Calibri"/>
          <w:i/>
          <w:iCs/>
          <w:noProof/>
        </w:rPr>
        <w:t>computer</w:t>
      </w:r>
      <w:r w:rsidRPr="0029296F">
        <w:rPr>
          <w:rFonts w:ascii="Calibri" w:hAnsi="Calibri" w:cs="Calibri"/>
          <w:noProof/>
        </w:rPr>
        <w:t>. Retrieved August 12, 2023, from https://www.raspberrypi.com/products/raspberry-pi-4-model-b/?variant=raspberry-pi-4-model-b-4gb</w:t>
      </w:r>
    </w:p>
    <w:p w14:paraId="7891C3C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en, K., Karlsson, J., Liuska, M., Hartikainen, M., Hansen, I., &amp; Jørgensen, G. H. M. (2020). A sensor-fusion-system for tracking sheep location and behaviour. </w:t>
      </w:r>
      <w:r w:rsidRPr="0029296F">
        <w:rPr>
          <w:rFonts w:ascii="Calibri" w:hAnsi="Calibri" w:cs="Calibri"/>
          <w:i/>
          <w:iCs/>
          <w:noProof/>
        </w:rPr>
        <w:t>International Journal of Distributed Sensor Networks</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5). https://doi.org/10.1177/1550147720921776</w:t>
      </w:r>
    </w:p>
    <w:p w14:paraId="0B111B8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Robots, U. (n.d.). </w:t>
      </w:r>
      <w:r w:rsidRPr="0029296F">
        <w:rPr>
          <w:rFonts w:ascii="Calibri" w:hAnsi="Calibri" w:cs="Calibri"/>
          <w:i/>
          <w:iCs/>
          <w:noProof/>
        </w:rPr>
        <w:t>Universal Robots UR5 robotic arm</w:t>
      </w:r>
      <w:r w:rsidRPr="0029296F">
        <w:rPr>
          <w:rFonts w:ascii="Calibri" w:hAnsi="Calibri" w:cs="Calibri"/>
          <w:noProof/>
        </w:rPr>
        <w:t>. https://www.universal-robots.com/download/manuals-cb-series/user/ur5/315/user-manual-ur5-cb-series-sw315-english-international-en/</w:t>
      </w:r>
    </w:p>
    <w:p w14:paraId="2A5A3A0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odriguez F., S. A., Frémont, V., &amp; Bonnifait, P. (2008). Extrinsic calibration between a multi-layer lidar and a camera. </w:t>
      </w:r>
      <w:r w:rsidRPr="0029296F">
        <w:rPr>
          <w:rFonts w:ascii="Calibri" w:hAnsi="Calibri" w:cs="Calibri"/>
          <w:i/>
          <w:iCs/>
          <w:noProof/>
        </w:rPr>
        <w:t>IEEE International Conference on Multisensor Fusion and Integration for Intelligent Systems</w:t>
      </w:r>
      <w:r w:rsidRPr="0029296F">
        <w:rPr>
          <w:rFonts w:ascii="Calibri" w:hAnsi="Calibri" w:cs="Calibri"/>
          <w:noProof/>
        </w:rPr>
        <w:t>, 214–219. https://doi.org/10.1109/MFI.2008.4648067</w:t>
      </w:r>
    </w:p>
    <w:p w14:paraId="6271D20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osique, F., Navarro, P. J., Fernández, C., &amp; Padilla, A. (2019). A systematic review of perception system and simulators for autonomous vehicles research.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9</w:t>
      </w:r>
      <w:r w:rsidRPr="0029296F">
        <w:rPr>
          <w:rFonts w:ascii="Calibri" w:hAnsi="Calibri" w:cs="Calibri"/>
          <w:noProof/>
        </w:rPr>
        <w:t>(3). https://doi.org/10.3390/S19030648</w:t>
      </w:r>
    </w:p>
    <w:p w14:paraId="4394019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yu, Y. G., Roh, H. C., &amp; Chung, M. J. (2010). Video stabilization for robot eye using IMU-aided feature tracker. </w:t>
      </w:r>
      <w:r w:rsidRPr="0029296F">
        <w:rPr>
          <w:rFonts w:ascii="Calibri" w:hAnsi="Calibri" w:cs="Calibri"/>
          <w:i/>
          <w:iCs/>
          <w:noProof/>
        </w:rPr>
        <w:t>ICCAS 2010 - International Conference on Control, Automation and Systems</w:t>
      </w:r>
      <w:r w:rsidRPr="0029296F">
        <w:rPr>
          <w:rFonts w:ascii="Calibri" w:hAnsi="Calibri" w:cs="Calibri"/>
          <w:noProof/>
        </w:rPr>
        <w:t>, 1875–1878. https://doi.org/10.1109/ICCAS.2010.5670177</w:t>
      </w:r>
    </w:p>
    <w:p w14:paraId="200D883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abatini, A. M. (2006). Quaternion-based extended Kalman filter for determining orientation by inertial and magnetic sensing. </w:t>
      </w:r>
      <w:r w:rsidRPr="0029296F">
        <w:rPr>
          <w:rFonts w:ascii="Calibri" w:hAnsi="Calibri" w:cs="Calibri"/>
          <w:i/>
          <w:iCs/>
          <w:noProof/>
        </w:rPr>
        <w:t>IEEE Transactions on Biomedical Engineering</w:t>
      </w:r>
      <w:r w:rsidRPr="0029296F">
        <w:rPr>
          <w:rFonts w:ascii="Calibri" w:hAnsi="Calibri" w:cs="Calibri"/>
          <w:noProof/>
        </w:rPr>
        <w:t xml:space="preserve">, </w:t>
      </w:r>
      <w:r w:rsidRPr="0029296F">
        <w:rPr>
          <w:rFonts w:ascii="Calibri" w:hAnsi="Calibri" w:cs="Calibri"/>
          <w:i/>
          <w:iCs/>
          <w:noProof/>
        </w:rPr>
        <w:t>53</w:t>
      </w:r>
      <w:r w:rsidRPr="0029296F">
        <w:rPr>
          <w:rFonts w:ascii="Calibri" w:hAnsi="Calibri" w:cs="Calibri"/>
          <w:noProof/>
        </w:rPr>
        <w:t>(7), 1346–1356. https://doi.org/10.1109/TBME.2006.875664</w:t>
      </w:r>
    </w:p>
    <w:p w14:paraId="422EC28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amarasinghe, S. (2006). </w:t>
      </w:r>
      <w:r w:rsidRPr="0029296F">
        <w:rPr>
          <w:rFonts w:ascii="Calibri" w:hAnsi="Calibri" w:cs="Calibri"/>
          <w:i/>
          <w:iCs/>
          <w:noProof/>
        </w:rPr>
        <w:t>Neural Networks for Applied Sciences and Engineering: From Fundamentals to Complex Pattern Recognition</w:t>
      </w:r>
      <w:r w:rsidRPr="0029296F">
        <w:rPr>
          <w:rFonts w:ascii="Calibri" w:hAnsi="Calibri" w:cs="Calibri"/>
          <w:noProof/>
        </w:rPr>
        <w:t>. Auerbach Publications. https://www.amazon.com/Neural-Networks-Applied-Sciences-Engineering-ebook/dp/B008GXJR9S</w:t>
      </w:r>
    </w:p>
    <w:p w14:paraId="16EA73A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chäfer, B. H., Proetzsch, M., &amp; Berns, K. (2005). </w:t>
      </w:r>
      <w:r w:rsidRPr="0029296F">
        <w:rPr>
          <w:rFonts w:ascii="Calibri" w:hAnsi="Calibri" w:cs="Calibri"/>
          <w:i/>
          <w:iCs/>
          <w:noProof/>
        </w:rPr>
        <w:t>Stereo-Vision-Based Obstacle Avoidance in Rough Outdoor Terrain</w:t>
      </w:r>
      <w:r w:rsidRPr="0029296F">
        <w:rPr>
          <w:rFonts w:ascii="Calibri" w:hAnsi="Calibri" w:cs="Calibri"/>
          <w:noProof/>
        </w:rPr>
        <w:t>. www.deere.com</w:t>
      </w:r>
    </w:p>
    <w:p w14:paraId="3B631AF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chneider, R., &amp; Wenger, J. (2003). High resolution radar for automobile applications. </w:t>
      </w:r>
      <w:r w:rsidRPr="0029296F">
        <w:rPr>
          <w:rFonts w:ascii="Calibri" w:hAnsi="Calibri" w:cs="Calibri"/>
          <w:i/>
          <w:iCs/>
          <w:noProof/>
        </w:rPr>
        <w:t>Advances in Radio Science</w:t>
      </w:r>
      <w:r w:rsidRPr="0029296F">
        <w:rPr>
          <w:rFonts w:ascii="Calibri" w:hAnsi="Calibri" w:cs="Calibri"/>
          <w:noProof/>
        </w:rPr>
        <w:t xml:space="preserve">, </w:t>
      </w:r>
      <w:r w:rsidRPr="0029296F">
        <w:rPr>
          <w:rFonts w:ascii="Calibri" w:hAnsi="Calibri" w:cs="Calibri"/>
          <w:i/>
          <w:iCs/>
          <w:noProof/>
        </w:rPr>
        <w:t>1</w:t>
      </w:r>
      <w:r w:rsidRPr="0029296F">
        <w:rPr>
          <w:rFonts w:ascii="Calibri" w:hAnsi="Calibri" w:cs="Calibri"/>
          <w:noProof/>
        </w:rPr>
        <w:t>, 105–111. https://doi.org/10.5194/ARS-1-105-2003</w:t>
      </w:r>
    </w:p>
    <w:p w14:paraId="640D6A8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chwertfeger, S., Birk, A., &amp; Bülow, H. (2011). Using iFMI spectral registration for video stabilization and motion detection by an Unmanned Aerial Vehicle (UAV). </w:t>
      </w:r>
      <w:r w:rsidRPr="0029296F">
        <w:rPr>
          <w:rFonts w:ascii="Calibri" w:hAnsi="Calibri" w:cs="Calibri"/>
          <w:i/>
          <w:iCs/>
          <w:noProof/>
        </w:rPr>
        <w:t>9th IEEE International Symposium on Safety, Security, and Rescue Robotics, SSRR 2011</w:t>
      </w:r>
      <w:r w:rsidRPr="0029296F">
        <w:rPr>
          <w:rFonts w:ascii="Calibri" w:hAnsi="Calibri" w:cs="Calibri"/>
          <w:noProof/>
        </w:rPr>
        <w:t>, 61–67. https://doi.org/10.1109/SSRR.2011.6106770</w:t>
      </w:r>
    </w:p>
    <w:p w14:paraId="71BC110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ethi, P., &amp; Sarangi, S. R. (2017). Internet of Things: Architectures, Protocols, and Applications. </w:t>
      </w:r>
      <w:r w:rsidRPr="0029296F">
        <w:rPr>
          <w:rFonts w:ascii="Calibri" w:hAnsi="Calibri" w:cs="Calibri"/>
          <w:i/>
          <w:iCs/>
          <w:noProof/>
        </w:rPr>
        <w:t>Journal of Electrical and Computer Engineering</w:t>
      </w:r>
      <w:r w:rsidRPr="0029296F">
        <w:rPr>
          <w:rFonts w:ascii="Calibri" w:hAnsi="Calibri" w:cs="Calibri"/>
          <w:noProof/>
        </w:rPr>
        <w:t xml:space="preserve">, </w:t>
      </w:r>
      <w:r w:rsidRPr="0029296F">
        <w:rPr>
          <w:rFonts w:ascii="Calibri" w:hAnsi="Calibri" w:cs="Calibri"/>
          <w:i/>
          <w:iCs/>
          <w:noProof/>
        </w:rPr>
        <w:t>2017</w:t>
      </w:r>
      <w:r w:rsidRPr="0029296F">
        <w:rPr>
          <w:rFonts w:ascii="Calibri" w:hAnsi="Calibri" w:cs="Calibri"/>
          <w:noProof/>
        </w:rPr>
        <w:t>, 1–25. https://doi.org/10.1155/2017/9324035</w:t>
      </w:r>
    </w:p>
    <w:p w14:paraId="56E754C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anmuga Sundaram, B. (2016). A quantitative analysis of 802.11ah wireless standard. </w:t>
      </w:r>
      <w:r w:rsidRPr="0029296F">
        <w:rPr>
          <w:rFonts w:ascii="Calibri" w:hAnsi="Calibri" w:cs="Calibri"/>
          <w:i/>
          <w:iCs/>
          <w:noProof/>
        </w:rPr>
        <w:t xml:space="preserve">International </w:t>
      </w:r>
      <w:r w:rsidRPr="0029296F">
        <w:rPr>
          <w:rFonts w:ascii="Calibri" w:hAnsi="Calibri" w:cs="Calibri"/>
          <w:i/>
          <w:iCs/>
          <w:noProof/>
        </w:rPr>
        <w:lastRenderedPageBreak/>
        <w:t>Journal of Latest Research in Engineering and Technology</w:t>
      </w:r>
      <w:r w:rsidRPr="0029296F">
        <w:rPr>
          <w:rFonts w:ascii="Calibri" w:hAnsi="Calibri" w:cs="Calibri"/>
          <w:noProof/>
        </w:rPr>
        <w:t xml:space="preserve">, </w:t>
      </w:r>
      <w:r w:rsidRPr="0029296F">
        <w:rPr>
          <w:rFonts w:ascii="Calibri" w:hAnsi="Calibri" w:cs="Calibri"/>
          <w:i/>
          <w:iCs/>
          <w:noProof/>
        </w:rPr>
        <w:t>2</w:t>
      </w:r>
      <w:r w:rsidRPr="0029296F">
        <w:rPr>
          <w:rFonts w:ascii="Calibri" w:hAnsi="Calibri" w:cs="Calibri"/>
          <w:noProof/>
        </w:rPr>
        <w:t>.</w:t>
      </w:r>
    </w:p>
    <w:p w14:paraId="03AB1D9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arma, P. S., &amp; Chitaliya, N. G. (2007). Obstacle Avoidance Using Stereo Vision: A Survey. </w:t>
      </w:r>
      <w:r w:rsidRPr="0029296F">
        <w:rPr>
          <w:rFonts w:ascii="Calibri" w:hAnsi="Calibri" w:cs="Calibri"/>
          <w:i/>
          <w:iCs/>
          <w:noProof/>
        </w:rPr>
        <w:t>International Journal of Innovative Research in Computer and Communication Engineering (An ISO</w:t>
      </w:r>
      <w:r w:rsidRPr="0029296F">
        <w:rPr>
          <w:rFonts w:ascii="Calibri" w:hAnsi="Calibri" w:cs="Calibri"/>
          <w:noProof/>
        </w:rPr>
        <w:t xml:space="preserve">, </w:t>
      </w:r>
      <w:r w:rsidRPr="0029296F">
        <w:rPr>
          <w:rFonts w:ascii="Calibri" w:hAnsi="Calibri" w:cs="Calibri"/>
          <w:i/>
          <w:iCs/>
          <w:noProof/>
        </w:rPr>
        <w:t>3297</w:t>
      </w:r>
      <w:r w:rsidRPr="0029296F">
        <w:rPr>
          <w:rFonts w:ascii="Calibri" w:hAnsi="Calibri" w:cs="Calibri"/>
          <w:noProof/>
        </w:rPr>
        <w:t>(1). https://doi.org/10.15680/ijircce.2015.0301005</w:t>
      </w:r>
    </w:p>
    <w:p w14:paraId="569B33D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arma, S. U., &amp; Shah, D. J. (2017). A Practical Animal Detection and Collision Avoidance System Using Computer Vision Technique. </w:t>
      </w:r>
      <w:r w:rsidRPr="0029296F">
        <w:rPr>
          <w:rFonts w:ascii="Calibri" w:hAnsi="Calibri" w:cs="Calibri"/>
          <w:i/>
          <w:iCs/>
          <w:noProof/>
        </w:rPr>
        <w:t>IEEE Access</w:t>
      </w:r>
      <w:r w:rsidRPr="0029296F">
        <w:rPr>
          <w:rFonts w:ascii="Calibri" w:hAnsi="Calibri" w:cs="Calibri"/>
          <w:noProof/>
        </w:rPr>
        <w:t xml:space="preserve">, </w:t>
      </w:r>
      <w:r w:rsidRPr="0029296F">
        <w:rPr>
          <w:rFonts w:ascii="Calibri" w:hAnsi="Calibri" w:cs="Calibri"/>
          <w:i/>
          <w:iCs/>
          <w:noProof/>
        </w:rPr>
        <w:t>5</w:t>
      </w:r>
      <w:r w:rsidRPr="0029296F">
        <w:rPr>
          <w:rFonts w:ascii="Calibri" w:hAnsi="Calibri" w:cs="Calibri"/>
          <w:noProof/>
        </w:rPr>
        <w:t>, 347–358. https://doi.org/10.1109/ACCESS.2016.2642981</w:t>
      </w:r>
    </w:p>
    <w:p w14:paraId="1B21E22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en, H., Pan, Q., Cheng, Y., &amp; Yu, Y. (2009). Fast video stabilization algorithm for UAV. </w:t>
      </w:r>
      <w:r w:rsidRPr="0029296F">
        <w:rPr>
          <w:rFonts w:ascii="Calibri" w:hAnsi="Calibri" w:cs="Calibri"/>
          <w:i/>
          <w:iCs/>
          <w:noProof/>
        </w:rPr>
        <w:t>Proceedings - 2009 IEEE International Conference on Intelligent Computing and Intelligent Systems, ICIS 2009</w:t>
      </w:r>
      <w:r w:rsidRPr="0029296F">
        <w:rPr>
          <w:rFonts w:ascii="Calibri" w:hAnsi="Calibri" w:cs="Calibri"/>
          <w:noProof/>
        </w:rPr>
        <w:t xml:space="preserve">, </w:t>
      </w:r>
      <w:r w:rsidRPr="0029296F">
        <w:rPr>
          <w:rFonts w:ascii="Calibri" w:hAnsi="Calibri" w:cs="Calibri"/>
          <w:i/>
          <w:iCs/>
          <w:noProof/>
        </w:rPr>
        <w:t>4</w:t>
      </w:r>
      <w:r w:rsidRPr="0029296F">
        <w:rPr>
          <w:rFonts w:ascii="Calibri" w:hAnsi="Calibri" w:cs="Calibri"/>
          <w:noProof/>
        </w:rPr>
        <w:t>, 542–546. https://doi.org/10.1109/ICICISYS.2009.5357609</w:t>
      </w:r>
    </w:p>
    <w:p w14:paraId="7DEED55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ene, T. N., Sridharan, K., &amp; Sudha, N. (2016). Real-Time SURF-Based Video Stabilization System for an FPGA-Driven Mobile Robot. </w:t>
      </w:r>
      <w:r w:rsidRPr="0029296F">
        <w:rPr>
          <w:rFonts w:ascii="Calibri" w:hAnsi="Calibri" w:cs="Calibri"/>
          <w:i/>
          <w:iCs/>
          <w:noProof/>
        </w:rPr>
        <w:t>IEEE Transactions on Industrial Electronics</w:t>
      </w:r>
      <w:r w:rsidRPr="0029296F">
        <w:rPr>
          <w:rFonts w:ascii="Calibri" w:hAnsi="Calibri" w:cs="Calibri"/>
          <w:noProof/>
        </w:rPr>
        <w:t xml:space="preserve">, </w:t>
      </w:r>
      <w:r w:rsidRPr="0029296F">
        <w:rPr>
          <w:rFonts w:ascii="Calibri" w:hAnsi="Calibri" w:cs="Calibri"/>
          <w:i/>
          <w:iCs/>
          <w:noProof/>
        </w:rPr>
        <w:t>63</w:t>
      </w:r>
      <w:r w:rsidRPr="0029296F">
        <w:rPr>
          <w:rFonts w:ascii="Calibri" w:hAnsi="Calibri" w:cs="Calibri"/>
          <w:noProof/>
        </w:rPr>
        <w:t>(8), 5012–5021. https://doi.org/10.1109/TIE.2016.2551684</w:t>
      </w:r>
    </w:p>
    <w:p w14:paraId="4E7AD07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ing, L. K., Lwin, K. Z., Sein, K. K., Chan, Y., &amp; Thar, W. W. (2008). </w:t>
      </w:r>
      <w:r w:rsidRPr="0029296F">
        <w:rPr>
          <w:rFonts w:ascii="Calibri" w:hAnsi="Calibri" w:cs="Calibri"/>
          <w:i/>
          <w:iCs/>
          <w:noProof/>
        </w:rPr>
        <w:t>Real-Time Obstacle Avoidance and Fuzzy Dynamic Steering Control for an Unmanned Ground Vehicle</w:t>
      </w:r>
      <w:r w:rsidRPr="0029296F">
        <w:rPr>
          <w:rFonts w:ascii="Calibri" w:hAnsi="Calibri" w:cs="Calibri"/>
          <w:noProof/>
        </w:rPr>
        <w:t>. 978–983.</w:t>
      </w:r>
    </w:p>
    <w:p w14:paraId="589BE35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Short Range Devices GURL | Radio Spectrum Management New Zealand</w:t>
      </w:r>
      <w:r w:rsidRPr="0029296F">
        <w:rPr>
          <w:rFonts w:ascii="Calibri" w:hAnsi="Calibri" w:cs="Calibri"/>
          <w:noProof/>
        </w:rPr>
        <w:t>. (n.d.). Retrieved December 10, 2020, from https://www.rsm.govt.nz/licensing/frequencies-for-anyone/short-range-devices-gurl</w:t>
      </w:r>
    </w:p>
    <w:p w14:paraId="6F6E058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egwart, R., Nourbakhsh, I. R., &amp; Scaramuzza, D. (2011). </w:t>
      </w:r>
      <w:r w:rsidRPr="0029296F">
        <w:rPr>
          <w:rFonts w:ascii="Calibri" w:hAnsi="Calibri" w:cs="Calibri"/>
          <w:i/>
          <w:iCs/>
          <w:noProof/>
        </w:rPr>
        <w:t>Introduction to Autonomous Mobile Robots, Second Edition | The MIT Press</w:t>
      </w:r>
      <w:r w:rsidRPr="0029296F">
        <w:rPr>
          <w:rFonts w:ascii="Calibri" w:hAnsi="Calibri" w:cs="Calibri"/>
          <w:noProof/>
        </w:rPr>
        <w:t>. https://mitpress.mit.edu/books/introduction-autonomous-mobile-robots-second-edition</w:t>
      </w:r>
    </w:p>
    <w:p w14:paraId="6AD611D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gFox. (2023a). </w:t>
      </w:r>
      <w:r w:rsidRPr="0029296F">
        <w:rPr>
          <w:rFonts w:ascii="Calibri" w:hAnsi="Calibri" w:cs="Calibri"/>
          <w:i/>
          <w:iCs/>
          <w:noProof/>
        </w:rPr>
        <w:t>Coverage - Sigfox 0G Technology</w:t>
      </w:r>
      <w:r w:rsidRPr="0029296F">
        <w:rPr>
          <w:rFonts w:ascii="Calibri" w:hAnsi="Calibri" w:cs="Calibri"/>
          <w:noProof/>
        </w:rPr>
        <w:t>. https://www.sigfox.com/coverage/</w:t>
      </w:r>
    </w:p>
    <w:p w14:paraId="31770ED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gFox. (2023b). </w:t>
      </w:r>
      <w:r w:rsidRPr="0029296F">
        <w:rPr>
          <w:rFonts w:ascii="Calibri" w:hAnsi="Calibri" w:cs="Calibri"/>
          <w:i/>
          <w:iCs/>
          <w:noProof/>
        </w:rPr>
        <w:t>What is Sigfox? - Sigfox 0G Technology</w:t>
      </w:r>
      <w:r w:rsidRPr="0029296F">
        <w:rPr>
          <w:rFonts w:ascii="Calibri" w:hAnsi="Calibri" w:cs="Calibri"/>
          <w:noProof/>
        </w:rPr>
        <w:t>. https://www.sigfox.com/what-is-sigfox/</w:t>
      </w:r>
    </w:p>
    <w:p w14:paraId="3F812EB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mmons, R., Henriksen, L., Chrisman, L., &amp; Whelan, G. (n.d.). </w:t>
      </w:r>
      <w:r w:rsidRPr="0029296F">
        <w:rPr>
          <w:rFonts w:ascii="Calibri" w:hAnsi="Calibri" w:cs="Calibri"/>
          <w:i/>
          <w:iCs/>
          <w:noProof/>
        </w:rPr>
        <w:t>Obstacle Avoidance and Safeguarding for a Lunar Rover</w:t>
      </w:r>
      <w:r w:rsidRPr="0029296F">
        <w:rPr>
          <w:rFonts w:ascii="Calibri" w:hAnsi="Calibri" w:cs="Calibri"/>
          <w:noProof/>
        </w:rPr>
        <w:t>.</w:t>
      </w:r>
    </w:p>
    <w:p w14:paraId="59E8F4F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2), 1–28. https://doi.org/10.3390/s18020325</w:t>
      </w:r>
    </w:p>
    <w:p w14:paraId="5909CE0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park. (2021). </w:t>
      </w:r>
      <w:r w:rsidRPr="0029296F">
        <w:rPr>
          <w:rFonts w:ascii="Calibri" w:hAnsi="Calibri" w:cs="Calibri"/>
          <w:i/>
          <w:iCs/>
          <w:noProof/>
        </w:rPr>
        <w:t>Spark Network Coverage</w:t>
      </w:r>
      <w:r w:rsidRPr="0029296F">
        <w:rPr>
          <w:rFonts w:ascii="Calibri" w:hAnsi="Calibri" w:cs="Calibri"/>
          <w:noProof/>
        </w:rPr>
        <w:t>.</w:t>
      </w:r>
    </w:p>
    <w:p w14:paraId="6832459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Spark NZ. (2023). </w:t>
      </w:r>
      <w:r w:rsidRPr="0029296F">
        <w:rPr>
          <w:rFonts w:ascii="Calibri" w:hAnsi="Calibri" w:cs="Calibri"/>
          <w:i/>
          <w:iCs/>
          <w:noProof/>
        </w:rPr>
        <w:t>Spark NZ network coverage</w:t>
      </w:r>
      <w:r w:rsidRPr="0029296F">
        <w:rPr>
          <w:rFonts w:ascii="Calibri" w:hAnsi="Calibri" w:cs="Calibri"/>
          <w:noProof/>
        </w:rPr>
        <w:t>. https://www.spark.co.nz/shop/mobile/network.html</w:t>
      </w:r>
    </w:p>
    <w:p w14:paraId="6BA4007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parkfun. (n.d.). </w:t>
      </w:r>
      <w:r w:rsidRPr="0029296F">
        <w:rPr>
          <w:rFonts w:ascii="Calibri" w:hAnsi="Calibri" w:cs="Calibri"/>
          <w:i/>
          <w:iCs/>
          <w:noProof/>
        </w:rPr>
        <w:t>SparkFun 9DoF IMU Breakout - ICM-20948 (Qwiic) - SEN-15335 - SparkFun Electronics</w:t>
      </w:r>
      <w:r w:rsidRPr="0029296F">
        <w:rPr>
          <w:rFonts w:ascii="Calibri" w:hAnsi="Calibri" w:cs="Calibri"/>
          <w:noProof/>
        </w:rPr>
        <w:t>. Retrieved August 12, 2023, from https://www.sparkfun.com/products/15335</w:t>
      </w:r>
    </w:p>
    <w:p w14:paraId="0DB32DA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penko, M., Kuroda, Y., Dubowsky, S., &amp; Iagnemma, K. (2006). Hazard avoidance for high-speed mobile robots in rough terrain. </w:t>
      </w:r>
      <w:r w:rsidRPr="0029296F">
        <w:rPr>
          <w:rFonts w:ascii="Calibri" w:hAnsi="Calibri" w:cs="Calibri"/>
          <w:i/>
          <w:iCs/>
          <w:noProof/>
        </w:rPr>
        <w:t>Journal of Field Robotics</w:t>
      </w:r>
      <w:r w:rsidRPr="0029296F">
        <w:rPr>
          <w:rFonts w:ascii="Calibri" w:hAnsi="Calibri" w:cs="Calibri"/>
          <w:noProof/>
        </w:rPr>
        <w:t xml:space="preserve">, </w:t>
      </w:r>
      <w:r w:rsidRPr="0029296F">
        <w:rPr>
          <w:rFonts w:ascii="Calibri" w:hAnsi="Calibri" w:cs="Calibri"/>
          <w:i/>
          <w:iCs/>
          <w:noProof/>
        </w:rPr>
        <w:t>23</w:t>
      </w:r>
      <w:r w:rsidRPr="0029296F">
        <w:rPr>
          <w:rFonts w:ascii="Calibri" w:hAnsi="Calibri" w:cs="Calibri"/>
          <w:noProof/>
        </w:rPr>
        <w:t>(5), 311–331. https://doi.org/10.1002/ROB.20118</w:t>
      </w:r>
    </w:p>
    <w:p w14:paraId="2DEA1CC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Standards for the IoT</w:t>
      </w:r>
      <w:r w:rsidRPr="0029296F">
        <w:rPr>
          <w:rFonts w:ascii="Calibri" w:hAnsi="Calibri" w:cs="Calibri"/>
          <w:noProof/>
        </w:rPr>
        <w:t>. (2016). https://www.3gpp.org/news-events/1805-iot_r14</w:t>
      </w:r>
    </w:p>
    <w:p w14:paraId="095EED5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tarlink. (2022). </w:t>
      </w:r>
      <w:r w:rsidRPr="0029296F">
        <w:rPr>
          <w:rFonts w:ascii="Calibri" w:hAnsi="Calibri" w:cs="Calibri"/>
          <w:i/>
          <w:iCs/>
          <w:noProof/>
        </w:rPr>
        <w:t>Starlink satellite coverage</w:t>
      </w:r>
      <w:r w:rsidRPr="0029296F">
        <w:rPr>
          <w:rFonts w:ascii="Calibri" w:hAnsi="Calibri" w:cs="Calibri"/>
          <w:noProof/>
        </w:rPr>
        <w:t>. https://satellitemap.space</w:t>
      </w:r>
    </w:p>
    <w:p w14:paraId="19C3DD6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tarlink. (2023). </w:t>
      </w:r>
      <w:r w:rsidRPr="0029296F">
        <w:rPr>
          <w:rFonts w:ascii="Calibri" w:hAnsi="Calibri" w:cs="Calibri"/>
          <w:i/>
          <w:iCs/>
          <w:noProof/>
        </w:rPr>
        <w:t>Everything you need to know about Starlink in New Zealand</w:t>
      </w:r>
      <w:r w:rsidRPr="0029296F">
        <w:rPr>
          <w:rFonts w:ascii="Calibri" w:hAnsi="Calibri" w:cs="Calibri"/>
          <w:noProof/>
        </w:rPr>
        <w:t>. https://starlink.co.nz/starlink-new-zealand/</w:t>
      </w:r>
    </w:p>
    <w:p w14:paraId="0A1268A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gihara, R., &amp; Gupta, R. K. (2011). Path Planning of Data Mules in Sensor Networks. </w:t>
      </w:r>
      <w:r w:rsidRPr="0029296F">
        <w:rPr>
          <w:rFonts w:ascii="Calibri" w:hAnsi="Calibri" w:cs="Calibri"/>
          <w:i/>
          <w:iCs/>
          <w:noProof/>
        </w:rPr>
        <w:t>ACM Transactions on Sensor Networks (TOSN)</w:t>
      </w:r>
      <w:r w:rsidRPr="0029296F">
        <w:rPr>
          <w:rFonts w:ascii="Calibri" w:hAnsi="Calibri" w:cs="Calibri"/>
          <w:noProof/>
        </w:rPr>
        <w:t xml:space="preserve">, </w:t>
      </w:r>
      <w:r w:rsidRPr="0029296F">
        <w:rPr>
          <w:rFonts w:ascii="Calibri" w:hAnsi="Calibri" w:cs="Calibri"/>
          <w:i/>
          <w:iCs/>
          <w:noProof/>
        </w:rPr>
        <w:t>8</w:t>
      </w:r>
      <w:r w:rsidRPr="0029296F">
        <w:rPr>
          <w:rFonts w:ascii="Calibri" w:hAnsi="Calibri" w:cs="Calibri"/>
          <w:noProof/>
        </w:rPr>
        <w:t>(1), 27. https://doi.org/10.1145/1993042.1993043</w:t>
      </w:r>
    </w:p>
    <w:p w14:paraId="7F44ADA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h, Y. S. (2019). Laser Sensors for Displacement, Distance and Position. </w:t>
      </w:r>
      <w:r w:rsidRPr="0029296F">
        <w:rPr>
          <w:rFonts w:ascii="Calibri" w:hAnsi="Calibri" w:cs="Calibri"/>
          <w:i/>
          <w:iCs/>
          <w:noProof/>
        </w:rPr>
        <w:t>Sensors (Basel, Switzerland)</w:t>
      </w:r>
      <w:r w:rsidRPr="0029296F">
        <w:rPr>
          <w:rFonts w:ascii="Calibri" w:hAnsi="Calibri" w:cs="Calibri"/>
          <w:noProof/>
        </w:rPr>
        <w:t xml:space="preserve">, </w:t>
      </w:r>
      <w:r w:rsidRPr="0029296F">
        <w:rPr>
          <w:rFonts w:ascii="Calibri" w:hAnsi="Calibri" w:cs="Calibri"/>
          <w:i/>
          <w:iCs/>
          <w:noProof/>
        </w:rPr>
        <w:t>19</w:t>
      </w:r>
      <w:r w:rsidRPr="0029296F">
        <w:rPr>
          <w:rFonts w:ascii="Calibri" w:hAnsi="Calibri" w:cs="Calibri"/>
          <w:noProof/>
        </w:rPr>
        <w:t>(8). https://doi.org/10.3390/S19081924</w:t>
      </w:r>
    </w:p>
    <w:p w14:paraId="08C685E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laimon Alli, K., Oluwafemi Onibonoje, M., Oluwole, A. S., Adegoke Ogunlade, M., Mmonyi, A. C., Ayamolowo, O., &amp; Olushola Dada, S. (2018). </w:t>
      </w:r>
      <w:r w:rsidRPr="0029296F">
        <w:rPr>
          <w:rFonts w:ascii="Calibri" w:hAnsi="Calibri" w:cs="Calibri"/>
          <w:i/>
          <w:iCs/>
          <w:noProof/>
        </w:rPr>
        <w:t>DEVELOPMENT OF AN ARDUINO-BASED OBSTACLE AVOIDANCE ROBOTIC SYSTEM FOR AN UNMANNED VEHICLE</w:t>
      </w:r>
      <w:r w:rsidRPr="0029296F">
        <w:rPr>
          <w:rFonts w:ascii="Calibri" w:hAnsi="Calibri" w:cs="Calibri"/>
          <w:noProof/>
        </w:rPr>
        <w:t xml:space="preserve">. </w:t>
      </w:r>
      <w:r w:rsidRPr="0029296F">
        <w:rPr>
          <w:rFonts w:ascii="Calibri" w:hAnsi="Calibri" w:cs="Calibri"/>
          <w:i/>
          <w:iCs/>
          <w:noProof/>
        </w:rPr>
        <w:t>13</w:t>
      </w:r>
      <w:r w:rsidRPr="0029296F">
        <w:rPr>
          <w:rFonts w:ascii="Calibri" w:hAnsi="Calibri" w:cs="Calibri"/>
          <w:noProof/>
        </w:rPr>
        <w:t>(3). www.arpnjournals.com</w:t>
      </w:r>
    </w:p>
    <w:p w14:paraId="430AFB2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n, J., Rehg, J. M., &amp; Bobick, A. (n.d.). </w:t>
      </w:r>
      <w:r w:rsidRPr="0029296F">
        <w:rPr>
          <w:rFonts w:ascii="Calibri" w:hAnsi="Calibri" w:cs="Calibri"/>
          <w:i/>
          <w:iCs/>
          <w:noProof/>
        </w:rPr>
        <w:t>Learning for Ground Robot Navigation with Autonomous Data Collection</w:t>
      </w:r>
      <w:r w:rsidRPr="0029296F">
        <w:rPr>
          <w:rFonts w:ascii="Calibri" w:hAnsi="Calibri" w:cs="Calibri"/>
          <w:noProof/>
        </w:rPr>
        <w:t>.</w:t>
      </w:r>
    </w:p>
    <w:p w14:paraId="1751EF0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wain, D., Gregg, D., Bishop-Hurley, G., Trotter, M., &amp; Petty, S. (2013). On property benefits of Precision Livestock Management. In </w:t>
      </w:r>
      <w:r w:rsidRPr="0029296F">
        <w:rPr>
          <w:rFonts w:ascii="Calibri" w:hAnsi="Calibri" w:cs="Calibri"/>
          <w:i/>
          <w:iCs/>
          <w:noProof/>
        </w:rPr>
        <w:t>Meat &amp; Livestock Australia</w:t>
      </w:r>
      <w:r w:rsidRPr="0029296F">
        <w:rPr>
          <w:rFonts w:ascii="Calibri" w:hAnsi="Calibri" w:cs="Calibri"/>
          <w:noProof/>
        </w:rPr>
        <w:t xml:space="preserve"> (Vol. 364, Issue July).</w:t>
      </w:r>
    </w:p>
    <w:p w14:paraId="3D4B633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amiya. (2012). </w:t>
      </w:r>
      <w:r w:rsidRPr="0029296F">
        <w:rPr>
          <w:rFonts w:ascii="Calibri" w:hAnsi="Calibri" w:cs="Calibri"/>
          <w:i/>
          <w:iCs/>
          <w:noProof/>
        </w:rPr>
        <w:t>Tamiya Bruiser RC Model</w:t>
      </w:r>
      <w:r w:rsidRPr="0029296F">
        <w:rPr>
          <w:rFonts w:ascii="Calibri" w:hAnsi="Calibri" w:cs="Calibri"/>
          <w:noProof/>
        </w:rPr>
        <w:t>. https://tamiyabase.com/tamiya-models/58519</w:t>
      </w:r>
    </w:p>
    <w:p w14:paraId="102A0B0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ang, P., Zhang, R., Liu, D., Huang, L., Liu, G., &amp; Deng, T. (2015). Local reactive obstacle avoidance approach for high-speed unmanned surface vehicle. </w:t>
      </w:r>
      <w:r w:rsidRPr="0029296F">
        <w:rPr>
          <w:rFonts w:ascii="Calibri" w:hAnsi="Calibri" w:cs="Calibri"/>
          <w:i/>
          <w:iCs/>
          <w:noProof/>
        </w:rPr>
        <w:t>Ocean Engineering</w:t>
      </w:r>
      <w:r w:rsidRPr="0029296F">
        <w:rPr>
          <w:rFonts w:ascii="Calibri" w:hAnsi="Calibri" w:cs="Calibri"/>
          <w:noProof/>
        </w:rPr>
        <w:t xml:space="preserve">, </w:t>
      </w:r>
      <w:r w:rsidRPr="0029296F">
        <w:rPr>
          <w:rFonts w:ascii="Calibri" w:hAnsi="Calibri" w:cs="Calibri"/>
          <w:i/>
          <w:iCs/>
          <w:noProof/>
        </w:rPr>
        <w:t>106</w:t>
      </w:r>
      <w:r w:rsidRPr="0029296F">
        <w:rPr>
          <w:rFonts w:ascii="Calibri" w:hAnsi="Calibri" w:cs="Calibri"/>
          <w:noProof/>
        </w:rPr>
        <w:t>, 128–140. https://doi.org/10.1016/J.OCEANENG.2015.06.055</w:t>
      </w:r>
    </w:p>
    <w:p w14:paraId="37F4C68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eam, E. (2019). </w:t>
      </w:r>
      <w:r w:rsidRPr="0029296F">
        <w:rPr>
          <w:rFonts w:ascii="Calibri" w:hAnsi="Calibri" w:cs="Calibri"/>
          <w:i/>
          <w:iCs/>
          <w:noProof/>
        </w:rPr>
        <w:t>Bluetooth 5 range put to the test</w:t>
      </w:r>
      <w:r w:rsidRPr="0029296F">
        <w:rPr>
          <w:rFonts w:ascii="Calibri" w:hAnsi="Calibri" w:cs="Calibri"/>
          <w:noProof/>
        </w:rPr>
        <w:t>. https://www.eedesignit.com/bluetooth-5-range-put-to-the-test/</w:t>
      </w:r>
    </w:p>
    <w:p w14:paraId="4472215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hillainayagi, R., &amp; Senthil Kumar, K. (2017). Video stabilization technique for thermal infrared Aerial </w:t>
      </w:r>
      <w:r w:rsidRPr="0029296F">
        <w:rPr>
          <w:rFonts w:ascii="Calibri" w:hAnsi="Calibri" w:cs="Calibri"/>
          <w:noProof/>
        </w:rPr>
        <w:lastRenderedPageBreak/>
        <w:t xml:space="preserve">surveillance. </w:t>
      </w:r>
      <w:r w:rsidRPr="0029296F">
        <w:rPr>
          <w:rFonts w:ascii="Calibri" w:hAnsi="Calibri" w:cs="Calibri"/>
          <w:i/>
          <w:iCs/>
          <w:noProof/>
        </w:rPr>
        <w:t>Proceedings of 2016 Online International Conference on Green Engineering and Technologies, IC-GET 2016</w:t>
      </w:r>
      <w:r w:rsidRPr="0029296F">
        <w:rPr>
          <w:rFonts w:ascii="Calibri" w:hAnsi="Calibri" w:cs="Calibri"/>
          <w:noProof/>
        </w:rPr>
        <w:t>. https://doi.org/10.1109/GET.2016.7916630</w:t>
      </w:r>
    </w:p>
    <w:p w14:paraId="69759B5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ian, L., Santi, S., Seferagić, A., Lan, J., &amp; Famaey, J. (2021). Wi-Fi HaLow for the Internet of Things: An up-to-date survey on IEEE 802.11ah research. </w:t>
      </w:r>
      <w:r w:rsidRPr="0029296F">
        <w:rPr>
          <w:rFonts w:ascii="Calibri" w:hAnsi="Calibri" w:cs="Calibri"/>
          <w:i/>
          <w:iCs/>
          <w:noProof/>
        </w:rPr>
        <w:t>Journal of Network and Computer Applications</w:t>
      </w:r>
      <w:r w:rsidRPr="0029296F">
        <w:rPr>
          <w:rFonts w:ascii="Calibri" w:hAnsi="Calibri" w:cs="Calibri"/>
          <w:noProof/>
        </w:rPr>
        <w:t xml:space="preserve">, </w:t>
      </w:r>
      <w:r w:rsidRPr="0029296F">
        <w:rPr>
          <w:rFonts w:ascii="Calibri" w:hAnsi="Calibri" w:cs="Calibri"/>
          <w:i/>
          <w:iCs/>
          <w:noProof/>
        </w:rPr>
        <w:t>182</w:t>
      </w:r>
      <w:r w:rsidRPr="0029296F">
        <w:rPr>
          <w:rFonts w:ascii="Calibri" w:hAnsi="Calibri" w:cs="Calibri"/>
          <w:noProof/>
        </w:rPr>
        <w:t>, 103036. https://doi.org/10.1016/J.JNCA.2021.103036</w:t>
      </w:r>
    </w:p>
    <w:p w14:paraId="5FD5FE5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ran, T.-Y., Houre, E., &amp; Clarke, N. (2015). </w:t>
      </w:r>
      <w:r w:rsidRPr="0029296F">
        <w:rPr>
          <w:rFonts w:ascii="Calibri" w:hAnsi="Calibri" w:cs="Calibri"/>
          <w:i/>
          <w:iCs/>
          <w:noProof/>
        </w:rPr>
        <w:t>Wading depth estimation for a vehicle</w:t>
      </w:r>
      <w:r w:rsidRPr="0029296F">
        <w:rPr>
          <w:rFonts w:ascii="Calibri" w:hAnsi="Calibri" w:cs="Calibri"/>
          <w:noProof/>
        </w:rPr>
        <w:t>. United States Patent. https://www.freepatentsonline.com/9026310.pdf</w:t>
      </w:r>
    </w:p>
    <w:p w14:paraId="2F8A913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van Hecke, K., de Croon, G., van der Maaten, L., Hennes, D., &amp; Izzo, D. (2018). Persistent self-supervised learning: From stereo to monocular vision for obstacle avoidance: </w:t>
      </w:r>
      <w:r w:rsidRPr="0029296F">
        <w:rPr>
          <w:rFonts w:ascii="Calibri" w:hAnsi="Calibri" w:cs="Calibri"/>
          <w:i/>
          <w:iCs/>
          <w:noProof/>
        </w:rPr>
        <w:t>Https://Doi.Org/10.1177/1756829318756355</w:t>
      </w:r>
      <w:r w:rsidRPr="0029296F">
        <w:rPr>
          <w:rFonts w:ascii="Calibri" w:hAnsi="Calibri" w:cs="Calibri"/>
          <w:noProof/>
        </w:rPr>
        <w:t xml:space="preserve">, </w:t>
      </w:r>
      <w:r w:rsidRPr="0029296F">
        <w:rPr>
          <w:rFonts w:ascii="Calibri" w:hAnsi="Calibri" w:cs="Calibri"/>
          <w:i/>
          <w:iCs/>
          <w:noProof/>
        </w:rPr>
        <w:t>10</w:t>
      </w:r>
      <w:r w:rsidRPr="0029296F">
        <w:rPr>
          <w:rFonts w:ascii="Calibri" w:hAnsi="Calibri" w:cs="Calibri"/>
          <w:noProof/>
        </w:rPr>
        <w:t>(2), 186–206. https://doi.org/10.1177/1756829318756355</w:t>
      </w:r>
    </w:p>
    <w:p w14:paraId="71F0D2E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itzman, D. (1990). </w:t>
      </w:r>
      <w:r w:rsidRPr="0029296F">
        <w:rPr>
          <w:rFonts w:ascii="Calibri" w:hAnsi="Calibri" w:cs="Calibri"/>
          <w:i/>
          <w:iCs/>
          <w:noProof/>
        </w:rPr>
        <w:t>RFC 1149</w:t>
      </w:r>
      <w:r w:rsidRPr="0029296F">
        <w:rPr>
          <w:rFonts w:ascii="Calibri" w:hAnsi="Calibri" w:cs="Calibri"/>
          <w:noProof/>
        </w:rPr>
        <w:t>. https://datatracker.ietf.org/doc/html/rfc1149</w:t>
      </w:r>
    </w:p>
    <w:p w14:paraId="3ED6BF8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llace, A. M., Halimi, A., &amp; Buller, G. S. (2020). Full Waveform LiDAR for Adverse Weather Conditions. </w:t>
      </w:r>
      <w:r w:rsidRPr="0029296F">
        <w:rPr>
          <w:rFonts w:ascii="Calibri" w:hAnsi="Calibri" w:cs="Calibri"/>
          <w:i/>
          <w:iCs/>
          <w:noProof/>
        </w:rPr>
        <w:t>IEEE Transactions on Vehicular Technology</w:t>
      </w:r>
      <w:r w:rsidRPr="0029296F">
        <w:rPr>
          <w:rFonts w:ascii="Calibri" w:hAnsi="Calibri" w:cs="Calibri"/>
          <w:noProof/>
        </w:rPr>
        <w:t xml:space="preserve">, </w:t>
      </w:r>
      <w:r w:rsidRPr="0029296F">
        <w:rPr>
          <w:rFonts w:ascii="Calibri" w:hAnsi="Calibri" w:cs="Calibri"/>
          <w:i/>
          <w:iCs/>
          <w:noProof/>
        </w:rPr>
        <w:t>69</w:t>
      </w:r>
      <w:r w:rsidRPr="0029296F">
        <w:rPr>
          <w:rFonts w:ascii="Calibri" w:hAnsi="Calibri" w:cs="Calibri"/>
          <w:noProof/>
        </w:rPr>
        <w:t>(7), 7064–7077. https://doi.org/10.1109/TVT.2020.2989148</w:t>
      </w:r>
    </w:p>
    <w:p w14:paraId="4F7F7EE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 J., Song, Q., Jiang, Z., &amp; Zhou, Z. (2016). A novel InSAR based off-road positive and negative obstacle detection technique for unmanned ground vehicle. </w:t>
      </w:r>
      <w:r w:rsidRPr="0029296F">
        <w:rPr>
          <w:rFonts w:ascii="Calibri" w:hAnsi="Calibri" w:cs="Calibri"/>
          <w:i/>
          <w:iCs/>
          <w:noProof/>
        </w:rPr>
        <w:t>International Geoscience and Remote Sensing Symposium (IGARSS)</w:t>
      </w:r>
      <w:r w:rsidRPr="0029296F">
        <w:rPr>
          <w:rFonts w:ascii="Calibri" w:hAnsi="Calibri" w:cs="Calibri"/>
          <w:noProof/>
        </w:rPr>
        <w:t xml:space="preserve">, </w:t>
      </w:r>
      <w:r w:rsidRPr="0029296F">
        <w:rPr>
          <w:rFonts w:ascii="Calibri" w:hAnsi="Calibri" w:cs="Calibri"/>
          <w:i/>
          <w:iCs/>
          <w:noProof/>
        </w:rPr>
        <w:t>2016</w:t>
      </w:r>
      <w:r w:rsidRPr="0029296F">
        <w:rPr>
          <w:rFonts w:ascii="Calibri" w:hAnsi="Calibri" w:cs="Calibri"/>
          <w:noProof/>
        </w:rPr>
        <w:t>-</w:t>
      </w:r>
      <w:r w:rsidRPr="0029296F">
        <w:rPr>
          <w:rFonts w:ascii="Calibri" w:hAnsi="Calibri" w:cs="Calibri"/>
          <w:i/>
          <w:iCs/>
          <w:noProof/>
        </w:rPr>
        <w:t>November</w:t>
      </w:r>
      <w:r w:rsidRPr="0029296F">
        <w:rPr>
          <w:rFonts w:ascii="Calibri" w:hAnsi="Calibri" w:cs="Calibri"/>
          <w:noProof/>
        </w:rPr>
        <w:t>, 1174–1177. https://doi.org/10.1109/IGARSS.2016.7729297</w:t>
      </w:r>
    </w:p>
    <w:p w14:paraId="693364D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 L., Zhao, H., Guo, S., Mai, Y., &amp; Liu, S. (2012). The adaptive compensation algorithm for small UAV image stabilization. </w:t>
      </w:r>
      <w:r w:rsidRPr="0029296F">
        <w:rPr>
          <w:rFonts w:ascii="Calibri" w:hAnsi="Calibri" w:cs="Calibri"/>
          <w:i/>
          <w:iCs/>
          <w:noProof/>
        </w:rPr>
        <w:t>2012 IEEE International Geoscience and Remote Sensing Symposium</w:t>
      </w:r>
      <w:r w:rsidRPr="0029296F">
        <w:rPr>
          <w:rFonts w:ascii="Calibri" w:hAnsi="Calibri" w:cs="Calibri"/>
          <w:noProof/>
        </w:rPr>
        <w:t>, 4391–4394. https://doi.org/10.1109/IGARSS.2012.6350400</w:t>
      </w:r>
    </w:p>
    <w:p w14:paraId="73B0638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 S., Wang, L., He, X., &amp; Cao, Y. (2021). A Monocular Vision Obstacle Avoidance Method Applied to Indoor Tracking Robot. </w:t>
      </w:r>
      <w:r w:rsidRPr="0029296F">
        <w:rPr>
          <w:rFonts w:ascii="Calibri" w:hAnsi="Calibri" w:cs="Calibri"/>
          <w:i/>
          <w:iCs/>
          <w:noProof/>
        </w:rPr>
        <w:t>Drones 2021, Vol. 5, Page 105</w:t>
      </w:r>
      <w:r w:rsidRPr="0029296F">
        <w:rPr>
          <w:rFonts w:ascii="Calibri" w:hAnsi="Calibri" w:cs="Calibri"/>
          <w:noProof/>
        </w:rPr>
        <w:t xml:space="preserve">, </w:t>
      </w:r>
      <w:r w:rsidRPr="0029296F">
        <w:rPr>
          <w:rFonts w:ascii="Calibri" w:hAnsi="Calibri" w:cs="Calibri"/>
          <w:i/>
          <w:iCs/>
          <w:noProof/>
        </w:rPr>
        <w:t>5</w:t>
      </w:r>
      <w:r w:rsidRPr="0029296F">
        <w:rPr>
          <w:rFonts w:ascii="Calibri" w:hAnsi="Calibri" w:cs="Calibri"/>
          <w:noProof/>
        </w:rPr>
        <w:t>(4), 105. https://doi.org/10.3390/DRONES5040105</w:t>
      </w:r>
    </w:p>
    <w:p w14:paraId="50E7CAB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chuk, K., Wangdi, J., &amp; Mindu, M. (2017). Comparison and reliability of techniques to estimate live cattle body weight. </w:t>
      </w:r>
      <w:r w:rsidRPr="0029296F">
        <w:rPr>
          <w:rFonts w:ascii="Calibri" w:hAnsi="Calibri" w:cs="Calibri"/>
          <w:i/>
          <w:iCs/>
          <w:noProof/>
        </w:rPr>
        <w:t>Http://Www.Tandfonline.Com/Action/JournalInformation?Show=aimsScope&amp;journalCode=taar20#.VsXoziCLRhE</w:t>
      </w:r>
      <w:r w:rsidRPr="0029296F">
        <w:rPr>
          <w:rFonts w:ascii="Calibri" w:hAnsi="Calibri" w:cs="Calibri"/>
          <w:noProof/>
        </w:rPr>
        <w:t xml:space="preserve">, </w:t>
      </w:r>
      <w:r w:rsidRPr="0029296F">
        <w:rPr>
          <w:rFonts w:ascii="Calibri" w:hAnsi="Calibri" w:cs="Calibri"/>
          <w:i/>
          <w:iCs/>
          <w:noProof/>
        </w:rPr>
        <w:t>46</w:t>
      </w:r>
      <w:r w:rsidRPr="0029296F">
        <w:rPr>
          <w:rFonts w:ascii="Calibri" w:hAnsi="Calibri" w:cs="Calibri"/>
          <w:noProof/>
        </w:rPr>
        <w:t>(1), 349–352. https://doi.org/10.1080/09712119.2017.1302876</w:t>
      </w:r>
    </w:p>
    <w:p w14:paraId="6759058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What is LoRaWAN® | LoRa Alliance®</w:t>
      </w:r>
      <w:r w:rsidRPr="0029296F">
        <w:rPr>
          <w:rFonts w:ascii="Calibri" w:hAnsi="Calibri" w:cs="Calibri"/>
          <w:noProof/>
        </w:rPr>
        <w:t>. (n.d.). Retrieved November 18, 2020, from https://lora-</w:t>
      </w:r>
      <w:r w:rsidRPr="0029296F">
        <w:rPr>
          <w:rFonts w:ascii="Calibri" w:hAnsi="Calibri" w:cs="Calibri"/>
          <w:noProof/>
        </w:rPr>
        <w:lastRenderedPageBreak/>
        <w:t>alliance.org/resource-hub/what-lorawanr</w:t>
      </w:r>
    </w:p>
    <w:p w14:paraId="5D36029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illiams, L. R., Fox, D. R., Bishop-Hurley, G. J., &amp; Swain, D. L. (2019). Use of radio frequency identification (RFID) technology to record grazing beef cattle water point use. </w:t>
      </w:r>
      <w:r w:rsidRPr="0029296F">
        <w:rPr>
          <w:rFonts w:ascii="Calibri" w:hAnsi="Calibri" w:cs="Calibri"/>
          <w:i/>
          <w:iCs/>
          <w:noProof/>
        </w:rPr>
        <w:t>Computers and Electronics in Agriculture</w:t>
      </w:r>
      <w:r w:rsidRPr="0029296F">
        <w:rPr>
          <w:rFonts w:ascii="Calibri" w:hAnsi="Calibri" w:cs="Calibri"/>
          <w:noProof/>
        </w:rPr>
        <w:t xml:space="preserve">, </w:t>
      </w:r>
      <w:r w:rsidRPr="0029296F">
        <w:rPr>
          <w:rFonts w:ascii="Calibri" w:hAnsi="Calibri" w:cs="Calibri"/>
          <w:i/>
          <w:iCs/>
          <w:noProof/>
        </w:rPr>
        <w:t>156</w:t>
      </w:r>
      <w:r w:rsidRPr="0029296F">
        <w:rPr>
          <w:rFonts w:ascii="Calibri" w:hAnsi="Calibri" w:cs="Calibri"/>
          <w:noProof/>
        </w:rPr>
        <w:t>, 193–202. https://doi.org/10.1016/j.compag.2018.11.025</w:t>
      </w:r>
    </w:p>
    <w:p w14:paraId="7C0DCF3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iriyaprasat, K., &amp; Ruchanurucks, M. (2015). Realtime VDO stabilizer for small UAVs using a modified homography method. </w:t>
      </w:r>
      <w:r w:rsidRPr="0029296F">
        <w:rPr>
          <w:rFonts w:ascii="Calibri" w:hAnsi="Calibri" w:cs="Calibri"/>
          <w:i/>
          <w:iCs/>
          <w:noProof/>
        </w:rPr>
        <w:t>Proceedings 2015 International Conference on Science and Technology, TICST 2015</w:t>
      </w:r>
      <w:r w:rsidRPr="0029296F">
        <w:rPr>
          <w:rFonts w:ascii="Calibri" w:hAnsi="Calibri" w:cs="Calibri"/>
          <w:noProof/>
        </w:rPr>
        <w:t>, 40–43. https://doi.org/10.1109/TICST.2015.7369337</w:t>
      </w:r>
    </w:p>
    <w:p w14:paraId="38D4517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ong, D. C., Bui, K., Nguyen, L. H., Smith, G., &amp; Ton, T. T. (2003). Integration of differential global positioning system with ultrawideband synthetic aperture radar for forward imaging. </w:t>
      </w:r>
      <w:r w:rsidRPr="0029296F">
        <w:rPr>
          <w:rFonts w:ascii="Calibri" w:hAnsi="Calibri" w:cs="Calibri"/>
          <w:i/>
          <w:iCs/>
          <w:noProof/>
        </w:rPr>
        <w:t>Https://Doi.Org/10.1117/12.488581</w:t>
      </w:r>
      <w:r w:rsidRPr="0029296F">
        <w:rPr>
          <w:rFonts w:ascii="Calibri" w:hAnsi="Calibri" w:cs="Calibri"/>
          <w:noProof/>
        </w:rPr>
        <w:t xml:space="preserve">, </w:t>
      </w:r>
      <w:r w:rsidRPr="0029296F">
        <w:rPr>
          <w:rFonts w:ascii="Calibri" w:hAnsi="Calibri" w:cs="Calibri"/>
          <w:i/>
          <w:iCs/>
          <w:noProof/>
        </w:rPr>
        <w:t>5083</w:t>
      </w:r>
      <w:r w:rsidRPr="0029296F">
        <w:rPr>
          <w:rFonts w:ascii="Calibri" w:hAnsi="Calibri" w:cs="Calibri"/>
          <w:noProof/>
        </w:rPr>
        <w:t>, 529–538. https://doi.org/10.1117/12.488581</w:t>
      </w:r>
    </w:p>
    <w:p w14:paraId="444546A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X-IO. (2008). </w:t>
      </w:r>
      <w:r w:rsidRPr="0029296F">
        <w:rPr>
          <w:rFonts w:ascii="Calibri" w:hAnsi="Calibri" w:cs="Calibri"/>
          <w:i/>
          <w:iCs/>
          <w:noProof/>
        </w:rPr>
        <w:t>GitHub - xioTechnologies/Fusion</w:t>
      </w:r>
      <w:r w:rsidRPr="0029296F">
        <w:rPr>
          <w:rFonts w:ascii="Calibri" w:hAnsi="Calibri" w:cs="Calibri"/>
          <w:noProof/>
        </w:rPr>
        <w:t>. https://github.com/xioTechnologies/Fusion</w:t>
      </w:r>
    </w:p>
    <w:p w14:paraId="30B5208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 Ropert-Coudert, R. W. (2005). Trends and perspectives in animal-attached remote sensing. </w:t>
      </w:r>
      <w:r w:rsidRPr="0029296F">
        <w:rPr>
          <w:rFonts w:ascii="Calibri" w:hAnsi="Calibri" w:cs="Calibri"/>
          <w:i/>
          <w:iCs/>
          <w:noProof/>
        </w:rPr>
        <w:t>Front Ecol Environ</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 437–444. https://doi.org/10.1890/1540-9295(2005)003[0437:tapiar]2.0.co</w:t>
      </w:r>
    </w:p>
    <w:p w14:paraId="2FADD86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amauchi, B. (2006). Autonomous urban reconnaissance using man-portable UGVs. </w:t>
      </w:r>
      <w:r w:rsidRPr="0029296F">
        <w:rPr>
          <w:rFonts w:ascii="Calibri" w:hAnsi="Calibri" w:cs="Calibri"/>
          <w:i/>
          <w:iCs/>
          <w:noProof/>
        </w:rPr>
        <w:t>Https://Doi.Org/10.1117/12.660435</w:t>
      </w:r>
      <w:r w:rsidRPr="0029296F">
        <w:rPr>
          <w:rFonts w:ascii="Calibri" w:hAnsi="Calibri" w:cs="Calibri"/>
          <w:noProof/>
        </w:rPr>
        <w:t xml:space="preserve">, </w:t>
      </w:r>
      <w:r w:rsidRPr="0029296F">
        <w:rPr>
          <w:rFonts w:ascii="Calibri" w:hAnsi="Calibri" w:cs="Calibri"/>
          <w:i/>
          <w:iCs/>
          <w:noProof/>
        </w:rPr>
        <w:t>6230</w:t>
      </w:r>
      <w:r w:rsidRPr="0029296F">
        <w:rPr>
          <w:rFonts w:ascii="Calibri" w:hAnsi="Calibri" w:cs="Calibri"/>
          <w:noProof/>
        </w:rPr>
        <w:t>, 261–271. https://doi.org/10.1117/12.660435</w:t>
      </w:r>
    </w:p>
    <w:p w14:paraId="3B53967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amauchi, B. (2008). All-weather perception for small autonomous UGVs. </w:t>
      </w:r>
      <w:r w:rsidRPr="0029296F">
        <w:rPr>
          <w:rFonts w:ascii="Calibri" w:hAnsi="Calibri" w:cs="Calibri"/>
          <w:i/>
          <w:iCs/>
          <w:noProof/>
        </w:rPr>
        <w:t>Https://Doi.Org/10.1117/12.776792</w:t>
      </w:r>
      <w:r w:rsidRPr="0029296F">
        <w:rPr>
          <w:rFonts w:ascii="Calibri" w:hAnsi="Calibri" w:cs="Calibri"/>
          <w:noProof/>
        </w:rPr>
        <w:t xml:space="preserve">, </w:t>
      </w:r>
      <w:r w:rsidRPr="0029296F">
        <w:rPr>
          <w:rFonts w:ascii="Calibri" w:hAnsi="Calibri" w:cs="Calibri"/>
          <w:i/>
          <w:iCs/>
          <w:noProof/>
        </w:rPr>
        <w:t>6962</w:t>
      </w:r>
      <w:r w:rsidRPr="0029296F">
        <w:rPr>
          <w:rFonts w:ascii="Calibri" w:hAnsi="Calibri" w:cs="Calibri"/>
          <w:noProof/>
        </w:rPr>
        <w:t>, 28–37. https://doi.org/10.1117/12.776792</w:t>
      </w:r>
    </w:p>
    <w:p w14:paraId="10C07C7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an, W. Y., Shaker, A., &amp; El-Ashmawy, N. (2015). Urban land cover classification using airborne LiDAR data: A review. </w:t>
      </w:r>
      <w:r w:rsidRPr="0029296F">
        <w:rPr>
          <w:rFonts w:ascii="Calibri" w:hAnsi="Calibri" w:cs="Calibri"/>
          <w:i/>
          <w:iCs/>
          <w:noProof/>
        </w:rPr>
        <w:t>Remote Sensing of Environment</w:t>
      </w:r>
      <w:r w:rsidRPr="0029296F">
        <w:rPr>
          <w:rFonts w:ascii="Calibri" w:hAnsi="Calibri" w:cs="Calibri"/>
          <w:noProof/>
        </w:rPr>
        <w:t xml:space="preserve">, </w:t>
      </w:r>
      <w:r w:rsidRPr="0029296F">
        <w:rPr>
          <w:rFonts w:ascii="Calibri" w:hAnsi="Calibri" w:cs="Calibri"/>
          <w:i/>
          <w:iCs/>
          <w:noProof/>
        </w:rPr>
        <w:t>158</w:t>
      </w:r>
      <w:r w:rsidRPr="0029296F">
        <w:rPr>
          <w:rFonts w:ascii="Calibri" w:hAnsi="Calibri" w:cs="Calibri"/>
          <w:noProof/>
        </w:rPr>
        <w:t>, 295–310. https://doi.org/10.1016/J.RSE.2014.11.001</w:t>
      </w:r>
    </w:p>
    <w:p w14:paraId="4374D42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ean, S., Lee, B. S., Yeo, C. K., Vun, C. H., &amp; Oh, H. L. (2018). Smartphone Orientation Estimation Algorithm Combining Kalman Filter with Gradient Descent. </w:t>
      </w:r>
      <w:r w:rsidRPr="0029296F">
        <w:rPr>
          <w:rFonts w:ascii="Calibri" w:hAnsi="Calibri" w:cs="Calibri"/>
          <w:i/>
          <w:iCs/>
          <w:noProof/>
        </w:rPr>
        <w:t>IEEE Journal of Biomedical and Health Informatics</w:t>
      </w:r>
      <w:r w:rsidRPr="0029296F">
        <w:rPr>
          <w:rFonts w:ascii="Calibri" w:hAnsi="Calibri" w:cs="Calibri"/>
          <w:noProof/>
        </w:rPr>
        <w:t xml:space="preserve">, </w:t>
      </w:r>
      <w:r w:rsidRPr="0029296F">
        <w:rPr>
          <w:rFonts w:ascii="Calibri" w:hAnsi="Calibri" w:cs="Calibri"/>
          <w:i/>
          <w:iCs/>
          <w:noProof/>
        </w:rPr>
        <w:t>22</w:t>
      </w:r>
      <w:r w:rsidRPr="0029296F">
        <w:rPr>
          <w:rFonts w:ascii="Calibri" w:hAnsi="Calibri" w:cs="Calibri"/>
          <w:noProof/>
        </w:rPr>
        <w:t>(5), 1421–1433. https://doi.org/10.1109/JBHI.2017.2780879</w:t>
      </w:r>
    </w:p>
    <w:p w14:paraId="73FAAE1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ibin, L., Caihong, L., &amp; Zijian, Z. (2006). Q-learning based method of adaptive path planning for mobile robot. </w:t>
      </w:r>
      <w:r w:rsidRPr="0029296F">
        <w:rPr>
          <w:rFonts w:ascii="Calibri" w:hAnsi="Calibri" w:cs="Calibri"/>
          <w:i/>
          <w:iCs/>
          <w:noProof/>
        </w:rPr>
        <w:t>Proceedings of IEEE ICIA 2006 - 2006 IEEE International Conference on Information Acquisition</w:t>
      </w:r>
      <w:r w:rsidRPr="0029296F">
        <w:rPr>
          <w:rFonts w:ascii="Calibri" w:hAnsi="Calibri" w:cs="Calibri"/>
          <w:noProof/>
        </w:rPr>
        <w:t>, 983–987. https://doi.org/10.1109/ICIA.2006.305871</w:t>
      </w:r>
    </w:p>
    <w:p w14:paraId="72F643E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oo, T. S., Hong, S. K., Yoon, H. M., &amp; Park, S. (2011). Gain-Scheduled Complementary Filter Design for a MEMS Based Attitude and Heading Reference System. </w:t>
      </w:r>
      <w:r w:rsidRPr="0029296F">
        <w:rPr>
          <w:rFonts w:ascii="Calibri" w:hAnsi="Calibri" w:cs="Calibri"/>
          <w:i/>
          <w:iCs/>
          <w:noProof/>
        </w:rPr>
        <w:t>Sensors 2011, Vol. 11, Pages 3816-3830</w:t>
      </w:r>
      <w:r w:rsidRPr="0029296F">
        <w:rPr>
          <w:rFonts w:ascii="Calibri" w:hAnsi="Calibri" w:cs="Calibri"/>
          <w:noProof/>
        </w:rPr>
        <w:t xml:space="preserve">, </w:t>
      </w:r>
      <w:r w:rsidRPr="0029296F">
        <w:rPr>
          <w:rFonts w:ascii="Calibri" w:hAnsi="Calibri" w:cs="Calibri"/>
          <w:i/>
          <w:iCs/>
          <w:noProof/>
        </w:rPr>
        <w:t>11</w:t>
      </w:r>
      <w:r w:rsidRPr="0029296F">
        <w:rPr>
          <w:rFonts w:ascii="Calibri" w:hAnsi="Calibri" w:cs="Calibri"/>
          <w:noProof/>
        </w:rPr>
        <w:t>(4), 3816–3830. https://doi.org/10.3390/S110403816</w:t>
      </w:r>
    </w:p>
    <w:p w14:paraId="6C971B8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Yuan, Q., Asadi, E., Lu, Q., Yang, G., &amp; Chen, I. M. (2019). Uncertainty-Based IMU Orientation Tracking Algorithm for Dynamic Motions. </w:t>
      </w:r>
      <w:r w:rsidRPr="0029296F">
        <w:rPr>
          <w:rFonts w:ascii="Calibri" w:hAnsi="Calibri" w:cs="Calibri"/>
          <w:i/>
          <w:iCs/>
          <w:noProof/>
        </w:rPr>
        <w:t>IEEE/ASME Transactions on Mechatronics</w:t>
      </w:r>
      <w:r w:rsidRPr="0029296F">
        <w:rPr>
          <w:rFonts w:ascii="Calibri" w:hAnsi="Calibri" w:cs="Calibri"/>
          <w:noProof/>
        </w:rPr>
        <w:t xml:space="preserve">, </w:t>
      </w:r>
      <w:r w:rsidRPr="0029296F">
        <w:rPr>
          <w:rFonts w:ascii="Calibri" w:hAnsi="Calibri" w:cs="Calibri"/>
          <w:i/>
          <w:iCs/>
          <w:noProof/>
        </w:rPr>
        <w:t>24</w:t>
      </w:r>
      <w:r w:rsidRPr="0029296F">
        <w:rPr>
          <w:rFonts w:ascii="Calibri" w:hAnsi="Calibri" w:cs="Calibri"/>
          <w:noProof/>
        </w:rPr>
        <w:t>(2), 872–882. https://doi.org/10.1109/TMECH.2019.2892069</w:t>
      </w:r>
    </w:p>
    <w:p w14:paraId="7C07EF9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ang, J., Huang, M., Jin, X., &amp; Li, X. (2017). A real-time Chinese traffic sign detection algorithm based on modified YOLOv2. </w:t>
      </w:r>
      <w:r w:rsidRPr="0029296F">
        <w:rPr>
          <w:rFonts w:ascii="Calibri" w:hAnsi="Calibri" w:cs="Calibri"/>
          <w:i/>
          <w:iCs/>
          <w:noProof/>
        </w:rPr>
        <w:t>Algorithms</w:t>
      </w:r>
      <w:r w:rsidRPr="0029296F">
        <w:rPr>
          <w:rFonts w:ascii="Calibri" w:hAnsi="Calibri" w:cs="Calibri"/>
          <w:noProof/>
        </w:rPr>
        <w:t xml:space="preserve">, </w:t>
      </w:r>
      <w:r w:rsidRPr="0029296F">
        <w:rPr>
          <w:rFonts w:ascii="Calibri" w:hAnsi="Calibri" w:cs="Calibri"/>
          <w:i/>
          <w:iCs/>
          <w:noProof/>
        </w:rPr>
        <w:t>10</w:t>
      </w:r>
      <w:r w:rsidRPr="0029296F">
        <w:rPr>
          <w:rFonts w:ascii="Calibri" w:hAnsi="Calibri" w:cs="Calibri"/>
          <w:noProof/>
        </w:rPr>
        <w:t>(4). https://doi.org/10.3390/A10040127</w:t>
      </w:r>
    </w:p>
    <w:p w14:paraId="577E92A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ang, Z. (2012). Microsoft kinect sensor and its effect. </w:t>
      </w:r>
      <w:r w:rsidRPr="0029296F">
        <w:rPr>
          <w:rFonts w:ascii="Calibri" w:hAnsi="Calibri" w:cs="Calibri"/>
          <w:i/>
          <w:iCs/>
          <w:noProof/>
        </w:rPr>
        <w:t>IEEE Multimedia</w:t>
      </w:r>
      <w:r w:rsidRPr="0029296F">
        <w:rPr>
          <w:rFonts w:ascii="Calibri" w:hAnsi="Calibri" w:cs="Calibri"/>
          <w:noProof/>
        </w:rPr>
        <w:t xml:space="preserve">, </w:t>
      </w:r>
      <w:r w:rsidRPr="0029296F">
        <w:rPr>
          <w:rFonts w:ascii="Calibri" w:hAnsi="Calibri" w:cs="Calibri"/>
          <w:i/>
          <w:iCs/>
          <w:noProof/>
        </w:rPr>
        <w:t>19</w:t>
      </w:r>
      <w:r w:rsidRPr="0029296F">
        <w:rPr>
          <w:rFonts w:ascii="Calibri" w:hAnsi="Calibri" w:cs="Calibri"/>
          <w:noProof/>
        </w:rPr>
        <w:t>(2), 4–10. https://doi.org/10.1109/MMUL.2012.24</w:t>
      </w:r>
    </w:p>
    <w:p w14:paraId="2DCDBA3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ong, Z., Wang, Z., Lin, L., Liang, H., &amp; Xu, F. (2020). Robust Negative Obstacle Detection in Off-Road Environments Using Multiple LiDARs. </w:t>
      </w:r>
      <w:r w:rsidRPr="0029296F">
        <w:rPr>
          <w:rFonts w:ascii="Calibri" w:hAnsi="Calibri" w:cs="Calibri"/>
          <w:i/>
          <w:iCs/>
          <w:noProof/>
        </w:rPr>
        <w:t>2020 6th International Conference on Control, Automation and Robotics, ICCAR 2020</w:t>
      </w:r>
      <w:r w:rsidRPr="0029296F">
        <w:rPr>
          <w:rFonts w:ascii="Calibri" w:hAnsi="Calibri" w:cs="Calibri"/>
          <w:noProof/>
        </w:rPr>
        <w:t>, 700–705. https://doi.org/10.1109/ICCAR49639.2020.9108058</w:t>
      </w:r>
    </w:p>
    <w:p w14:paraId="486D686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ou, L., Li, Z., &amp; Kaess, M. (2018). Automatic Extrinsic Calibration of a Camera and a 3D LiDAR Using Line and Plane Correspondences. </w:t>
      </w:r>
      <w:r w:rsidRPr="0029296F">
        <w:rPr>
          <w:rFonts w:ascii="Calibri" w:hAnsi="Calibri" w:cs="Calibri"/>
          <w:i/>
          <w:iCs/>
          <w:noProof/>
        </w:rPr>
        <w:t>IEEE International Conference on Intelligent Robots and Systems</w:t>
      </w:r>
      <w:r w:rsidRPr="0029296F">
        <w:rPr>
          <w:rFonts w:ascii="Calibri" w:hAnsi="Calibri" w:cs="Calibri"/>
          <w:noProof/>
        </w:rPr>
        <w:t>, 5562–5569. https://doi.org/10.1109/IROS.2018.8593660</w:t>
      </w:r>
    </w:p>
    <w:p w14:paraId="284B3FD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u, J., Li, C., &amp; Xu, J. (2016). Digital Image Stabilization for Cameras on Moving Platform. </w:t>
      </w:r>
      <w:r w:rsidRPr="0029296F">
        <w:rPr>
          <w:rFonts w:ascii="Calibri" w:hAnsi="Calibri" w:cs="Calibri"/>
          <w:i/>
          <w:iCs/>
          <w:noProof/>
        </w:rPr>
        <w:t>Proceedings - 2015 International Conference on Intelligent Information Hiding and Multimedia Signal Processing, IIH-MSP 2015</w:t>
      </w:r>
      <w:r w:rsidRPr="0029296F">
        <w:rPr>
          <w:rFonts w:ascii="Calibri" w:hAnsi="Calibri" w:cs="Calibri"/>
          <w:noProof/>
        </w:rPr>
        <w:t>, 255–258. https://doi.org/10.1109/IIH-MSP.2015.23</w:t>
      </w:r>
    </w:p>
    <w:p w14:paraId="69DDD2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u, W. H., &amp; Lamarche, T. (2007). Velocity estimation by using position and acceleration sensors. </w:t>
      </w:r>
      <w:r w:rsidRPr="0029296F">
        <w:rPr>
          <w:rFonts w:ascii="Calibri" w:hAnsi="Calibri" w:cs="Calibri"/>
          <w:i/>
          <w:iCs/>
          <w:noProof/>
        </w:rPr>
        <w:t>IEEE Transactions on Industrial Electronics</w:t>
      </w:r>
      <w:r w:rsidRPr="0029296F">
        <w:rPr>
          <w:rFonts w:ascii="Calibri" w:hAnsi="Calibri" w:cs="Calibri"/>
          <w:noProof/>
        </w:rPr>
        <w:t xml:space="preserve">, </w:t>
      </w:r>
      <w:r w:rsidRPr="0029296F">
        <w:rPr>
          <w:rFonts w:ascii="Calibri" w:hAnsi="Calibri" w:cs="Calibri"/>
          <w:i/>
          <w:iCs/>
          <w:noProof/>
        </w:rPr>
        <w:t>54</w:t>
      </w:r>
      <w:r w:rsidRPr="0029296F">
        <w:rPr>
          <w:rFonts w:ascii="Calibri" w:hAnsi="Calibri" w:cs="Calibri"/>
          <w:noProof/>
        </w:rPr>
        <w:t>(5), 2706–2715. https://doi.org/10.1109/TIE.2007.899936</w:t>
      </w:r>
    </w:p>
    <w:p w14:paraId="7DD61BA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ogopoulos, E. (2021). </w:t>
      </w:r>
      <w:r w:rsidRPr="0029296F">
        <w:rPr>
          <w:rFonts w:ascii="Calibri" w:hAnsi="Calibri" w:cs="Calibri"/>
          <w:i/>
          <w:iCs/>
          <w:noProof/>
        </w:rPr>
        <w:t>Battery Technology: A New Era Emerging | Energy Industry Review</w:t>
      </w:r>
      <w:r w:rsidRPr="0029296F">
        <w:rPr>
          <w:rFonts w:ascii="Calibri" w:hAnsi="Calibri" w:cs="Calibri"/>
          <w:noProof/>
        </w:rPr>
        <w:t>. Energy Industry Review. https://energyindustryreview.com/analysis/battery-technology-a-new-era-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76"/>
      <w:pgSz w:w="11906" w:h="16838" w:code="9"/>
      <w:pgMar w:top="1134" w:right="1134" w:bottom="1134" w:left="1701" w:header="567" w:footer="567"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Charters, Stuart" w:date="2023-08-22T13:01:00Z" w:initials="CS">
    <w:p w14:paraId="5D18F0AC" w14:textId="77777777" w:rsidR="00811DC8" w:rsidRPr="00280F56" w:rsidRDefault="00811DC8" w:rsidP="00B2548F">
      <w:pPr>
        <w:pStyle w:val="CommentText"/>
      </w:pPr>
      <w:r w:rsidRPr="00280F56">
        <w:rPr>
          <w:rStyle w:val="CommentReference"/>
        </w:rPr>
        <w:annotationRef/>
      </w:r>
      <w:r w:rsidRPr="00280F56">
        <w:t>Check reference formatting, should be Swain, Gregg et al. 2013</w:t>
      </w:r>
    </w:p>
  </w:comment>
  <w:comment w:id="19" w:author="Brett Davidson" w:date="2023-08-23T13:04:00Z" w:initials="BD">
    <w:p w14:paraId="40CC946F" w14:textId="77777777" w:rsidR="00CD5CBB" w:rsidRPr="00280F56" w:rsidRDefault="0035760E" w:rsidP="005755F5">
      <w:pPr>
        <w:pStyle w:val="CommentText"/>
      </w:pPr>
      <w:r w:rsidRPr="00280F56">
        <w:rPr>
          <w:rStyle w:val="CommentReference"/>
        </w:rPr>
        <w:annotationRef/>
      </w:r>
      <w:r w:rsidR="00CD5CBB" w:rsidRPr="00280F56">
        <w:t>Weird as I'm using APA 7th Ed in both Word and Mendeley. Is that not the correct style to use?</w:t>
      </w:r>
    </w:p>
  </w:comment>
  <w:comment w:id="20" w:author="Brett Davidson" w:date="2023-09-25T16:32:00Z" w:initials="BD">
    <w:p w14:paraId="4C2F3B87" w14:textId="77777777" w:rsidR="00F24F35" w:rsidRDefault="00F24F35" w:rsidP="00AA45EC">
      <w:pPr>
        <w:pStyle w:val="CommentText"/>
      </w:pPr>
      <w:r>
        <w:rPr>
          <w:rStyle w:val="CommentReference"/>
        </w:rPr>
        <w:annotationRef/>
      </w:r>
      <w:r>
        <w:t>Sorted - was Mendeley entry</w:t>
      </w:r>
    </w:p>
  </w:comment>
  <w:comment w:id="21" w:author="Charters, Stuart" w:date="2023-08-22T14:38:00Z" w:initials="CS">
    <w:p w14:paraId="492CB040" w14:textId="2AE8A391" w:rsidR="00044542" w:rsidRPr="00280F56" w:rsidRDefault="00044542" w:rsidP="00603F12">
      <w:pPr>
        <w:pStyle w:val="CommentText"/>
      </w:pPr>
      <w:r w:rsidRPr="00280F56">
        <w:rPr>
          <w:rStyle w:val="CommentReference"/>
        </w:rPr>
        <w:annotationRef/>
      </w:r>
      <w:r w:rsidRPr="00280F56">
        <w:t>Try to avoid use of etc as it raises questions in the examiners mind</w:t>
      </w:r>
    </w:p>
  </w:comment>
  <w:comment w:id="48" w:author="Mos Sharifi" w:date="2023-08-24T09:09:00Z" w:initials="MS">
    <w:p w14:paraId="711EF79F" w14:textId="77777777" w:rsidR="00D940A7" w:rsidRDefault="00D940A7" w:rsidP="00D940A7">
      <w:pPr>
        <w:pStyle w:val="CommentText"/>
      </w:pPr>
      <w:r w:rsidRPr="00280F56">
        <w:rPr>
          <w:rStyle w:val="CommentReference"/>
        </w:rPr>
        <w:annotationRef/>
      </w:r>
      <w:r w:rsidRPr="00280F56">
        <w:t>These are more background info not sure if it needs to be here in lit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8F0AC" w15:done="1"/>
  <w15:commentEx w15:paraId="40CC946F" w15:paraIdParent="5D18F0AC" w15:done="1"/>
  <w15:commentEx w15:paraId="4C2F3B87" w15:paraIdParent="5D18F0AC" w15:done="1"/>
  <w15:commentEx w15:paraId="492CB040" w15:done="1"/>
  <w15:commentEx w15:paraId="711EF79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F3023" w16cex:dateUtc="2023-08-22T01:01:00Z"/>
  <w16cex:commentExtensible w16cex:durableId="2890824B" w16cex:dateUtc="2023-08-23T01:04:00Z"/>
  <w16cex:commentExtensible w16cex:durableId="356AFBA5" w16cex:dateUtc="2023-09-25T03:32:00Z"/>
  <w16cex:commentExtensible w16cex:durableId="288F46FB" w16cex:dateUtc="2023-08-22T02:38:00Z"/>
  <w16cex:commentExtensible w16cex:durableId="28919CDC" w16cex:dateUtc="2023-08-23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8F0AC" w16cid:durableId="288F3023"/>
  <w16cid:commentId w16cid:paraId="40CC946F" w16cid:durableId="2890824B"/>
  <w16cid:commentId w16cid:paraId="4C2F3B87" w16cid:durableId="356AFBA5"/>
  <w16cid:commentId w16cid:paraId="492CB040" w16cid:durableId="288F46FB"/>
  <w16cid:commentId w16cid:paraId="711EF79F" w16cid:durableId="28919CDC"/>
</w16cid:commentsIds>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06BB73" w14:textId="77777777" w:rsidR="00C91793" w:rsidRPr="00280F56" w:rsidRDefault="00C91793">
      <w:r w:rsidRPr="00280F56">
        <w:separator/>
      </w:r>
    </w:p>
  </w:endnote>
  <w:endnote w:type="continuationSeparator" w:id="0">
    <w:p w14:paraId="07770ADF" w14:textId="77777777" w:rsidR="00C91793" w:rsidRPr="00280F56" w:rsidRDefault="00C91793">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36357A" w:rsidRPr="00280F56" w:rsidRDefault="0036357A"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36357A" w:rsidRPr="00280F56" w:rsidRDefault="0036357A"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36357A" w:rsidRPr="00280F56" w:rsidRDefault="0036357A"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BE0D55" w:rsidRPr="00280F56">
      <w:rPr>
        <w:rStyle w:val="PageNumber"/>
      </w:rPr>
      <w:t>10</w:t>
    </w:r>
    <w:r w:rsidRPr="00280F56">
      <w:rPr>
        <w:rStyle w:val="PageNumber"/>
      </w:rPr>
      <w:fldChar w:fldCharType="end"/>
    </w:r>
  </w:p>
  <w:p w14:paraId="789A9EF3" w14:textId="77777777" w:rsidR="0036357A" w:rsidRPr="00280F56" w:rsidRDefault="0036357A"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501269" w14:textId="77777777" w:rsidR="00C91793" w:rsidRPr="00280F56" w:rsidRDefault="00C91793">
      <w:r w:rsidRPr="00280F56">
        <w:separator/>
      </w:r>
    </w:p>
  </w:footnote>
  <w:footnote w:type="continuationSeparator" w:id="0">
    <w:p w14:paraId="1C4E8117" w14:textId="77777777" w:rsidR="00C91793" w:rsidRPr="00280F56" w:rsidRDefault="00C91793">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1984"/>
        </w:tabs>
        <w:ind w:left="1984"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num w:numId="1" w16cid:durableId="629945964">
    <w:abstractNumId w:val="1"/>
  </w:num>
  <w:num w:numId="2" w16cid:durableId="1415660632">
    <w:abstractNumId w:val="0"/>
  </w:num>
  <w:num w:numId="3" w16cid:durableId="1339649481">
    <w:abstractNumId w:val="4"/>
  </w:num>
  <w:num w:numId="4" w16cid:durableId="2131626547">
    <w:abstractNumId w:val="2"/>
  </w:num>
  <w:num w:numId="5" w16cid:durableId="29696831">
    <w:abstractNumId w:val="8"/>
  </w:num>
  <w:num w:numId="6" w16cid:durableId="1082217556">
    <w:abstractNumId w:val="7"/>
  </w:num>
  <w:num w:numId="7" w16cid:durableId="667749530">
    <w:abstractNumId w:val="5"/>
  </w:num>
  <w:num w:numId="8" w16cid:durableId="6059688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103939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45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0732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378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9409656">
    <w:abstractNumId w:val="6"/>
  </w:num>
  <w:num w:numId="14" w16cid:durableId="663629640">
    <w:abstractNumId w:val="3"/>
  </w:num>
  <w:num w:numId="15" w16cid:durableId="2831945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ters, Stuart">
    <w15:presenceInfo w15:providerId="AD" w15:userId="S::Stuart.Charters@lincoln.ac.nz::230bee0a-93e6-4654-bc1e-3563113c84b6"/>
  </w15:person>
  <w15:person w15:author="Brett Davidson">
    <w15:presenceInfo w15:providerId="AD" w15:userId="S::Brett.Davidson@ara.ac.nz::7d6f4ce1-2a46-43c4-a617-81ad2818a4de"/>
  </w15:person>
  <w15:person w15:author="Mos Sharifi">
    <w15:presenceInfo w15:providerId="AD" w15:userId="S::Mos.Sharifi@agresearch.co.nz::dfe02414-4144-4ea9-8f7b-da00bf0cbd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5F6"/>
    <w:rsid w:val="000025D1"/>
    <w:rsid w:val="00002614"/>
    <w:rsid w:val="00004E4B"/>
    <w:rsid w:val="00007F67"/>
    <w:rsid w:val="00011113"/>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82D"/>
    <w:rsid w:val="000400C5"/>
    <w:rsid w:val="0004182F"/>
    <w:rsid w:val="0004233E"/>
    <w:rsid w:val="00044542"/>
    <w:rsid w:val="0005384B"/>
    <w:rsid w:val="00062E96"/>
    <w:rsid w:val="00063F74"/>
    <w:rsid w:val="000672AC"/>
    <w:rsid w:val="00070DB3"/>
    <w:rsid w:val="00073B22"/>
    <w:rsid w:val="00076D12"/>
    <w:rsid w:val="00077AE0"/>
    <w:rsid w:val="00077CC8"/>
    <w:rsid w:val="00082D3E"/>
    <w:rsid w:val="0008318E"/>
    <w:rsid w:val="00084C62"/>
    <w:rsid w:val="00085D17"/>
    <w:rsid w:val="00086B0D"/>
    <w:rsid w:val="000874B3"/>
    <w:rsid w:val="00090DA5"/>
    <w:rsid w:val="000912C0"/>
    <w:rsid w:val="000921E4"/>
    <w:rsid w:val="0009235C"/>
    <w:rsid w:val="000929B0"/>
    <w:rsid w:val="00094835"/>
    <w:rsid w:val="00095B23"/>
    <w:rsid w:val="000A4CEC"/>
    <w:rsid w:val="000A51C5"/>
    <w:rsid w:val="000A771E"/>
    <w:rsid w:val="000B01F4"/>
    <w:rsid w:val="000B22F8"/>
    <w:rsid w:val="000B2A05"/>
    <w:rsid w:val="000B4701"/>
    <w:rsid w:val="000B76FE"/>
    <w:rsid w:val="000B7B02"/>
    <w:rsid w:val="000C413B"/>
    <w:rsid w:val="000C4258"/>
    <w:rsid w:val="000C5642"/>
    <w:rsid w:val="000C5E07"/>
    <w:rsid w:val="000C693D"/>
    <w:rsid w:val="000C6E60"/>
    <w:rsid w:val="000D0FC6"/>
    <w:rsid w:val="000D1B4C"/>
    <w:rsid w:val="000D2BD7"/>
    <w:rsid w:val="000D3090"/>
    <w:rsid w:val="000D4BF9"/>
    <w:rsid w:val="000D63C7"/>
    <w:rsid w:val="000D6BA2"/>
    <w:rsid w:val="000E1417"/>
    <w:rsid w:val="000E2EBF"/>
    <w:rsid w:val="000E4E58"/>
    <w:rsid w:val="000E74AE"/>
    <w:rsid w:val="000F1774"/>
    <w:rsid w:val="000F33C5"/>
    <w:rsid w:val="000F67F0"/>
    <w:rsid w:val="000F69BD"/>
    <w:rsid w:val="000F6B6C"/>
    <w:rsid w:val="00102617"/>
    <w:rsid w:val="001044A6"/>
    <w:rsid w:val="00105489"/>
    <w:rsid w:val="001060CB"/>
    <w:rsid w:val="00110571"/>
    <w:rsid w:val="0011177B"/>
    <w:rsid w:val="0011329C"/>
    <w:rsid w:val="00113540"/>
    <w:rsid w:val="00117454"/>
    <w:rsid w:val="00120CAA"/>
    <w:rsid w:val="00121E21"/>
    <w:rsid w:val="00121E32"/>
    <w:rsid w:val="00123B3D"/>
    <w:rsid w:val="001249E2"/>
    <w:rsid w:val="00126841"/>
    <w:rsid w:val="00126CFE"/>
    <w:rsid w:val="00127186"/>
    <w:rsid w:val="00131DD7"/>
    <w:rsid w:val="0013564D"/>
    <w:rsid w:val="00140B92"/>
    <w:rsid w:val="0014123B"/>
    <w:rsid w:val="0014204F"/>
    <w:rsid w:val="00145CC7"/>
    <w:rsid w:val="00145F40"/>
    <w:rsid w:val="00147169"/>
    <w:rsid w:val="001511A0"/>
    <w:rsid w:val="001513DF"/>
    <w:rsid w:val="00151CEC"/>
    <w:rsid w:val="0015274C"/>
    <w:rsid w:val="001528A7"/>
    <w:rsid w:val="00153687"/>
    <w:rsid w:val="0015529B"/>
    <w:rsid w:val="00156C65"/>
    <w:rsid w:val="00160380"/>
    <w:rsid w:val="00166BEB"/>
    <w:rsid w:val="00167ED7"/>
    <w:rsid w:val="001723A6"/>
    <w:rsid w:val="001727C5"/>
    <w:rsid w:val="00172DCD"/>
    <w:rsid w:val="00176A4A"/>
    <w:rsid w:val="00176C07"/>
    <w:rsid w:val="001778DB"/>
    <w:rsid w:val="00180C01"/>
    <w:rsid w:val="00181C2B"/>
    <w:rsid w:val="00182581"/>
    <w:rsid w:val="001846BD"/>
    <w:rsid w:val="00187B76"/>
    <w:rsid w:val="00194A95"/>
    <w:rsid w:val="001A157F"/>
    <w:rsid w:val="001A1B6F"/>
    <w:rsid w:val="001A253A"/>
    <w:rsid w:val="001A2D83"/>
    <w:rsid w:val="001A41BB"/>
    <w:rsid w:val="001A481A"/>
    <w:rsid w:val="001A48A0"/>
    <w:rsid w:val="001B0417"/>
    <w:rsid w:val="001B24C0"/>
    <w:rsid w:val="001B3FEB"/>
    <w:rsid w:val="001B485E"/>
    <w:rsid w:val="001B73B5"/>
    <w:rsid w:val="001B7D45"/>
    <w:rsid w:val="001C0A32"/>
    <w:rsid w:val="001C34AD"/>
    <w:rsid w:val="001C486B"/>
    <w:rsid w:val="001D0B63"/>
    <w:rsid w:val="001D1D46"/>
    <w:rsid w:val="001D5983"/>
    <w:rsid w:val="001D6978"/>
    <w:rsid w:val="001D7C84"/>
    <w:rsid w:val="001E68C1"/>
    <w:rsid w:val="001E6FAF"/>
    <w:rsid w:val="001F0BC5"/>
    <w:rsid w:val="001F2522"/>
    <w:rsid w:val="001F38A5"/>
    <w:rsid w:val="00202319"/>
    <w:rsid w:val="002030A1"/>
    <w:rsid w:val="00203576"/>
    <w:rsid w:val="00203764"/>
    <w:rsid w:val="00210D86"/>
    <w:rsid w:val="002113C0"/>
    <w:rsid w:val="00213105"/>
    <w:rsid w:val="00215277"/>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17FE"/>
    <w:rsid w:val="00243D0A"/>
    <w:rsid w:val="00245385"/>
    <w:rsid w:val="002466E9"/>
    <w:rsid w:val="00252943"/>
    <w:rsid w:val="00253974"/>
    <w:rsid w:val="0026037B"/>
    <w:rsid w:val="00260385"/>
    <w:rsid w:val="00260F5B"/>
    <w:rsid w:val="002630AA"/>
    <w:rsid w:val="00263B65"/>
    <w:rsid w:val="00264867"/>
    <w:rsid w:val="00266551"/>
    <w:rsid w:val="002668B3"/>
    <w:rsid w:val="002676DB"/>
    <w:rsid w:val="00270088"/>
    <w:rsid w:val="00276D40"/>
    <w:rsid w:val="00280F56"/>
    <w:rsid w:val="002810EF"/>
    <w:rsid w:val="00283CB1"/>
    <w:rsid w:val="00286A9C"/>
    <w:rsid w:val="00287840"/>
    <w:rsid w:val="0029296F"/>
    <w:rsid w:val="00292B5F"/>
    <w:rsid w:val="00293367"/>
    <w:rsid w:val="0029511A"/>
    <w:rsid w:val="002955F3"/>
    <w:rsid w:val="002A16BA"/>
    <w:rsid w:val="002A3E0D"/>
    <w:rsid w:val="002A6F11"/>
    <w:rsid w:val="002A7F81"/>
    <w:rsid w:val="002B0A77"/>
    <w:rsid w:val="002B33EC"/>
    <w:rsid w:val="002B384B"/>
    <w:rsid w:val="002B4DA0"/>
    <w:rsid w:val="002C0374"/>
    <w:rsid w:val="002C2EFA"/>
    <w:rsid w:val="002C3941"/>
    <w:rsid w:val="002C3E0F"/>
    <w:rsid w:val="002C402A"/>
    <w:rsid w:val="002C4263"/>
    <w:rsid w:val="002C7293"/>
    <w:rsid w:val="002D0C8C"/>
    <w:rsid w:val="002D0DA0"/>
    <w:rsid w:val="002D3B3A"/>
    <w:rsid w:val="002D3DFC"/>
    <w:rsid w:val="002E07DE"/>
    <w:rsid w:val="002E0C18"/>
    <w:rsid w:val="002E1D35"/>
    <w:rsid w:val="002E72C1"/>
    <w:rsid w:val="002F0A2D"/>
    <w:rsid w:val="002F0B6B"/>
    <w:rsid w:val="002F1331"/>
    <w:rsid w:val="002F218C"/>
    <w:rsid w:val="002F2F64"/>
    <w:rsid w:val="002F30D3"/>
    <w:rsid w:val="002F3200"/>
    <w:rsid w:val="00310625"/>
    <w:rsid w:val="00312595"/>
    <w:rsid w:val="0031478C"/>
    <w:rsid w:val="003210DB"/>
    <w:rsid w:val="003211B6"/>
    <w:rsid w:val="00321225"/>
    <w:rsid w:val="00323E7E"/>
    <w:rsid w:val="00325301"/>
    <w:rsid w:val="00325799"/>
    <w:rsid w:val="00327169"/>
    <w:rsid w:val="00330421"/>
    <w:rsid w:val="00330FCB"/>
    <w:rsid w:val="003315F8"/>
    <w:rsid w:val="00335887"/>
    <w:rsid w:val="0033683C"/>
    <w:rsid w:val="00336B1C"/>
    <w:rsid w:val="00336F2C"/>
    <w:rsid w:val="00345910"/>
    <w:rsid w:val="00347356"/>
    <w:rsid w:val="00352936"/>
    <w:rsid w:val="00352A0E"/>
    <w:rsid w:val="00353F4B"/>
    <w:rsid w:val="0035760E"/>
    <w:rsid w:val="0036000E"/>
    <w:rsid w:val="0036357A"/>
    <w:rsid w:val="00365BDE"/>
    <w:rsid w:val="00370B31"/>
    <w:rsid w:val="003742D3"/>
    <w:rsid w:val="003744E0"/>
    <w:rsid w:val="003745C7"/>
    <w:rsid w:val="00375FB6"/>
    <w:rsid w:val="00376242"/>
    <w:rsid w:val="003766E9"/>
    <w:rsid w:val="00377AFB"/>
    <w:rsid w:val="00380CC6"/>
    <w:rsid w:val="00382D74"/>
    <w:rsid w:val="0038371E"/>
    <w:rsid w:val="00384E13"/>
    <w:rsid w:val="00385819"/>
    <w:rsid w:val="00386253"/>
    <w:rsid w:val="00387E47"/>
    <w:rsid w:val="003900AE"/>
    <w:rsid w:val="0039026B"/>
    <w:rsid w:val="00390398"/>
    <w:rsid w:val="00392CE6"/>
    <w:rsid w:val="00393D86"/>
    <w:rsid w:val="00394E22"/>
    <w:rsid w:val="003A002D"/>
    <w:rsid w:val="003A1E4F"/>
    <w:rsid w:val="003A1EE4"/>
    <w:rsid w:val="003A3359"/>
    <w:rsid w:val="003A47B3"/>
    <w:rsid w:val="003A5587"/>
    <w:rsid w:val="003A7197"/>
    <w:rsid w:val="003A733D"/>
    <w:rsid w:val="003B308B"/>
    <w:rsid w:val="003B57C2"/>
    <w:rsid w:val="003B7727"/>
    <w:rsid w:val="003C599B"/>
    <w:rsid w:val="003C7AF3"/>
    <w:rsid w:val="003C7C28"/>
    <w:rsid w:val="003D4F3A"/>
    <w:rsid w:val="003D525A"/>
    <w:rsid w:val="003D60A9"/>
    <w:rsid w:val="003D6CA2"/>
    <w:rsid w:val="003E15B7"/>
    <w:rsid w:val="003E34E5"/>
    <w:rsid w:val="003E57BD"/>
    <w:rsid w:val="003F224D"/>
    <w:rsid w:val="003F2E4C"/>
    <w:rsid w:val="003F350E"/>
    <w:rsid w:val="003F37B5"/>
    <w:rsid w:val="003F44EB"/>
    <w:rsid w:val="003F6189"/>
    <w:rsid w:val="003F6592"/>
    <w:rsid w:val="003F68CD"/>
    <w:rsid w:val="00401B6A"/>
    <w:rsid w:val="00401E81"/>
    <w:rsid w:val="004042C1"/>
    <w:rsid w:val="004049CD"/>
    <w:rsid w:val="004057CF"/>
    <w:rsid w:val="00410F29"/>
    <w:rsid w:val="00411554"/>
    <w:rsid w:val="00412328"/>
    <w:rsid w:val="00413BC7"/>
    <w:rsid w:val="00416E6A"/>
    <w:rsid w:val="00423770"/>
    <w:rsid w:val="00423F57"/>
    <w:rsid w:val="00424AAB"/>
    <w:rsid w:val="00424FD0"/>
    <w:rsid w:val="004257A8"/>
    <w:rsid w:val="00425CA8"/>
    <w:rsid w:val="0043643E"/>
    <w:rsid w:val="00436549"/>
    <w:rsid w:val="00442247"/>
    <w:rsid w:val="004445E2"/>
    <w:rsid w:val="00447C39"/>
    <w:rsid w:val="00452E46"/>
    <w:rsid w:val="00453FBF"/>
    <w:rsid w:val="004542CE"/>
    <w:rsid w:val="00454644"/>
    <w:rsid w:val="00454F16"/>
    <w:rsid w:val="0045743D"/>
    <w:rsid w:val="00461337"/>
    <w:rsid w:val="004616F4"/>
    <w:rsid w:val="00461E39"/>
    <w:rsid w:val="004631CF"/>
    <w:rsid w:val="00466359"/>
    <w:rsid w:val="00466738"/>
    <w:rsid w:val="004713D2"/>
    <w:rsid w:val="00474BBB"/>
    <w:rsid w:val="00475427"/>
    <w:rsid w:val="00477B51"/>
    <w:rsid w:val="00483195"/>
    <w:rsid w:val="00493834"/>
    <w:rsid w:val="00497DA4"/>
    <w:rsid w:val="004A6BC3"/>
    <w:rsid w:val="004A722D"/>
    <w:rsid w:val="004A7CA8"/>
    <w:rsid w:val="004A7D4C"/>
    <w:rsid w:val="004A7D9B"/>
    <w:rsid w:val="004B080F"/>
    <w:rsid w:val="004B0D28"/>
    <w:rsid w:val="004B166A"/>
    <w:rsid w:val="004B3066"/>
    <w:rsid w:val="004B372A"/>
    <w:rsid w:val="004B39FB"/>
    <w:rsid w:val="004B4F25"/>
    <w:rsid w:val="004C330D"/>
    <w:rsid w:val="004C58AE"/>
    <w:rsid w:val="004C5D9F"/>
    <w:rsid w:val="004D2BEE"/>
    <w:rsid w:val="004D3C62"/>
    <w:rsid w:val="004D3FF2"/>
    <w:rsid w:val="004D6343"/>
    <w:rsid w:val="004D7AF8"/>
    <w:rsid w:val="004E10C9"/>
    <w:rsid w:val="004E4313"/>
    <w:rsid w:val="004E53CB"/>
    <w:rsid w:val="004E5A29"/>
    <w:rsid w:val="004F14C7"/>
    <w:rsid w:val="004F36DA"/>
    <w:rsid w:val="004F681D"/>
    <w:rsid w:val="0050061E"/>
    <w:rsid w:val="00501421"/>
    <w:rsid w:val="00502238"/>
    <w:rsid w:val="00505D0C"/>
    <w:rsid w:val="00507AD1"/>
    <w:rsid w:val="005111D2"/>
    <w:rsid w:val="00511D4A"/>
    <w:rsid w:val="0051206B"/>
    <w:rsid w:val="00517A50"/>
    <w:rsid w:val="00520AD7"/>
    <w:rsid w:val="0052461A"/>
    <w:rsid w:val="00524900"/>
    <w:rsid w:val="00524C6A"/>
    <w:rsid w:val="00526262"/>
    <w:rsid w:val="0052646E"/>
    <w:rsid w:val="005275F2"/>
    <w:rsid w:val="00535804"/>
    <w:rsid w:val="00536182"/>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74F11"/>
    <w:rsid w:val="005850B0"/>
    <w:rsid w:val="00586617"/>
    <w:rsid w:val="00591D4C"/>
    <w:rsid w:val="0059352D"/>
    <w:rsid w:val="00594529"/>
    <w:rsid w:val="00594B51"/>
    <w:rsid w:val="00594FDA"/>
    <w:rsid w:val="00594FE7"/>
    <w:rsid w:val="005A0F07"/>
    <w:rsid w:val="005A14DE"/>
    <w:rsid w:val="005A413E"/>
    <w:rsid w:val="005A44F6"/>
    <w:rsid w:val="005A6CC0"/>
    <w:rsid w:val="005B1093"/>
    <w:rsid w:val="005B508B"/>
    <w:rsid w:val="005B69EF"/>
    <w:rsid w:val="005B6BF8"/>
    <w:rsid w:val="005C3776"/>
    <w:rsid w:val="005C3C70"/>
    <w:rsid w:val="005C438C"/>
    <w:rsid w:val="005C4408"/>
    <w:rsid w:val="005C4942"/>
    <w:rsid w:val="005D128A"/>
    <w:rsid w:val="005D30EB"/>
    <w:rsid w:val="005D6B29"/>
    <w:rsid w:val="005E2BCC"/>
    <w:rsid w:val="005E6285"/>
    <w:rsid w:val="005E766F"/>
    <w:rsid w:val="005F1C92"/>
    <w:rsid w:val="005F4308"/>
    <w:rsid w:val="005F6880"/>
    <w:rsid w:val="006009DB"/>
    <w:rsid w:val="006038F0"/>
    <w:rsid w:val="00607029"/>
    <w:rsid w:val="00611257"/>
    <w:rsid w:val="0061505A"/>
    <w:rsid w:val="00615619"/>
    <w:rsid w:val="00617FF9"/>
    <w:rsid w:val="006247D2"/>
    <w:rsid w:val="006251D1"/>
    <w:rsid w:val="00627E58"/>
    <w:rsid w:val="00630224"/>
    <w:rsid w:val="00630C50"/>
    <w:rsid w:val="00631640"/>
    <w:rsid w:val="00632AA9"/>
    <w:rsid w:val="00633D62"/>
    <w:rsid w:val="00635A05"/>
    <w:rsid w:val="00636B00"/>
    <w:rsid w:val="00637050"/>
    <w:rsid w:val="0063774D"/>
    <w:rsid w:val="006409EA"/>
    <w:rsid w:val="00643922"/>
    <w:rsid w:val="00646A50"/>
    <w:rsid w:val="00650413"/>
    <w:rsid w:val="006520ED"/>
    <w:rsid w:val="006560A9"/>
    <w:rsid w:val="0065746C"/>
    <w:rsid w:val="006601A7"/>
    <w:rsid w:val="0066363D"/>
    <w:rsid w:val="00664B04"/>
    <w:rsid w:val="00667C2A"/>
    <w:rsid w:val="00676273"/>
    <w:rsid w:val="00681012"/>
    <w:rsid w:val="006812BC"/>
    <w:rsid w:val="00682B1D"/>
    <w:rsid w:val="00683049"/>
    <w:rsid w:val="00684F9E"/>
    <w:rsid w:val="0068564C"/>
    <w:rsid w:val="006874D3"/>
    <w:rsid w:val="00687B72"/>
    <w:rsid w:val="006911EF"/>
    <w:rsid w:val="00697B44"/>
    <w:rsid w:val="006A0AC6"/>
    <w:rsid w:val="006A0E9E"/>
    <w:rsid w:val="006A1671"/>
    <w:rsid w:val="006A41EB"/>
    <w:rsid w:val="006A4545"/>
    <w:rsid w:val="006A7C7E"/>
    <w:rsid w:val="006B21D7"/>
    <w:rsid w:val="006B3FF5"/>
    <w:rsid w:val="006B6002"/>
    <w:rsid w:val="006B7973"/>
    <w:rsid w:val="006B7D77"/>
    <w:rsid w:val="006C0506"/>
    <w:rsid w:val="006C05A4"/>
    <w:rsid w:val="006C2D20"/>
    <w:rsid w:val="006C6F24"/>
    <w:rsid w:val="006D5D23"/>
    <w:rsid w:val="006E37C3"/>
    <w:rsid w:val="006E5610"/>
    <w:rsid w:val="006E5A34"/>
    <w:rsid w:val="006E5D54"/>
    <w:rsid w:val="006F32ED"/>
    <w:rsid w:val="006F3651"/>
    <w:rsid w:val="00702151"/>
    <w:rsid w:val="00702952"/>
    <w:rsid w:val="00704F67"/>
    <w:rsid w:val="0070768E"/>
    <w:rsid w:val="007106AF"/>
    <w:rsid w:val="00710A5E"/>
    <w:rsid w:val="00710B1B"/>
    <w:rsid w:val="00713165"/>
    <w:rsid w:val="00720CE4"/>
    <w:rsid w:val="007211F0"/>
    <w:rsid w:val="007226CB"/>
    <w:rsid w:val="007228C4"/>
    <w:rsid w:val="00724C2F"/>
    <w:rsid w:val="00724ED0"/>
    <w:rsid w:val="00734208"/>
    <w:rsid w:val="00735AD8"/>
    <w:rsid w:val="00736AA8"/>
    <w:rsid w:val="007422A3"/>
    <w:rsid w:val="007477A3"/>
    <w:rsid w:val="00750B8C"/>
    <w:rsid w:val="00756427"/>
    <w:rsid w:val="007605F0"/>
    <w:rsid w:val="00762396"/>
    <w:rsid w:val="00764B65"/>
    <w:rsid w:val="00764C05"/>
    <w:rsid w:val="007701F4"/>
    <w:rsid w:val="007701F5"/>
    <w:rsid w:val="007720B1"/>
    <w:rsid w:val="00772513"/>
    <w:rsid w:val="007741FB"/>
    <w:rsid w:val="00775A6A"/>
    <w:rsid w:val="007771EC"/>
    <w:rsid w:val="007816F2"/>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7126"/>
    <w:rsid w:val="007B3FB6"/>
    <w:rsid w:val="007C0135"/>
    <w:rsid w:val="007C15B7"/>
    <w:rsid w:val="007C1FE1"/>
    <w:rsid w:val="007C3CAB"/>
    <w:rsid w:val="007C5465"/>
    <w:rsid w:val="007C6C4D"/>
    <w:rsid w:val="007C7D6C"/>
    <w:rsid w:val="007C7E3C"/>
    <w:rsid w:val="007D12C6"/>
    <w:rsid w:val="007D758A"/>
    <w:rsid w:val="007E0926"/>
    <w:rsid w:val="007E150E"/>
    <w:rsid w:val="007E573A"/>
    <w:rsid w:val="007E60B5"/>
    <w:rsid w:val="007E6A89"/>
    <w:rsid w:val="007E7F3D"/>
    <w:rsid w:val="007F1173"/>
    <w:rsid w:val="007F1BA8"/>
    <w:rsid w:val="007F7AD2"/>
    <w:rsid w:val="008024C5"/>
    <w:rsid w:val="00804241"/>
    <w:rsid w:val="00804E46"/>
    <w:rsid w:val="00811DC8"/>
    <w:rsid w:val="008145B0"/>
    <w:rsid w:val="00820C2C"/>
    <w:rsid w:val="00821AB7"/>
    <w:rsid w:val="0082226E"/>
    <w:rsid w:val="00825A1E"/>
    <w:rsid w:val="00835EB9"/>
    <w:rsid w:val="00840DE4"/>
    <w:rsid w:val="00841042"/>
    <w:rsid w:val="00842CFB"/>
    <w:rsid w:val="00845111"/>
    <w:rsid w:val="00846FF2"/>
    <w:rsid w:val="00852C71"/>
    <w:rsid w:val="008533DA"/>
    <w:rsid w:val="0085438B"/>
    <w:rsid w:val="00855814"/>
    <w:rsid w:val="00857CAE"/>
    <w:rsid w:val="0086088E"/>
    <w:rsid w:val="008617A2"/>
    <w:rsid w:val="00861963"/>
    <w:rsid w:val="008628F2"/>
    <w:rsid w:val="00863E62"/>
    <w:rsid w:val="00865E08"/>
    <w:rsid w:val="0086670A"/>
    <w:rsid w:val="00866BAC"/>
    <w:rsid w:val="00867355"/>
    <w:rsid w:val="00867534"/>
    <w:rsid w:val="00870A42"/>
    <w:rsid w:val="008756B5"/>
    <w:rsid w:val="00876927"/>
    <w:rsid w:val="008840C7"/>
    <w:rsid w:val="008850A6"/>
    <w:rsid w:val="00887405"/>
    <w:rsid w:val="00887A5E"/>
    <w:rsid w:val="00887F59"/>
    <w:rsid w:val="008969A9"/>
    <w:rsid w:val="00896FCF"/>
    <w:rsid w:val="00897066"/>
    <w:rsid w:val="00897078"/>
    <w:rsid w:val="008978DF"/>
    <w:rsid w:val="008A12AF"/>
    <w:rsid w:val="008A159B"/>
    <w:rsid w:val="008B2899"/>
    <w:rsid w:val="008B49F8"/>
    <w:rsid w:val="008B53A7"/>
    <w:rsid w:val="008B5B10"/>
    <w:rsid w:val="008B63D7"/>
    <w:rsid w:val="008B7345"/>
    <w:rsid w:val="008C13AC"/>
    <w:rsid w:val="008C40F5"/>
    <w:rsid w:val="008C4D59"/>
    <w:rsid w:val="008D340A"/>
    <w:rsid w:val="008E16F6"/>
    <w:rsid w:val="008E29D2"/>
    <w:rsid w:val="008E4642"/>
    <w:rsid w:val="008E6D33"/>
    <w:rsid w:val="008F187A"/>
    <w:rsid w:val="008F45CE"/>
    <w:rsid w:val="0090290C"/>
    <w:rsid w:val="00903EB8"/>
    <w:rsid w:val="009073CA"/>
    <w:rsid w:val="00911BC0"/>
    <w:rsid w:val="00911C34"/>
    <w:rsid w:val="00913AF4"/>
    <w:rsid w:val="00915A87"/>
    <w:rsid w:val="0091718B"/>
    <w:rsid w:val="009179A6"/>
    <w:rsid w:val="00921EE4"/>
    <w:rsid w:val="00933FF3"/>
    <w:rsid w:val="00934791"/>
    <w:rsid w:val="00934A2D"/>
    <w:rsid w:val="00935F43"/>
    <w:rsid w:val="009434D2"/>
    <w:rsid w:val="0094417A"/>
    <w:rsid w:val="00951044"/>
    <w:rsid w:val="009517EE"/>
    <w:rsid w:val="00952362"/>
    <w:rsid w:val="00961BA8"/>
    <w:rsid w:val="00962867"/>
    <w:rsid w:val="00965896"/>
    <w:rsid w:val="0096643B"/>
    <w:rsid w:val="009666E8"/>
    <w:rsid w:val="009668E3"/>
    <w:rsid w:val="009669DF"/>
    <w:rsid w:val="0096733C"/>
    <w:rsid w:val="009675CC"/>
    <w:rsid w:val="00982402"/>
    <w:rsid w:val="00982CFB"/>
    <w:rsid w:val="00983782"/>
    <w:rsid w:val="009852BE"/>
    <w:rsid w:val="00985413"/>
    <w:rsid w:val="00985E0F"/>
    <w:rsid w:val="0099105D"/>
    <w:rsid w:val="00991EA8"/>
    <w:rsid w:val="0099441D"/>
    <w:rsid w:val="00996CBD"/>
    <w:rsid w:val="009A0E65"/>
    <w:rsid w:val="009A3506"/>
    <w:rsid w:val="009A7691"/>
    <w:rsid w:val="009B1BEA"/>
    <w:rsid w:val="009B4116"/>
    <w:rsid w:val="009B4828"/>
    <w:rsid w:val="009B5721"/>
    <w:rsid w:val="009C2EB0"/>
    <w:rsid w:val="009C743F"/>
    <w:rsid w:val="009D4E23"/>
    <w:rsid w:val="009D78AA"/>
    <w:rsid w:val="009D7F89"/>
    <w:rsid w:val="009E1944"/>
    <w:rsid w:val="009E25F6"/>
    <w:rsid w:val="009E2883"/>
    <w:rsid w:val="009E4308"/>
    <w:rsid w:val="009E43ED"/>
    <w:rsid w:val="009E5667"/>
    <w:rsid w:val="009E5AF8"/>
    <w:rsid w:val="009E79B8"/>
    <w:rsid w:val="009F0794"/>
    <w:rsid w:val="009F34E3"/>
    <w:rsid w:val="009F560F"/>
    <w:rsid w:val="009F79F9"/>
    <w:rsid w:val="00A00817"/>
    <w:rsid w:val="00A01C4F"/>
    <w:rsid w:val="00A02722"/>
    <w:rsid w:val="00A02C09"/>
    <w:rsid w:val="00A04174"/>
    <w:rsid w:val="00A079FB"/>
    <w:rsid w:val="00A10D77"/>
    <w:rsid w:val="00A11397"/>
    <w:rsid w:val="00A125C7"/>
    <w:rsid w:val="00A12605"/>
    <w:rsid w:val="00A166C9"/>
    <w:rsid w:val="00A173CC"/>
    <w:rsid w:val="00A2015B"/>
    <w:rsid w:val="00A23224"/>
    <w:rsid w:val="00A242A4"/>
    <w:rsid w:val="00A26D89"/>
    <w:rsid w:val="00A2753E"/>
    <w:rsid w:val="00A275CE"/>
    <w:rsid w:val="00A27E96"/>
    <w:rsid w:val="00A325DF"/>
    <w:rsid w:val="00A32FE8"/>
    <w:rsid w:val="00A34589"/>
    <w:rsid w:val="00A3459A"/>
    <w:rsid w:val="00A35CDC"/>
    <w:rsid w:val="00A40276"/>
    <w:rsid w:val="00A411E4"/>
    <w:rsid w:val="00A42829"/>
    <w:rsid w:val="00A46BDE"/>
    <w:rsid w:val="00A50361"/>
    <w:rsid w:val="00A50A77"/>
    <w:rsid w:val="00A53E76"/>
    <w:rsid w:val="00A55F20"/>
    <w:rsid w:val="00A65C91"/>
    <w:rsid w:val="00A662F9"/>
    <w:rsid w:val="00A66321"/>
    <w:rsid w:val="00A66325"/>
    <w:rsid w:val="00A701B1"/>
    <w:rsid w:val="00A70A14"/>
    <w:rsid w:val="00A7254B"/>
    <w:rsid w:val="00A742C6"/>
    <w:rsid w:val="00A76C12"/>
    <w:rsid w:val="00A80594"/>
    <w:rsid w:val="00A8145C"/>
    <w:rsid w:val="00A84ADC"/>
    <w:rsid w:val="00A85A82"/>
    <w:rsid w:val="00A861DD"/>
    <w:rsid w:val="00A90592"/>
    <w:rsid w:val="00A92E03"/>
    <w:rsid w:val="00A96622"/>
    <w:rsid w:val="00A96BC9"/>
    <w:rsid w:val="00AA0D6E"/>
    <w:rsid w:val="00AA20B5"/>
    <w:rsid w:val="00AA2545"/>
    <w:rsid w:val="00AA4C29"/>
    <w:rsid w:val="00AA4C2F"/>
    <w:rsid w:val="00AA7E08"/>
    <w:rsid w:val="00AB0F6E"/>
    <w:rsid w:val="00AB2680"/>
    <w:rsid w:val="00AB4647"/>
    <w:rsid w:val="00AB4E80"/>
    <w:rsid w:val="00AB6B90"/>
    <w:rsid w:val="00AB77BB"/>
    <w:rsid w:val="00AC0255"/>
    <w:rsid w:val="00AC22DE"/>
    <w:rsid w:val="00AC242C"/>
    <w:rsid w:val="00AD2307"/>
    <w:rsid w:val="00AD5EE1"/>
    <w:rsid w:val="00AE04CF"/>
    <w:rsid w:val="00AE3DC1"/>
    <w:rsid w:val="00AE7517"/>
    <w:rsid w:val="00AF3668"/>
    <w:rsid w:val="00B00643"/>
    <w:rsid w:val="00B03033"/>
    <w:rsid w:val="00B0576D"/>
    <w:rsid w:val="00B060E0"/>
    <w:rsid w:val="00B06C0D"/>
    <w:rsid w:val="00B14623"/>
    <w:rsid w:val="00B14725"/>
    <w:rsid w:val="00B14AED"/>
    <w:rsid w:val="00B15CF0"/>
    <w:rsid w:val="00B2771E"/>
    <w:rsid w:val="00B301B7"/>
    <w:rsid w:val="00B303CE"/>
    <w:rsid w:val="00B304F7"/>
    <w:rsid w:val="00B3345C"/>
    <w:rsid w:val="00B361FB"/>
    <w:rsid w:val="00B42584"/>
    <w:rsid w:val="00B43F40"/>
    <w:rsid w:val="00B44FE0"/>
    <w:rsid w:val="00B50EC4"/>
    <w:rsid w:val="00B52ABF"/>
    <w:rsid w:val="00B53521"/>
    <w:rsid w:val="00B54C4F"/>
    <w:rsid w:val="00B556FC"/>
    <w:rsid w:val="00B55B32"/>
    <w:rsid w:val="00B57E17"/>
    <w:rsid w:val="00B601E9"/>
    <w:rsid w:val="00B64A43"/>
    <w:rsid w:val="00B719FB"/>
    <w:rsid w:val="00B71C20"/>
    <w:rsid w:val="00B72232"/>
    <w:rsid w:val="00B74B4B"/>
    <w:rsid w:val="00B84ACC"/>
    <w:rsid w:val="00B84C49"/>
    <w:rsid w:val="00B84D44"/>
    <w:rsid w:val="00B85666"/>
    <w:rsid w:val="00B90A6E"/>
    <w:rsid w:val="00B928F2"/>
    <w:rsid w:val="00B92EB7"/>
    <w:rsid w:val="00BA4D72"/>
    <w:rsid w:val="00BA51F8"/>
    <w:rsid w:val="00BB13E4"/>
    <w:rsid w:val="00BB151D"/>
    <w:rsid w:val="00BB22B0"/>
    <w:rsid w:val="00BB23F6"/>
    <w:rsid w:val="00BB49C4"/>
    <w:rsid w:val="00BB4A79"/>
    <w:rsid w:val="00BB5D02"/>
    <w:rsid w:val="00BC2088"/>
    <w:rsid w:val="00BC2835"/>
    <w:rsid w:val="00BC29A3"/>
    <w:rsid w:val="00BC3115"/>
    <w:rsid w:val="00BC41C9"/>
    <w:rsid w:val="00BC7E46"/>
    <w:rsid w:val="00BD05B4"/>
    <w:rsid w:val="00BD2783"/>
    <w:rsid w:val="00BD35F8"/>
    <w:rsid w:val="00BD5F33"/>
    <w:rsid w:val="00BD64C9"/>
    <w:rsid w:val="00BD669F"/>
    <w:rsid w:val="00BE0D55"/>
    <w:rsid w:val="00BE0D9C"/>
    <w:rsid w:val="00BE2162"/>
    <w:rsid w:val="00BE55DC"/>
    <w:rsid w:val="00BE5FB2"/>
    <w:rsid w:val="00BF2695"/>
    <w:rsid w:val="00BF2B96"/>
    <w:rsid w:val="00BF3430"/>
    <w:rsid w:val="00BF3E26"/>
    <w:rsid w:val="00BF500F"/>
    <w:rsid w:val="00BF65C2"/>
    <w:rsid w:val="00BF6904"/>
    <w:rsid w:val="00BF7238"/>
    <w:rsid w:val="00BF76C2"/>
    <w:rsid w:val="00C01AD8"/>
    <w:rsid w:val="00C0269F"/>
    <w:rsid w:val="00C037BE"/>
    <w:rsid w:val="00C0493D"/>
    <w:rsid w:val="00C06888"/>
    <w:rsid w:val="00C06E6A"/>
    <w:rsid w:val="00C072D7"/>
    <w:rsid w:val="00C11155"/>
    <w:rsid w:val="00C117A4"/>
    <w:rsid w:val="00C11D5F"/>
    <w:rsid w:val="00C13F68"/>
    <w:rsid w:val="00C140F4"/>
    <w:rsid w:val="00C1461D"/>
    <w:rsid w:val="00C1507F"/>
    <w:rsid w:val="00C160D6"/>
    <w:rsid w:val="00C165E5"/>
    <w:rsid w:val="00C16BF9"/>
    <w:rsid w:val="00C17AD5"/>
    <w:rsid w:val="00C20530"/>
    <w:rsid w:val="00C2066A"/>
    <w:rsid w:val="00C23649"/>
    <w:rsid w:val="00C30B76"/>
    <w:rsid w:val="00C3111D"/>
    <w:rsid w:val="00C31583"/>
    <w:rsid w:val="00C3237C"/>
    <w:rsid w:val="00C32489"/>
    <w:rsid w:val="00C35D74"/>
    <w:rsid w:val="00C36922"/>
    <w:rsid w:val="00C41D99"/>
    <w:rsid w:val="00C461A3"/>
    <w:rsid w:val="00C50795"/>
    <w:rsid w:val="00C50C57"/>
    <w:rsid w:val="00C52BA8"/>
    <w:rsid w:val="00C612B7"/>
    <w:rsid w:val="00C63086"/>
    <w:rsid w:val="00C645EE"/>
    <w:rsid w:val="00C65007"/>
    <w:rsid w:val="00C65974"/>
    <w:rsid w:val="00C65F3D"/>
    <w:rsid w:val="00C66355"/>
    <w:rsid w:val="00C703FB"/>
    <w:rsid w:val="00C709CE"/>
    <w:rsid w:val="00C7118D"/>
    <w:rsid w:val="00C7238C"/>
    <w:rsid w:val="00C7451F"/>
    <w:rsid w:val="00C74F4B"/>
    <w:rsid w:val="00C777A6"/>
    <w:rsid w:val="00C818E1"/>
    <w:rsid w:val="00C840DB"/>
    <w:rsid w:val="00C84630"/>
    <w:rsid w:val="00C84764"/>
    <w:rsid w:val="00C90D24"/>
    <w:rsid w:val="00C911F7"/>
    <w:rsid w:val="00C91793"/>
    <w:rsid w:val="00C91F69"/>
    <w:rsid w:val="00C93E00"/>
    <w:rsid w:val="00C94263"/>
    <w:rsid w:val="00C944CE"/>
    <w:rsid w:val="00C97540"/>
    <w:rsid w:val="00CA1A06"/>
    <w:rsid w:val="00CA2F6C"/>
    <w:rsid w:val="00CA6906"/>
    <w:rsid w:val="00CA707E"/>
    <w:rsid w:val="00CB3C9C"/>
    <w:rsid w:val="00CB5451"/>
    <w:rsid w:val="00CB59CD"/>
    <w:rsid w:val="00CB6D2A"/>
    <w:rsid w:val="00CB743D"/>
    <w:rsid w:val="00CB7D19"/>
    <w:rsid w:val="00CB7F46"/>
    <w:rsid w:val="00CC3BE4"/>
    <w:rsid w:val="00CC484C"/>
    <w:rsid w:val="00CC49ED"/>
    <w:rsid w:val="00CC4FAC"/>
    <w:rsid w:val="00CC60E8"/>
    <w:rsid w:val="00CD2302"/>
    <w:rsid w:val="00CD23A7"/>
    <w:rsid w:val="00CD57C9"/>
    <w:rsid w:val="00CD5CBB"/>
    <w:rsid w:val="00CD6F75"/>
    <w:rsid w:val="00CD7D6F"/>
    <w:rsid w:val="00CE1259"/>
    <w:rsid w:val="00CE4003"/>
    <w:rsid w:val="00CE60CF"/>
    <w:rsid w:val="00CE6661"/>
    <w:rsid w:val="00CE75C2"/>
    <w:rsid w:val="00CF3CE4"/>
    <w:rsid w:val="00CF4DDE"/>
    <w:rsid w:val="00D014BF"/>
    <w:rsid w:val="00D026B8"/>
    <w:rsid w:val="00D03434"/>
    <w:rsid w:val="00D04000"/>
    <w:rsid w:val="00D04C5D"/>
    <w:rsid w:val="00D13E0F"/>
    <w:rsid w:val="00D140AE"/>
    <w:rsid w:val="00D153F6"/>
    <w:rsid w:val="00D156F5"/>
    <w:rsid w:val="00D17BAE"/>
    <w:rsid w:val="00D24AF6"/>
    <w:rsid w:val="00D2502A"/>
    <w:rsid w:val="00D255B1"/>
    <w:rsid w:val="00D261C2"/>
    <w:rsid w:val="00D31450"/>
    <w:rsid w:val="00D330AA"/>
    <w:rsid w:val="00D3363A"/>
    <w:rsid w:val="00D35BAC"/>
    <w:rsid w:val="00D40AD9"/>
    <w:rsid w:val="00D40BA6"/>
    <w:rsid w:val="00D42099"/>
    <w:rsid w:val="00D430FA"/>
    <w:rsid w:val="00D44E3C"/>
    <w:rsid w:val="00D45040"/>
    <w:rsid w:val="00D508A2"/>
    <w:rsid w:val="00D52737"/>
    <w:rsid w:val="00D57137"/>
    <w:rsid w:val="00D75431"/>
    <w:rsid w:val="00D75566"/>
    <w:rsid w:val="00D76809"/>
    <w:rsid w:val="00D86BCE"/>
    <w:rsid w:val="00D92304"/>
    <w:rsid w:val="00D927FC"/>
    <w:rsid w:val="00D932D7"/>
    <w:rsid w:val="00D93A76"/>
    <w:rsid w:val="00D940A7"/>
    <w:rsid w:val="00D94B10"/>
    <w:rsid w:val="00D96D14"/>
    <w:rsid w:val="00DA79CF"/>
    <w:rsid w:val="00DB53A4"/>
    <w:rsid w:val="00DB57A0"/>
    <w:rsid w:val="00DB7099"/>
    <w:rsid w:val="00DC30A1"/>
    <w:rsid w:val="00DC5BAD"/>
    <w:rsid w:val="00DC5CB0"/>
    <w:rsid w:val="00DC5D50"/>
    <w:rsid w:val="00DD3A5C"/>
    <w:rsid w:val="00DD3F49"/>
    <w:rsid w:val="00DD5162"/>
    <w:rsid w:val="00DD6A4E"/>
    <w:rsid w:val="00DF3A4D"/>
    <w:rsid w:val="00DF7731"/>
    <w:rsid w:val="00E00F57"/>
    <w:rsid w:val="00E02553"/>
    <w:rsid w:val="00E03879"/>
    <w:rsid w:val="00E04761"/>
    <w:rsid w:val="00E0586F"/>
    <w:rsid w:val="00E137A2"/>
    <w:rsid w:val="00E15419"/>
    <w:rsid w:val="00E175F9"/>
    <w:rsid w:val="00E17D8C"/>
    <w:rsid w:val="00E2006E"/>
    <w:rsid w:val="00E22788"/>
    <w:rsid w:val="00E23D9D"/>
    <w:rsid w:val="00E24A48"/>
    <w:rsid w:val="00E25511"/>
    <w:rsid w:val="00E260FC"/>
    <w:rsid w:val="00E414EE"/>
    <w:rsid w:val="00E41655"/>
    <w:rsid w:val="00E42977"/>
    <w:rsid w:val="00E449ED"/>
    <w:rsid w:val="00E4716A"/>
    <w:rsid w:val="00E479E4"/>
    <w:rsid w:val="00E47A73"/>
    <w:rsid w:val="00E50DA1"/>
    <w:rsid w:val="00E51297"/>
    <w:rsid w:val="00E52802"/>
    <w:rsid w:val="00E5409B"/>
    <w:rsid w:val="00E545DC"/>
    <w:rsid w:val="00E56FD8"/>
    <w:rsid w:val="00E6471D"/>
    <w:rsid w:val="00E65888"/>
    <w:rsid w:val="00E66CC8"/>
    <w:rsid w:val="00E7231E"/>
    <w:rsid w:val="00E729BB"/>
    <w:rsid w:val="00E73247"/>
    <w:rsid w:val="00E74685"/>
    <w:rsid w:val="00E75CA3"/>
    <w:rsid w:val="00E7635E"/>
    <w:rsid w:val="00E80307"/>
    <w:rsid w:val="00E83D5F"/>
    <w:rsid w:val="00E85FAE"/>
    <w:rsid w:val="00E86C6E"/>
    <w:rsid w:val="00E91431"/>
    <w:rsid w:val="00E917CB"/>
    <w:rsid w:val="00E930F0"/>
    <w:rsid w:val="00E97B0F"/>
    <w:rsid w:val="00EA06E2"/>
    <w:rsid w:val="00EA0D46"/>
    <w:rsid w:val="00EA1C3B"/>
    <w:rsid w:val="00EA27AE"/>
    <w:rsid w:val="00EA50A9"/>
    <w:rsid w:val="00EA5B73"/>
    <w:rsid w:val="00EB10DA"/>
    <w:rsid w:val="00EB1E73"/>
    <w:rsid w:val="00EB4EFE"/>
    <w:rsid w:val="00EB516C"/>
    <w:rsid w:val="00EC019B"/>
    <w:rsid w:val="00EC5A3E"/>
    <w:rsid w:val="00EC70B9"/>
    <w:rsid w:val="00EC7ED1"/>
    <w:rsid w:val="00ED3279"/>
    <w:rsid w:val="00ED44A5"/>
    <w:rsid w:val="00ED5B03"/>
    <w:rsid w:val="00EE2475"/>
    <w:rsid w:val="00EE349C"/>
    <w:rsid w:val="00EE5321"/>
    <w:rsid w:val="00EF0816"/>
    <w:rsid w:val="00F01390"/>
    <w:rsid w:val="00F02DC9"/>
    <w:rsid w:val="00F06A92"/>
    <w:rsid w:val="00F07657"/>
    <w:rsid w:val="00F22489"/>
    <w:rsid w:val="00F2375F"/>
    <w:rsid w:val="00F237A9"/>
    <w:rsid w:val="00F24157"/>
    <w:rsid w:val="00F24F35"/>
    <w:rsid w:val="00F2620F"/>
    <w:rsid w:val="00F27B71"/>
    <w:rsid w:val="00F3484E"/>
    <w:rsid w:val="00F421DE"/>
    <w:rsid w:val="00F4325D"/>
    <w:rsid w:val="00F446A3"/>
    <w:rsid w:val="00F446C9"/>
    <w:rsid w:val="00F44C72"/>
    <w:rsid w:val="00F46CFB"/>
    <w:rsid w:val="00F60495"/>
    <w:rsid w:val="00F63FD4"/>
    <w:rsid w:val="00F64B91"/>
    <w:rsid w:val="00F66E83"/>
    <w:rsid w:val="00F66F14"/>
    <w:rsid w:val="00F67348"/>
    <w:rsid w:val="00F73A27"/>
    <w:rsid w:val="00F73FBF"/>
    <w:rsid w:val="00F7573E"/>
    <w:rsid w:val="00F773D9"/>
    <w:rsid w:val="00F826EB"/>
    <w:rsid w:val="00F82966"/>
    <w:rsid w:val="00F83ED1"/>
    <w:rsid w:val="00F861F9"/>
    <w:rsid w:val="00F87422"/>
    <w:rsid w:val="00F92E1C"/>
    <w:rsid w:val="00F94D59"/>
    <w:rsid w:val="00F9596C"/>
    <w:rsid w:val="00F96324"/>
    <w:rsid w:val="00F968EF"/>
    <w:rsid w:val="00F96CCC"/>
    <w:rsid w:val="00FB022A"/>
    <w:rsid w:val="00FB251B"/>
    <w:rsid w:val="00FB3418"/>
    <w:rsid w:val="00FB38A0"/>
    <w:rsid w:val="00FB7970"/>
    <w:rsid w:val="00FC07CA"/>
    <w:rsid w:val="00FC080E"/>
    <w:rsid w:val="00FC27D1"/>
    <w:rsid w:val="00FC3C29"/>
    <w:rsid w:val="00FC6D91"/>
    <w:rsid w:val="00FC6DDF"/>
    <w:rsid w:val="00FD0332"/>
    <w:rsid w:val="00FD0E6D"/>
    <w:rsid w:val="00FD304F"/>
    <w:rsid w:val="00FD3C6A"/>
    <w:rsid w:val="00FD5396"/>
    <w:rsid w:val="00FD5A5B"/>
    <w:rsid w:val="00FD63F9"/>
    <w:rsid w:val="00FE47C8"/>
    <w:rsid w:val="00FE7F2E"/>
    <w:rsid w:val="00FF2275"/>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tabs>
        <w:tab w:val="clear" w:pos="1152"/>
        <w:tab w:val="num" w:pos="360"/>
      </w:tabs>
      <w:spacing w:before="120" w:after="120"/>
      <w:ind w:left="0" w:firstLine="0"/>
      <w:outlineLvl w:val="5"/>
    </w:pPr>
    <w:rPr>
      <w:b/>
      <w:bCs/>
      <w:szCs w:val="22"/>
    </w:rPr>
  </w:style>
  <w:style w:type="paragraph" w:styleId="Heading7">
    <w:name w:val="heading 7"/>
    <w:basedOn w:val="Normal"/>
    <w:next w:val="Normal"/>
    <w:qFormat/>
    <w:rsid w:val="00A173CC"/>
    <w:pPr>
      <w:numPr>
        <w:ilvl w:val="6"/>
        <w:numId w:val="2"/>
      </w:numPr>
      <w:tabs>
        <w:tab w:val="clear" w:pos="1296"/>
        <w:tab w:val="num" w:pos="360"/>
      </w:tabs>
      <w:spacing w:before="240" w:after="60"/>
      <w:ind w:left="0" w:firstLine="0"/>
      <w:outlineLvl w:val="6"/>
    </w:pPr>
  </w:style>
  <w:style w:type="paragraph" w:styleId="Heading8">
    <w:name w:val="heading 8"/>
    <w:basedOn w:val="Normal"/>
    <w:next w:val="Normal"/>
    <w:qFormat/>
    <w:rsid w:val="00A173CC"/>
    <w:pPr>
      <w:numPr>
        <w:ilvl w:val="7"/>
        <w:numId w:val="2"/>
      </w:numPr>
      <w:tabs>
        <w:tab w:val="clear" w:pos="1440"/>
        <w:tab w:val="num" w:pos="360"/>
      </w:tabs>
      <w:spacing w:before="240" w:after="60"/>
      <w:ind w:left="0" w:firstLine="0"/>
      <w:outlineLvl w:val="7"/>
    </w:pPr>
    <w:rPr>
      <w:i/>
      <w:iCs/>
    </w:rPr>
  </w:style>
  <w:style w:type="paragraph" w:styleId="Heading9">
    <w:name w:val="heading 9"/>
    <w:basedOn w:val="Normal"/>
    <w:next w:val="Normal"/>
    <w:qFormat/>
    <w:rsid w:val="00A173CC"/>
    <w:pPr>
      <w:numPr>
        <w:ilvl w:val="8"/>
        <w:numId w:val="2"/>
      </w:numPr>
      <w:tabs>
        <w:tab w:val="clear" w:pos="1584"/>
        <w:tab w:val="num" w:pos="360"/>
      </w:tabs>
      <w:spacing w:before="240" w:after="60"/>
      <w:ind w:left="0" w:firstLine="0"/>
      <w:outlineLvl w:val="8"/>
    </w:pPr>
    <w:rPr>
      <w:rFonts w:ascii="Arial" w:hAnsi="Arial"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B928F2"/>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611257"/>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6009DB"/>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352A0E"/>
    <w:pPr>
      <w:spacing w:before="240" w:after="240"/>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B928F2"/>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styleId="UnresolvedMention">
    <w:name w:val="Unresolved Mention"/>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352A0E"/>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jp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6" Type="http://schemas.openxmlformats.org/officeDocument/2006/relationships/footer" Target="footer2.xml"/><Relationship Id="rId7" Type="http://schemas.openxmlformats.org/officeDocument/2006/relationships/styles" Target="styles.xml"/><Relationship Id="rId71" Type="http://schemas.openxmlformats.org/officeDocument/2006/relationships/image" Target="media/image55.png"/><Relationship Id="rId2" Type="http://schemas.openxmlformats.org/officeDocument/2006/relationships/customXml" Target="../customXml/item1.xml"/><Relationship Id="rId16" Type="http://schemas.microsoft.com/office/2018/08/relationships/commentsExtensible" Target="commentsExtensible.xml"/><Relationship Id="rId29" Type="http://schemas.openxmlformats.org/officeDocument/2006/relationships/image" Target="media/image13.png"/><Relationship Id="rId11" Type="http://schemas.openxmlformats.org/officeDocument/2006/relationships/endnotes" Target="endnotes.xml"/><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8.png"/><Relationship Id="rId79" Type="http://schemas.openxmlformats.org/officeDocument/2006/relationships/theme" Target="theme/theme1.xml"/><Relationship Id="rId5" Type="http://schemas.openxmlformats.org/officeDocument/2006/relationships/customXml" Target="../customXml/item4.xml"/><Relationship Id="rId61" Type="http://schemas.openxmlformats.org/officeDocument/2006/relationships/image" Target="media/image45.png"/><Relationship Id="rId10" Type="http://schemas.openxmlformats.org/officeDocument/2006/relationships/footnotes" Target="footnotes.xml"/><Relationship Id="rId19" Type="http://schemas.openxmlformats.org/officeDocument/2006/relationships/image" Target="media/image3.jp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microsoft.com/office/2011/relationships/people" Target="people.xml"/><Relationship Id="rId4" Type="http://schemas.openxmlformats.org/officeDocument/2006/relationships/customXml" Target="../customXml/item3.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1.jp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4.jp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1" Type="http://schemas.microsoft.com/office/2006/relationships/keyMapCustomizations" Target="customizations.xml"/><Relationship Id="rId6"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8C296639-74D7-430A-8408-29CF1BC06660}">
  <ds:schemaRefs>
    <ds:schemaRef ds:uri="http://schemas.openxmlformats.org/officeDocument/2006/bibliography"/>
  </ds:schemaRefs>
</ds:datastoreItem>
</file>

<file path=customXml/itemProps2.xml><?xml version="1.0" encoding="utf-8"?>
<ds:datastoreItem xmlns:ds="http://schemas.openxmlformats.org/officeDocument/2006/customXml" ds:itemID="{733DDDFA-3060-4A64-9B3E-59E07711DC0A}">
  <ds:schemaRefs>
    <ds:schemaRef ds:uri="http://schemas.microsoft.com/sharepoint/v3/contenttype/forms"/>
  </ds:schemaRefs>
</ds:datastoreItem>
</file>

<file path=customXml/itemProps3.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docProps/app.xml><?xml version="1.0" encoding="utf-8"?>
<Properties xmlns="http://schemas.openxmlformats.org/officeDocument/2006/extended-properties" xmlns:vt="http://schemas.openxmlformats.org/officeDocument/2006/docPropsVTypes">
  <Template>Normal.dotm</Template>
  <TotalTime>2743</TotalTime>
  <Pages>1</Pages>
  <Words>110392</Words>
  <Characters>629240</Characters>
  <Application>Microsoft Office Word</Application>
  <DocSecurity>0</DocSecurity>
  <Lines>5243</Lines>
  <Paragraphs>1476</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738156</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21</cp:revision>
  <cp:lastPrinted>2009-07-29T03:38:00Z</cp:lastPrinted>
  <dcterms:created xsi:type="dcterms:W3CDTF">2023-09-22T19:25:00Z</dcterms:created>
  <dcterms:modified xsi:type="dcterms:W3CDTF">2023-09-27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